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B132E8" w14:textId="1636C4F8" w:rsidR="00B01A6C" w:rsidRPr="009F203A" w:rsidRDefault="003915BE" w:rsidP="0060604D">
      <w:pPr>
        <w:pStyle w:val="Title"/>
        <w:jc w:val="center"/>
      </w:pPr>
      <w:bookmarkStart w:id="0" w:name="_GoBack"/>
      <w:bookmarkEnd w:id="0"/>
      <w:r w:rsidRPr="009F203A">
        <w:t xml:space="preserve">ROBINS-I: a </w:t>
      </w:r>
      <w:r w:rsidR="0060604D" w:rsidRPr="009F203A">
        <w:t>tool for assessing risk of bias in non-randomized studies of interventions</w:t>
      </w:r>
    </w:p>
    <w:p w14:paraId="79FAA101" w14:textId="77777777" w:rsidR="0060604D" w:rsidRPr="009F203A" w:rsidRDefault="0060604D" w:rsidP="0060604D"/>
    <w:p w14:paraId="4FC11D0D" w14:textId="72410F11" w:rsidR="005A6CC9" w:rsidRPr="009F203A" w:rsidRDefault="005A6CC9" w:rsidP="005A6CC9">
      <w:r w:rsidRPr="009F203A">
        <w:t>Jonathan AC Sterne, Miguel A Hernán, Barnaby C Reeves, Jelena Savović, Nancy D Berkman, Meera Viswanathan, David Henry, Doug</w:t>
      </w:r>
      <w:r w:rsidR="00310E3E" w:rsidRPr="009F203A">
        <w:t>las G</w:t>
      </w:r>
      <w:r w:rsidRPr="009F203A">
        <w:t xml:space="preserve"> Altman, Mohammed T Ansari, Isabelle Boutron, James </w:t>
      </w:r>
      <w:r w:rsidR="000552FD" w:rsidRPr="009F203A">
        <w:t xml:space="preserve">R </w:t>
      </w:r>
      <w:r w:rsidRPr="009F203A">
        <w:t xml:space="preserve">Carpenter, An-Wen Chan, Rachel Churchill, Jonathan </w:t>
      </w:r>
      <w:r w:rsidR="00C351DA" w:rsidRPr="009F203A">
        <w:t xml:space="preserve">J </w:t>
      </w:r>
      <w:r w:rsidRPr="009F203A">
        <w:t xml:space="preserve">Deeks, Asbjørn Hróbjartsson, Jamie Kirkham, Peter Jüni, Yoon </w:t>
      </w:r>
      <w:r w:rsidR="00D630DA" w:rsidRPr="009F203A">
        <w:t xml:space="preserve">K </w:t>
      </w:r>
      <w:r w:rsidRPr="009F203A">
        <w:t xml:space="preserve">Loke, </w:t>
      </w:r>
      <w:r w:rsidR="00D630DA" w:rsidRPr="009F203A">
        <w:t xml:space="preserve">Therese D </w:t>
      </w:r>
      <w:r w:rsidRPr="009F203A">
        <w:t xml:space="preserve">Pigott, Craig </w:t>
      </w:r>
      <w:r w:rsidR="00D630DA" w:rsidRPr="009F203A">
        <w:t xml:space="preserve">R </w:t>
      </w:r>
      <w:r w:rsidRPr="009F203A">
        <w:t xml:space="preserve">Ramsay, Deborah Regidor, Hannah </w:t>
      </w:r>
      <w:r w:rsidR="0063611D" w:rsidRPr="009F203A">
        <w:t xml:space="preserve">R </w:t>
      </w:r>
      <w:r w:rsidRPr="009F203A">
        <w:t>Rothstein, Lakh</w:t>
      </w:r>
      <w:r w:rsidR="00E25EF5" w:rsidRPr="009F203A">
        <w:t>bir</w:t>
      </w:r>
      <w:r w:rsidRPr="009F203A">
        <w:t xml:space="preserve"> Sandhu, Pasqualina</w:t>
      </w:r>
      <w:r w:rsidR="000552FD" w:rsidRPr="009F203A">
        <w:t xml:space="preserve"> L</w:t>
      </w:r>
      <w:r w:rsidRPr="009F203A">
        <w:t xml:space="preserve"> Santaguida, </w:t>
      </w:r>
      <w:r w:rsidR="00B75388" w:rsidRPr="009F203A">
        <w:t xml:space="preserve">Holger J Schünemann, </w:t>
      </w:r>
      <w:r w:rsidRPr="009F203A">
        <w:t>Beverly Shea, Ian Shrier, Peter Tugwell, Lucy Turner, Jeff</w:t>
      </w:r>
      <w:r w:rsidR="008501ED" w:rsidRPr="009F203A">
        <w:t>rey C</w:t>
      </w:r>
      <w:r w:rsidRPr="009F203A">
        <w:t xml:space="preserve"> Valentine, Hugh Waddington, Elizabeth Waters</w:t>
      </w:r>
      <w:r w:rsidR="00D630DA" w:rsidRPr="009F203A">
        <w:t>†</w:t>
      </w:r>
      <w:r w:rsidRPr="009F203A">
        <w:t xml:space="preserve">, George </w:t>
      </w:r>
      <w:r w:rsidR="003F7184" w:rsidRPr="009F203A">
        <w:t xml:space="preserve">A </w:t>
      </w:r>
      <w:r w:rsidRPr="009F203A">
        <w:t xml:space="preserve">Wells, Penny </w:t>
      </w:r>
      <w:r w:rsidR="00D841CA" w:rsidRPr="009F203A">
        <w:t xml:space="preserve">F </w:t>
      </w:r>
      <w:r w:rsidRPr="009F203A">
        <w:t>Whiting, Julian PT Higgins</w:t>
      </w:r>
    </w:p>
    <w:p w14:paraId="7B5968AC" w14:textId="77777777" w:rsidR="004F2730" w:rsidRPr="009F203A" w:rsidRDefault="004F2730" w:rsidP="0060604D"/>
    <w:p w14:paraId="1112E74E" w14:textId="03C2E669" w:rsidR="004F2730" w:rsidRPr="009F203A" w:rsidRDefault="004F2730" w:rsidP="004F2730">
      <w:r w:rsidRPr="009F203A">
        <w:t xml:space="preserve">Jonathan AC Sterne, professor, </w:t>
      </w:r>
      <w:r w:rsidR="00D630DA" w:rsidRPr="009F203A">
        <w:t>School of Social and Community Medicine, University of Bristol, Bristol, BS8 2PS, UK.</w:t>
      </w:r>
    </w:p>
    <w:p w14:paraId="46D19699" w14:textId="27C5B910" w:rsidR="004F2730" w:rsidRPr="009F203A" w:rsidRDefault="004F2730" w:rsidP="004F2730">
      <w:r w:rsidRPr="009F203A">
        <w:t xml:space="preserve">Miguel A Hernán, professor, </w:t>
      </w:r>
      <w:r w:rsidR="00D841CA" w:rsidRPr="009F203A">
        <w:t xml:space="preserve">Department of </w:t>
      </w:r>
      <w:r w:rsidR="00D841CA" w:rsidRPr="009F203A">
        <w:rPr>
          <w:bCs/>
        </w:rPr>
        <w:t>Epidemiology, Harvard T.H. Chan School of Public Health, Boston, Massachusetts, USA</w:t>
      </w:r>
      <w:r w:rsidR="00C77E1C" w:rsidRPr="009F203A">
        <w:rPr>
          <w:bCs/>
        </w:rPr>
        <w:t>; and</w:t>
      </w:r>
      <w:r w:rsidR="00D841CA" w:rsidRPr="009F203A">
        <w:rPr>
          <w:bCs/>
        </w:rPr>
        <w:t xml:space="preserve"> Department of Biostatistics, Harvard T.H. Chan School of Public Health, Boston, Massachusetts, USA</w:t>
      </w:r>
      <w:r w:rsidR="00C77E1C" w:rsidRPr="009F203A">
        <w:rPr>
          <w:bCs/>
        </w:rPr>
        <w:t>; and</w:t>
      </w:r>
      <w:r w:rsidR="00D841CA" w:rsidRPr="009F203A">
        <w:rPr>
          <w:bCs/>
        </w:rPr>
        <w:t xml:space="preserve"> Harvard-Massachusetts Institute of Technology Division of Health Sciences and Technology,</w:t>
      </w:r>
      <w:r w:rsidR="00D841CA" w:rsidRPr="009F203A" w:rsidDel="00957158">
        <w:rPr>
          <w:bCs/>
        </w:rPr>
        <w:t xml:space="preserve"> </w:t>
      </w:r>
      <w:r w:rsidR="00D841CA" w:rsidRPr="009F203A">
        <w:rPr>
          <w:bCs/>
        </w:rPr>
        <w:t>Boston, Massachusetts, USA.</w:t>
      </w:r>
    </w:p>
    <w:p w14:paraId="05B12065" w14:textId="4921E5BB" w:rsidR="004F2730" w:rsidRPr="009F203A" w:rsidRDefault="004F2730" w:rsidP="004F2730">
      <w:r w:rsidRPr="009F203A">
        <w:t xml:space="preserve">Barnaby C Reeves, professorial research fellow, </w:t>
      </w:r>
      <w:r w:rsidR="00D841CA" w:rsidRPr="009F203A">
        <w:t>School of Clinical Sciences</w:t>
      </w:r>
      <w:r w:rsidR="00D841CA" w:rsidRPr="009F203A">
        <w:rPr>
          <w:bCs/>
        </w:rPr>
        <w:t>, University of Bristol, Bristol, BS2 8HW, UK.</w:t>
      </w:r>
    </w:p>
    <w:p w14:paraId="32C89FBE" w14:textId="1BB57171" w:rsidR="004F2730" w:rsidRPr="009F203A" w:rsidRDefault="004F2730" w:rsidP="004F2730">
      <w:r w:rsidRPr="009F203A">
        <w:t xml:space="preserve">Jelena Savović, research fellow, </w:t>
      </w:r>
      <w:r w:rsidR="00D630DA" w:rsidRPr="009F203A">
        <w:t>School of Social and Community Medicine, University of Bristol, Bristol, BS8 2PS, UK</w:t>
      </w:r>
      <w:r w:rsidR="00D630DA" w:rsidRPr="009F203A">
        <w:rPr>
          <w:bCs/>
        </w:rPr>
        <w:t>; and The National Institute for Health Research Collaboration for Leadership in Applied Health Research and Care West (NIHR CLAHRC West) at University Hospitals Bristol NHS Foundation Trust, Bristol, BS1 2NT, UK.</w:t>
      </w:r>
    </w:p>
    <w:p w14:paraId="6752B218" w14:textId="03943B1C" w:rsidR="004F2730" w:rsidRPr="009F203A" w:rsidRDefault="004F2730" w:rsidP="004F2730">
      <w:r w:rsidRPr="009F203A">
        <w:t xml:space="preserve">Nancy D Berkman, senior health policy research analyst, </w:t>
      </w:r>
      <w:r w:rsidR="00D841CA" w:rsidRPr="009F203A">
        <w:t xml:space="preserve">Program on Health Care Quality and Outcomes, Division of Health Services and Social Policy Research, RTI International, Research Triangle Park, </w:t>
      </w:r>
      <w:r w:rsidR="00AC2099" w:rsidRPr="009F203A">
        <w:t>NC</w:t>
      </w:r>
      <w:r w:rsidR="00D841CA" w:rsidRPr="009F203A">
        <w:t xml:space="preserve"> 27709, USA.</w:t>
      </w:r>
    </w:p>
    <w:p w14:paraId="41760EAC" w14:textId="6E6E56F6" w:rsidR="00D841CA" w:rsidRPr="009F203A" w:rsidRDefault="004F2730" w:rsidP="004F2730">
      <w:r w:rsidRPr="009F203A">
        <w:t xml:space="preserve">Meera Viswanathan, director, </w:t>
      </w:r>
      <w:r w:rsidR="00D841CA" w:rsidRPr="009F203A">
        <w:t xml:space="preserve">RTI-UNC Evidence-based Practice Center, RTI International, 3040 Cornwallis Rd, Research Triangle Park, </w:t>
      </w:r>
      <w:r w:rsidR="00AC2099" w:rsidRPr="009F203A">
        <w:t>NC</w:t>
      </w:r>
      <w:r w:rsidR="00D841CA" w:rsidRPr="009F203A">
        <w:t xml:space="preserve"> 27709, USA. </w:t>
      </w:r>
    </w:p>
    <w:p w14:paraId="5FBDC4D2" w14:textId="4F26A8CA" w:rsidR="004F2730" w:rsidRPr="009F203A" w:rsidRDefault="004F2730" w:rsidP="004F2730">
      <w:r w:rsidRPr="009F203A">
        <w:t xml:space="preserve">David Henry, professor, </w:t>
      </w:r>
      <w:r w:rsidR="00D841CA" w:rsidRPr="009F203A">
        <w:t xml:space="preserve">Dalla Lana School of Public Health, University of Toronto, </w:t>
      </w:r>
      <w:r w:rsidR="00C77E1C" w:rsidRPr="009F203A">
        <w:t xml:space="preserve">Toronto, Ontario, </w:t>
      </w:r>
      <w:r w:rsidR="00D841CA" w:rsidRPr="009F203A">
        <w:t>Canada.</w:t>
      </w:r>
    </w:p>
    <w:p w14:paraId="146B7F3A" w14:textId="1DB4EB32" w:rsidR="004F2730" w:rsidRPr="009F203A" w:rsidRDefault="004F2730" w:rsidP="004F2730">
      <w:r w:rsidRPr="009F203A">
        <w:t xml:space="preserve">Douglas G Altman, professor, </w:t>
      </w:r>
      <w:r w:rsidR="00D841CA" w:rsidRPr="009F203A">
        <w:t>Centre for Statistics in Medicine, Nuffield Department of Orthopaedics, Rheumatology &amp; Musculoskeletal Sciences, University of Oxford, Windmill Road, Oxford, OX3 7LD, UK.</w:t>
      </w:r>
    </w:p>
    <w:p w14:paraId="20972ADA" w14:textId="19225F48" w:rsidR="004F2730" w:rsidRPr="009F203A" w:rsidRDefault="004F2730" w:rsidP="004F2730">
      <w:r w:rsidRPr="009F203A">
        <w:t xml:space="preserve">Mohammed T Ansari, adjunct professor, </w:t>
      </w:r>
      <w:r w:rsidR="00D841CA" w:rsidRPr="009F203A">
        <w:t>School of Epidemiology, Public Health and Preventive Medicine, Faculty of Medicine, University of Ottawa, Ottawa, Ontario, K1H 8M5, Canada.</w:t>
      </w:r>
    </w:p>
    <w:p w14:paraId="393C15ED" w14:textId="5FE83FC8" w:rsidR="004F2730" w:rsidRPr="009F203A" w:rsidRDefault="004F2730" w:rsidP="004F2730">
      <w:r w:rsidRPr="009F203A">
        <w:t xml:space="preserve">Isabelle Boutron, professor, </w:t>
      </w:r>
      <w:r w:rsidR="00D841CA" w:rsidRPr="009F203A">
        <w:t>METHODS Team, Centre of Epidemiology and Statistics Sorbonne Paris Cité Research, INSERM UMR 1153, University Paris Descartes, Paris, France.</w:t>
      </w:r>
    </w:p>
    <w:p w14:paraId="2CEE8B0D" w14:textId="23712D21" w:rsidR="004F2730" w:rsidRPr="009F203A" w:rsidRDefault="004F2730" w:rsidP="004F2730">
      <w:r w:rsidRPr="009F203A">
        <w:t xml:space="preserve">James Carpenter, professor, </w:t>
      </w:r>
      <w:r w:rsidR="00D841CA" w:rsidRPr="009F203A">
        <w:t>Department of Medical Statistics, London School of Hygiene and Tropical Medicine and MRC Clinical Trials Unit at UCL, Kingsway, London, UK.</w:t>
      </w:r>
    </w:p>
    <w:p w14:paraId="3681E25B" w14:textId="25E3D9DE" w:rsidR="004F2730" w:rsidRPr="009F203A" w:rsidRDefault="004F2730" w:rsidP="004F2730">
      <w:r w:rsidRPr="009F203A">
        <w:t xml:space="preserve">An-Wen Chan, Phelan Scientist, </w:t>
      </w:r>
      <w:r w:rsidR="00D841CA" w:rsidRPr="009F203A">
        <w:t>Women's College Research Institute, Dept of Medicine, University of Toronto, Canada.</w:t>
      </w:r>
    </w:p>
    <w:p w14:paraId="28C760CA" w14:textId="43923FA1" w:rsidR="004F2730" w:rsidRPr="009F203A" w:rsidRDefault="004F2730" w:rsidP="004F2730">
      <w:r w:rsidRPr="009F203A">
        <w:t xml:space="preserve">Rachel Churchill, professor, </w:t>
      </w:r>
      <w:r w:rsidR="00D841CA" w:rsidRPr="009F203A">
        <w:t>Centre for Reviews and Dissemination, University of York, York, YO10 5DD, UK.</w:t>
      </w:r>
    </w:p>
    <w:p w14:paraId="0F3AD292" w14:textId="576B7B28" w:rsidR="004F2730" w:rsidRPr="009F203A" w:rsidRDefault="004F2730" w:rsidP="004F2730">
      <w:r w:rsidRPr="009F203A">
        <w:t xml:space="preserve">Jonathan J Deeks, professor, </w:t>
      </w:r>
      <w:r w:rsidR="00D841CA" w:rsidRPr="009F203A">
        <w:t>Institute of Applied Health Research, University of Birmingham, Birmingham, B15 2TT, UK.</w:t>
      </w:r>
    </w:p>
    <w:p w14:paraId="7D56CA16" w14:textId="42983C8D" w:rsidR="004F2730" w:rsidRPr="009F203A" w:rsidRDefault="004F2730" w:rsidP="004F2730">
      <w:r w:rsidRPr="009F203A">
        <w:t xml:space="preserve">Asbjørn Hróbjartsson, </w:t>
      </w:r>
      <w:r w:rsidR="00D841CA" w:rsidRPr="009F203A">
        <w:t>professor, Center for Evidence-Based Medicine, University of Southern Denmark &amp; Odense University Hospital, 5000 Odense C, Denmark.</w:t>
      </w:r>
    </w:p>
    <w:p w14:paraId="2BCB9F67" w14:textId="77F488E4" w:rsidR="004F2730" w:rsidRPr="009F203A" w:rsidRDefault="004F2730" w:rsidP="004F2730">
      <w:r w:rsidRPr="009F203A">
        <w:t xml:space="preserve">Jamie Kirkham, lecturer, </w:t>
      </w:r>
      <w:r w:rsidR="00D841CA" w:rsidRPr="009F203A">
        <w:t>Department of Biostatistics, University of Liverpool, Liverpool, L69 3GL, UK.</w:t>
      </w:r>
    </w:p>
    <w:p w14:paraId="7C596C1A" w14:textId="6902A260" w:rsidR="004F2730" w:rsidRPr="009F203A" w:rsidRDefault="004F2730" w:rsidP="004F2730">
      <w:r w:rsidRPr="009F203A">
        <w:lastRenderedPageBreak/>
        <w:t xml:space="preserve">Peter Jüni, professor, </w:t>
      </w:r>
      <w:r w:rsidR="00D841CA" w:rsidRPr="009F203A">
        <w:t>Applied Health Research Centre (AHRC), Li Ka Shing Knowledge Institute of St. Michael’s Hospital, and Department of Medicine, University of Toronto, Toronto, Ontario, Canada.</w:t>
      </w:r>
    </w:p>
    <w:p w14:paraId="66795FD1" w14:textId="3D4EB4EC" w:rsidR="004F2730" w:rsidRPr="009F203A" w:rsidRDefault="004F2730" w:rsidP="004F2730">
      <w:r w:rsidRPr="009F203A">
        <w:t xml:space="preserve">Yoon Loke, professor, </w:t>
      </w:r>
      <w:r w:rsidR="00D841CA" w:rsidRPr="009F203A">
        <w:t>Norwich Medical School, University of East Anglia, Norwich, NR4 7TJ, UK.</w:t>
      </w:r>
    </w:p>
    <w:p w14:paraId="109DE91B" w14:textId="4735D9E2" w:rsidR="004F2730" w:rsidRPr="009F203A" w:rsidRDefault="004F2730" w:rsidP="004F2730">
      <w:r w:rsidRPr="009F203A">
        <w:t xml:space="preserve">Terri Pigott, professor, </w:t>
      </w:r>
      <w:r w:rsidR="00C77E1C" w:rsidRPr="009F203A">
        <w:t>School of Education, Loyola University Chicago, Chicago, IL  60611, USA.</w:t>
      </w:r>
    </w:p>
    <w:p w14:paraId="1DA34EE8" w14:textId="28B54C7E" w:rsidR="004F2730" w:rsidRPr="009F203A" w:rsidRDefault="004F2730" w:rsidP="004F2730">
      <w:r w:rsidRPr="009F203A">
        <w:t xml:space="preserve">Craig Ramsay, professor, </w:t>
      </w:r>
      <w:r w:rsidR="00C77E1C" w:rsidRPr="009F203A">
        <w:t>Health Services Research Unit, University of Aberdeen, Aberdeen, AB25 2ZD, UK.</w:t>
      </w:r>
    </w:p>
    <w:p w14:paraId="7387949D" w14:textId="337C64D7" w:rsidR="004F2730" w:rsidRPr="009F203A" w:rsidRDefault="004F2730" w:rsidP="004F2730">
      <w:r w:rsidRPr="009F203A">
        <w:t xml:space="preserve">Deborah Regidor, senior consultant, </w:t>
      </w:r>
      <w:r w:rsidR="00C77E1C" w:rsidRPr="009F203A">
        <w:t>Evidence Services, Kaiser Permanente, Care Management Institute, Oakland, CA 94612, USA.</w:t>
      </w:r>
    </w:p>
    <w:p w14:paraId="4E9B7019" w14:textId="51CB22BD" w:rsidR="004F2730" w:rsidRPr="009F203A" w:rsidRDefault="004F2730" w:rsidP="004F2730">
      <w:r w:rsidRPr="009F203A">
        <w:t xml:space="preserve">Hannah R Rothstein, professor, </w:t>
      </w:r>
      <w:r w:rsidR="00C77E1C" w:rsidRPr="009F203A">
        <w:t>Department of Management, Zicklin School of Business, Baruch College—CUNY, New York, NY 10010, USA.</w:t>
      </w:r>
    </w:p>
    <w:p w14:paraId="37263DC5" w14:textId="1811E4D1" w:rsidR="004F2730" w:rsidRPr="009F203A" w:rsidRDefault="004F2730" w:rsidP="004F2730">
      <w:r w:rsidRPr="009F203A">
        <w:t xml:space="preserve">Lakhbir Sandhu, resident, </w:t>
      </w:r>
      <w:r w:rsidR="00C77E1C" w:rsidRPr="009F203A">
        <w:t>Division of General Surgery, University of Toronto, Toronto, Canada.</w:t>
      </w:r>
    </w:p>
    <w:p w14:paraId="701CAA95" w14:textId="4691971C" w:rsidR="004F2730" w:rsidRPr="009F203A" w:rsidRDefault="004F2730" w:rsidP="004F2730">
      <w:r w:rsidRPr="009F203A">
        <w:t xml:space="preserve">Pasqualina </w:t>
      </w:r>
      <w:r w:rsidR="00D841CA" w:rsidRPr="009F203A">
        <w:t xml:space="preserve">L </w:t>
      </w:r>
      <w:r w:rsidRPr="009F203A">
        <w:t xml:space="preserve">Santaguida, assistant professor, </w:t>
      </w:r>
      <w:r w:rsidR="00C77E1C" w:rsidRPr="009F203A">
        <w:t>Department of Clinical Epidemiology and Biostatistics, McMaster University, Hamilton, Ontario, L8S 4K1, Canada.</w:t>
      </w:r>
    </w:p>
    <w:p w14:paraId="0771E617" w14:textId="77777777" w:rsidR="00C77E1C" w:rsidRPr="009F203A" w:rsidRDefault="004F2730" w:rsidP="004F2730">
      <w:r w:rsidRPr="009F203A">
        <w:t>Holger J Schünemann, professor</w:t>
      </w:r>
      <w:r w:rsidR="00D630DA" w:rsidRPr="009F203A">
        <w:t>,</w:t>
      </w:r>
      <w:r w:rsidR="00C77E1C" w:rsidRPr="009F203A">
        <w:t xml:space="preserve"> Departments of Clinical Epidemiology and Biostatistics and of Medicine, Cochrane Applicability and Recommendations Methods (GRADEing) Group, MacGRADE center, Ontario, L8N 4K1, Canada.</w:t>
      </w:r>
    </w:p>
    <w:p w14:paraId="2231A2B6" w14:textId="1E376B93" w:rsidR="004F2730" w:rsidRPr="009F203A" w:rsidRDefault="004F2730" w:rsidP="004F2730">
      <w:r w:rsidRPr="009F203A">
        <w:t xml:space="preserve">Beverly Shea, </w:t>
      </w:r>
      <w:r w:rsidR="00C77E1C" w:rsidRPr="009F203A">
        <w:t>Ottawa Hospital Research Institute, Center for Practice Changing Research and School of Epidemiology, Public Health and Preventive Medicine, Faculty of Medicine, University of Ottawa, Ottawa, Ontario, K1H 8M5, Canada.</w:t>
      </w:r>
    </w:p>
    <w:p w14:paraId="1D5D00CD" w14:textId="79241B52" w:rsidR="004F2730" w:rsidRPr="009F203A" w:rsidRDefault="004F2730" w:rsidP="004F2730">
      <w:r w:rsidRPr="009F203A">
        <w:t xml:space="preserve">Ian Shrier, investigator, </w:t>
      </w:r>
      <w:r w:rsidR="00CD2F92" w:rsidRPr="009F203A">
        <w:t>Centre for Clinical Epidemiology, Lady Davis Institute, Jewish General Hospital, McGill University, Montreal, Quebec, Canada.</w:t>
      </w:r>
    </w:p>
    <w:p w14:paraId="5D34DA98" w14:textId="398483AA" w:rsidR="004F2730" w:rsidRPr="009F203A" w:rsidRDefault="004F2730" w:rsidP="004F2730">
      <w:r w:rsidRPr="009F203A">
        <w:t xml:space="preserve">Peter Tugwell, professor, </w:t>
      </w:r>
      <w:r w:rsidR="00CD2F92" w:rsidRPr="009F203A">
        <w:t>Department of Medicine and School of Epidemiology, Public Health and Preventive Medicine, University of Ottawa, Ottawa, Ontario, Canada.</w:t>
      </w:r>
    </w:p>
    <w:p w14:paraId="7292B6DC" w14:textId="49F0370C" w:rsidR="004F2730" w:rsidRPr="009F203A" w:rsidRDefault="004F2730" w:rsidP="004F2730">
      <w:r w:rsidRPr="009F203A">
        <w:t xml:space="preserve">Lucy Turner, senior research associate, </w:t>
      </w:r>
      <w:r w:rsidR="00CD2F92" w:rsidRPr="009F203A">
        <w:t>Ottawa Hospital Research Institute, Ottawa, ON, Canada.</w:t>
      </w:r>
    </w:p>
    <w:p w14:paraId="29E50BF1" w14:textId="3E7EEA54" w:rsidR="004F2730" w:rsidRPr="009F203A" w:rsidRDefault="004F2730" w:rsidP="004F2730">
      <w:r w:rsidRPr="009F203A">
        <w:t xml:space="preserve">Jeffrey C Valentine, associate professor, </w:t>
      </w:r>
      <w:r w:rsidR="00CD2F92" w:rsidRPr="009F203A">
        <w:t>University of Louisville, Louisville, KY 40292, USA.</w:t>
      </w:r>
    </w:p>
    <w:p w14:paraId="227EDBE8" w14:textId="25CAC72D" w:rsidR="004F2730" w:rsidRPr="009F203A" w:rsidRDefault="004F2730" w:rsidP="004F2730">
      <w:r w:rsidRPr="009F203A">
        <w:t xml:space="preserve">Hugh Waddington, lecturer, </w:t>
      </w:r>
      <w:r w:rsidR="00AC2099" w:rsidRPr="009F203A">
        <w:t>International Initiative for Impact Evaluation, London School of Hygiene and Tropical Medicine, and London International Development Centre, London, UK.</w:t>
      </w:r>
    </w:p>
    <w:p w14:paraId="739D6D9A" w14:textId="69BBD723" w:rsidR="004F2730" w:rsidRPr="009F203A" w:rsidRDefault="004F2730" w:rsidP="00AC2099">
      <w:r w:rsidRPr="009F203A">
        <w:t xml:space="preserve">Elizabeth Waters, professor†, </w:t>
      </w:r>
      <w:r w:rsidR="00AC2099" w:rsidRPr="009F203A">
        <w:t>The Jack Brockhoff Child Health &amp; Wellbeing Program, Melbourne School of Population and Global Health, The University of Melbourne, Melbourne, VIC 3010, Australia.</w:t>
      </w:r>
    </w:p>
    <w:p w14:paraId="6DBA0ACE" w14:textId="25F0652B" w:rsidR="004F2730" w:rsidRPr="009F203A" w:rsidRDefault="004F2730" w:rsidP="004F2730">
      <w:r w:rsidRPr="009F203A">
        <w:t xml:space="preserve">George Wells, professor, </w:t>
      </w:r>
      <w:r w:rsidR="00AC2099" w:rsidRPr="009F203A">
        <w:t>School of Epidemiology, Public Health and Preventive Medicine and Director, Cardiovascular Research Methods Centre, University of Ottawa Heart Institute, Ottawa, Ontario, K1Y 4W7, Canada.</w:t>
      </w:r>
    </w:p>
    <w:p w14:paraId="4572D153" w14:textId="0B4E54DC" w:rsidR="004F2730" w:rsidRPr="009F203A" w:rsidRDefault="004F2730" w:rsidP="004F2730">
      <w:r w:rsidRPr="009F203A">
        <w:t xml:space="preserve">Penny </w:t>
      </w:r>
      <w:r w:rsidR="00D841CA" w:rsidRPr="009F203A">
        <w:t xml:space="preserve">F </w:t>
      </w:r>
      <w:r w:rsidRPr="009F203A">
        <w:t xml:space="preserve">Whiting, senior research fellow, </w:t>
      </w:r>
      <w:r w:rsidR="00D841CA" w:rsidRPr="009F203A">
        <w:t>School of Social and Community Medicine, University of Bristol, Bristol, BS8 2PS, UK</w:t>
      </w:r>
      <w:r w:rsidR="00D841CA" w:rsidRPr="009F203A">
        <w:rPr>
          <w:bCs/>
        </w:rPr>
        <w:t>; and The National Institute for Health Research Collaboration for Leadership in Applied Health Research and Care West (NIHR CLAHRC West) at University Hospitals Bristol NHS Foundation Trust, Bristol, BS1 2NT, UK.</w:t>
      </w:r>
    </w:p>
    <w:p w14:paraId="2AB8DD6A" w14:textId="7ABCEAF4" w:rsidR="004F2730" w:rsidRPr="009F203A" w:rsidRDefault="004F2730" w:rsidP="004F2730">
      <w:r w:rsidRPr="009F203A">
        <w:t>Julian PT Higgins</w:t>
      </w:r>
      <w:r w:rsidR="000552FD" w:rsidRPr="009F203A">
        <w:t>, professor, School of Social and Community Medicine, University of Bristol, Bristol, BS8 2PS, UK.</w:t>
      </w:r>
    </w:p>
    <w:p w14:paraId="79391804" w14:textId="77777777" w:rsidR="00CD2F92" w:rsidRPr="009F203A" w:rsidRDefault="00CD2F92" w:rsidP="004F2730">
      <w:pPr>
        <w:rPr>
          <w:sz w:val="10"/>
          <w:szCs w:val="10"/>
        </w:rPr>
      </w:pPr>
    </w:p>
    <w:p w14:paraId="1E5B3BC7" w14:textId="2E44A306" w:rsidR="00CD2F92" w:rsidRPr="009F203A" w:rsidRDefault="00880250" w:rsidP="00CD2F92">
      <w:r w:rsidRPr="009F203A">
        <w:rPr>
          <w:i/>
        </w:rPr>
        <w:t>Correspondence</w:t>
      </w:r>
      <w:r w:rsidR="00CD2F92" w:rsidRPr="009F203A">
        <w:rPr>
          <w:i/>
        </w:rPr>
        <w:t xml:space="preserve"> to</w:t>
      </w:r>
      <w:r w:rsidR="00CD2F92" w:rsidRPr="009F203A">
        <w:t>: Prof Jonathan AC Sterne, School of Social and Community Medicine, University of Bristol, Canynge Hall, 39 Whatley Road, Bristol, BS8 2PS, UK. Email: jonathan.sterne@bristol.ac.uk.</w:t>
      </w:r>
    </w:p>
    <w:p w14:paraId="506EE5E2" w14:textId="77777777" w:rsidR="00CA64B9" w:rsidRPr="009F203A" w:rsidRDefault="00CA64B9" w:rsidP="00CA64B9">
      <w:pPr>
        <w:rPr>
          <w:sz w:val="10"/>
          <w:szCs w:val="10"/>
        </w:rPr>
      </w:pPr>
    </w:p>
    <w:p w14:paraId="3011821A" w14:textId="49FAC84B" w:rsidR="004F2730" w:rsidRPr="009F203A" w:rsidRDefault="00CA64B9" w:rsidP="0060604D">
      <w:r w:rsidRPr="009F203A">
        <w:t>†Deceased 22 September 2015.</w:t>
      </w:r>
    </w:p>
    <w:p w14:paraId="1C39A67C" w14:textId="77777777" w:rsidR="00AF3437" w:rsidRPr="009F203A" w:rsidRDefault="00AF3437">
      <w:pPr>
        <w:spacing w:after="160" w:line="259" w:lineRule="auto"/>
        <w:jc w:val="left"/>
        <w:rPr>
          <w:rFonts w:asciiTheme="majorHAnsi" w:eastAsiaTheme="majorEastAsia" w:hAnsiTheme="majorHAnsi" w:cstheme="majorBidi"/>
          <w:b/>
          <w:sz w:val="28"/>
          <w:szCs w:val="32"/>
        </w:rPr>
      </w:pPr>
      <w:bookmarkStart w:id="1" w:name="_Toc421192251"/>
      <w:r w:rsidRPr="009F203A">
        <w:br w:type="page"/>
      </w:r>
    </w:p>
    <w:p w14:paraId="5B7302C3" w14:textId="1AE9F3C6" w:rsidR="0060604D" w:rsidRPr="009F203A" w:rsidRDefault="0060604D" w:rsidP="0060604D">
      <w:pPr>
        <w:pStyle w:val="Heading1"/>
      </w:pPr>
      <w:r w:rsidRPr="009F203A">
        <w:lastRenderedPageBreak/>
        <w:t>S</w:t>
      </w:r>
      <w:bookmarkEnd w:id="1"/>
      <w:r w:rsidR="00F92564" w:rsidRPr="009F203A">
        <w:t>tandfirst</w:t>
      </w:r>
    </w:p>
    <w:p w14:paraId="09641947" w14:textId="397C93CB" w:rsidR="00B13F4F" w:rsidRPr="009F203A" w:rsidRDefault="00B13F4F" w:rsidP="00CA10A5">
      <w:pPr>
        <w:rPr>
          <w:rFonts w:cs="Arial"/>
        </w:rPr>
      </w:pPr>
      <w:r w:rsidRPr="009F203A">
        <w:rPr>
          <w:rFonts w:cs="Arial"/>
        </w:rPr>
        <w:t>Non-randomized studies of the effects of interventions are critical to many areas of health care evaluation, but their results may be biased. It is therefore important to understand and appraise their strengths and weaknesses. We developed ROBINS-I (“Risk Of Bias In Non-randomized Studies - of Interventions”), a new tool for evaluating risk of bias in estimates of the comparative effectiveness (harm or benefit) of interventions from studies that did not use randomization to allocate units (individuals or clusters of individuals) to comparison groups. The tool will be particularly useful to those undertaking systematic reviews that include non-randomized studies.</w:t>
      </w:r>
    </w:p>
    <w:p w14:paraId="662640D4" w14:textId="77777777" w:rsidR="0086079D" w:rsidRPr="009F203A" w:rsidRDefault="0086079D" w:rsidP="0060604D"/>
    <w:p w14:paraId="1A2EB08A" w14:textId="245608C0" w:rsidR="002B3191" w:rsidRPr="009F203A" w:rsidRDefault="002B3191" w:rsidP="002B3191">
      <w:pPr>
        <w:pStyle w:val="Heading1"/>
      </w:pPr>
      <w:r w:rsidRPr="009F203A">
        <w:t xml:space="preserve">Summary Box </w:t>
      </w:r>
    </w:p>
    <w:p w14:paraId="0C376877" w14:textId="0E6E9138" w:rsidR="002B3191" w:rsidRPr="009F203A" w:rsidRDefault="002B3191" w:rsidP="00573216">
      <w:pPr>
        <w:pStyle w:val="ListParagraph"/>
        <w:numPr>
          <w:ilvl w:val="0"/>
          <w:numId w:val="9"/>
        </w:numPr>
        <w:ind w:left="284" w:hanging="284"/>
        <w:contextualSpacing w:val="0"/>
      </w:pPr>
      <w:r w:rsidRPr="009F203A">
        <w:rPr>
          <w:rFonts w:cs="Arial"/>
        </w:rPr>
        <w:t xml:space="preserve">Non-randomized studies of the effects of interventions are critical to many areas of health </w:t>
      </w:r>
      <w:r w:rsidR="00573216" w:rsidRPr="009F203A">
        <w:rPr>
          <w:rFonts w:cs="Arial"/>
        </w:rPr>
        <w:t xml:space="preserve">care evaluation, </w:t>
      </w:r>
      <w:r w:rsidRPr="009F203A">
        <w:rPr>
          <w:rFonts w:cs="Arial"/>
        </w:rPr>
        <w:t xml:space="preserve">but are subject to confounding and a range of </w:t>
      </w:r>
      <w:r w:rsidR="00573216" w:rsidRPr="009F203A">
        <w:rPr>
          <w:rFonts w:cs="Arial"/>
        </w:rPr>
        <w:t xml:space="preserve">other potential </w:t>
      </w:r>
      <w:r w:rsidRPr="009F203A">
        <w:rPr>
          <w:rFonts w:cs="Arial"/>
        </w:rPr>
        <w:t>biases.</w:t>
      </w:r>
    </w:p>
    <w:p w14:paraId="44AF57E6" w14:textId="0FA5BDD7" w:rsidR="002B3191" w:rsidRPr="009F203A" w:rsidRDefault="002B3191" w:rsidP="00573216">
      <w:pPr>
        <w:pStyle w:val="ListParagraph"/>
        <w:numPr>
          <w:ilvl w:val="0"/>
          <w:numId w:val="9"/>
        </w:numPr>
        <w:ind w:left="284" w:hanging="284"/>
        <w:contextualSpacing w:val="0"/>
      </w:pPr>
      <w:r w:rsidRPr="009F203A">
        <w:rPr>
          <w:rFonts w:cs="Arial"/>
        </w:rPr>
        <w:t xml:space="preserve">We </w:t>
      </w:r>
      <w:r w:rsidR="00573216" w:rsidRPr="009F203A">
        <w:rPr>
          <w:rFonts w:cs="Arial"/>
        </w:rPr>
        <w:t xml:space="preserve">developed, piloted and refined </w:t>
      </w:r>
      <w:r w:rsidRPr="009F203A">
        <w:rPr>
          <w:rFonts w:cs="Arial"/>
        </w:rPr>
        <w:t xml:space="preserve">a new tool, ROBINS-I, </w:t>
      </w:r>
      <w:r w:rsidR="00873FA4" w:rsidRPr="009F203A">
        <w:rPr>
          <w:rFonts w:cs="Arial"/>
        </w:rPr>
        <w:t>to assess</w:t>
      </w:r>
      <w:r w:rsidRPr="009F203A">
        <w:rPr>
          <w:rFonts w:cs="Arial"/>
        </w:rPr>
        <w:t xml:space="preserve"> Risk Of Bias In Non-randomized Studies - of Interventions”</w:t>
      </w:r>
      <w:r w:rsidR="00573216" w:rsidRPr="009F203A">
        <w:rPr>
          <w:rFonts w:cs="Arial"/>
        </w:rPr>
        <w:t>.</w:t>
      </w:r>
    </w:p>
    <w:p w14:paraId="3AA7CD6C" w14:textId="74C9A33A" w:rsidR="002B3191" w:rsidRPr="009F203A" w:rsidRDefault="002B3191" w:rsidP="00573216">
      <w:pPr>
        <w:pStyle w:val="ListParagraph"/>
        <w:numPr>
          <w:ilvl w:val="0"/>
          <w:numId w:val="9"/>
        </w:numPr>
        <w:ind w:left="284" w:hanging="284"/>
        <w:contextualSpacing w:val="0"/>
      </w:pPr>
      <w:r w:rsidRPr="009F203A">
        <w:rPr>
          <w:rFonts w:cs="Arial"/>
        </w:rPr>
        <w:t xml:space="preserve">The tool </w:t>
      </w:r>
      <w:r w:rsidR="00B13F4F" w:rsidRPr="009F203A">
        <w:t xml:space="preserve">views each study as an attempt to emulate (mimic) a hypothetical </w:t>
      </w:r>
      <w:r w:rsidR="0073598E" w:rsidRPr="009F203A">
        <w:t xml:space="preserve">pragmatic </w:t>
      </w:r>
      <w:r w:rsidR="00B13F4F" w:rsidRPr="009F203A">
        <w:t>randomized trial, and</w:t>
      </w:r>
      <w:r w:rsidR="00B13F4F" w:rsidRPr="009F203A">
        <w:rPr>
          <w:rFonts w:cs="Arial"/>
        </w:rPr>
        <w:t xml:space="preserve"> </w:t>
      </w:r>
      <w:r w:rsidRPr="009F203A">
        <w:rPr>
          <w:rFonts w:cs="Arial"/>
        </w:rPr>
        <w:t xml:space="preserve">covers seven distinct domains through </w:t>
      </w:r>
      <w:r w:rsidR="00B13F4F" w:rsidRPr="009F203A">
        <w:rPr>
          <w:rFonts w:cs="Arial"/>
        </w:rPr>
        <w:t>which bias might be introduced</w:t>
      </w:r>
      <w:r w:rsidR="00573216" w:rsidRPr="009F203A">
        <w:rPr>
          <w:rFonts w:cs="Arial"/>
        </w:rPr>
        <w:t>.</w:t>
      </w:r>
    </w:p>
    <w:p w14:paraId="22891DBB" w14:textId="77777777" w:rsidR="00573216" w:rsidRPr="009F203A" w:rsidRDefault="002B3191" w:rsidP="00573216">
      <w:pPr>
        <w:pStyle w:val="ListParagraph"/>
        <w:numPr>
          <w:ilvl w:val="0"/>
          <w:numId w:val="9"/>
        </w:numPr>
        <w:ind w:left="284" w:hanging="284"/>
        <w:contextualSpacing w:val="0"/>
      </w:pPr>
      <w:r w:rsidRPr="009F203A">
        <w:rPr>
          <w:rFonts w:cs="Arial"/>
        </w:rPr>
        <w:t xml:space="preserve">We use </w:t>
      </w:r>
      <w:r w:rsidRPr="009F203A">
        <w:t xml:space="preserve">“signalling questions” to help users </w:t>
      </w:r>
      <w:r w:rsidR="00573216" w:rsidRPr="009F203A">
        <w:t xml:space="preserve">of ROBINS-I to </w:t>
      </w:r>
      <w:r w:rsidRPr="009F203A">
        <w:t>judge risk of bias within each domain.</w:t>
      </w:r>
    </w:p>
    <w:p w14:paraId="62744A99" w14:textId="022348A7" w:rsidR="002B3191" w:rsidRPr="009F203A" w:rsidRDefault="00573216" w:rsidP="00573216">
      <w:pPr>
        <w:pStyle w:val="ListParagraph"/>
        <w:numPr>
          <w:ilvl w:val="0"/>
          <w:numId w:val="9"/>
        </w:numPr>
        <w:ind w:left="284" w:hanging="284"/>
        <w:contextualSpacing w:val="0"/>
      </w:pPr>
      <w:r w:rsidRPr="009F203A">
        <w:t>The judgements within each domain carry forward to an overall risk of bias judgement across bias domains for the outcome being assessed</w:t>
      </w:r>
    </w:p>
    <w:p w14:paraId="27FFC4D4" w14:textId="77777777" w:rsidR="002B3191" w:rsidRPr="009F203A" w:rsidRDefault="002B3191" w:rsidP="0060604D"/>
    <w:p w14:paraId="6DEAE097" w14:textId="77777777" w:rsidR="006C3A37" w:rsidRPr="009F203A" w:rsidRDefault="006C3A37" w:rsidP="0060604D"/>
    <w:p w14:paraId="1D3BCAB1" w14:textId="1EA6E5F8" w:rsidR="00573216" w:rsidRPr="009F203A" w:rsidRDefault="00573216">
      <w:pPr>
        <w:spacing w:after="160" w:line="259" w:lineRule="auto"/>
        <w:jc w:val="left"/>
      </w:pPr>
      <w:r w:rsidRPr="009F203A">
        <w:br w:type="page"/>
      </w:r>
    </w:p>
    <w:p w14:paraId="635B3232" w14:textId="77777777" w:rsidR="0060604D" w:rsidRPr="009F203A" w:rsidRDefault="0060604D" w:rsidP="0060604D">
      <w:pPr>
        <w:pStyle w:val="Heading1"/>
      </w:pPr>
      <w:bookmarkStart w:id="2" w:name="_Toc421192252"/>
      <w:r w:rsidRPr="009F203A">
        <w:lastRenderedPageBreak/>
        <w:t>Introduction</w:t>
      </w:r>
      <w:bookmarkEnd w:id="2"/>
    </w:p>
    <w:p w14:paraId="3CA1811B" w14:textId="028F6E90" w:rsidR="00371242" w:rsidRPr="009F203A" w:rsidRDefault="00D71DAF" w:rsidP="002E3C8D">
      <w:r w:rsidRPr="009F203A">
        <w:rPr>
          <w:rFonts w:cs="Arial"/>
        </w:rPr>
        <w:t xml:space="preserve">Non-randomized studies of the effects of interventions (NRSI) are critical to many areas of health </w:t>
      </w:r>
      <w:r w:rsidR="00AE5D6B" w:rsidRPr="009F203A">
        <w:rPr>
          <w:rFonts w:cs="Arial"/>
        </w:rPr>
        <w:t>care evaluation</w:t>
      </w:r>
      <w:r w:rsidRPr="009F203A">
        <w:rPr>
          <w:rFonts w:cs="Arial"/>
        </w:rPr>
        <w:t xml:space="preserve">. </w:t>
      </w:r>
      <w:r w:rsidR="00AC6778" w:rsidRPr="009F203A">
        <w:rPr>
          <w:rFonts w:cs="Arial"/>
        </w:rPr>
        <w:t xml:space="preserve">Designs of NRSI that can be used to evaluate the effects of interventions include </w:t>
      </w:r>
      <w:r w:rsidR="0073598E" w:rsidRPr="009F203A">
        <w:rPr>
          <w:rFonts w:cs="Arial"/>
        </w:rPr>
        <w:t xml:space="preserve">observational studies such as </w:t>
      </w:r>
      <w:r w:rsidR="00AC6778" w:rsidRPr="009F203A">
        <w:rPr>
          <w:rFonts w:cs="Arial"/>
        </w:rPr>
        <w:t>cohort studies</w:t>
      </w:r>
      <w:r w:rsidR="0073598E" w:rsidRPr="009F203A">
        <w:rPr>
          <w:rFonts w:cs="Arial"/>
        </w:rPr>
        <w:t xml:space="preserve"> and</w:t>
      </w:r>
      <w:r w:rsidR="00AC6778" w:rsidRPr="009F203A">
        <w:rPr>
          <w:rFonts w:cs="Arial"/>
        </w:rPr>
        <w:t xml:space="preserve"> case-control studies in which intervention groups are allocated </w:t>
      </w:r>
      <w:r w:rsidR="0073598E" w:rsidRPr="009F203A">
        <w:rPr>
          <w:rFonts w:cs="Arial"/>
        </w:rPr>
        <w:t xml:space="preserve">during the course of usual treatment decisions, and quasi-randomized studies in which the </w:t>
      </w:r>
      <w:r w:rsidR="00AC6778" w:rsidRPr="009F203A">
        <w:rPr>
          <w:rFonts w:cs="Arial"/>
        </w:rPr>
        <w:t xml:space="preserve">method </w:t>
      </w:r>
      <w:r w:rsidR="0073598E" w:rsidRPr="009F203A">
        <w:rPr>
          <w:rFonts w:cs="Arial"/>
        </w:rPr>
        <w:t xml:space="preserve">of allocation </w:t>
      </w:r>
      <w:r w:rsidR="00AC6778" w:rsidRPr="009F203A">
        <w:rPr>
          <w:rFonts w:cs="Arial"/>
        </w:rPr>
        <w:t xml:space="preserve">falls short of full randomization. </w:t>
      </w:r>
      <w:r w:rsidR="00AE5D6B" w:rsidRPr="009F203A">
        <w:rPr>
          <w:rFonts w:cs="Arial"/>
        </w:rPr>
        <w:t xml:space="preserve">Non-randomized </w:t>
      </w:r>
      <w:r w:rsidR="002136E3" w:rsidRPr="009F203A">
        <w:rPr>
          <w:rFonts w:cs="Arial"/>
        </w:rPr>
        <w:t xml:space="preserve">studies </w:t>
      </w:r>
      <w:r w:rsidR="00E31440" w:rsidRPr="009F203A">
        <w:rPr>
          <w:rFonts w:cs="Arial"/>
        </w:rPr>
        <w:t xml:space="preserve">can </w:t>
      </w:r>
      <w:r w:rsidRPr="009F203A">
        <w:rPr>
          <w:rFonts w:cs="Arial"/>
        </w:rPr>
        <w:t xml:space="preserve">provide evidence </w:t>
      </w:r>
      <w:r w:rsidR="00C16AE1" w:rsidRPr="009F203A">
        <w:rPr>
          <w:rFonts w:cs="Arial"/>
        </w:rPr>
        <w:t xml:space="preserve">additional to that available from randomized trials </w:t>
      </w:r>
      <w:r w:rsidRPr="009F203A">
        <w:rPr>
          <w:rFonts w:cs="Arial"/>
        </w:rPr>
        <w:t>about long-term outcomes</w:t>
      </w:r>
      <w:r w:rsidR="00C16AE1" w:rsidRPr="009F203A">
        <w:rPr>
          <w:rFonts w:cs="Arial"/>
        </w:rPr>
        <w:t xml:space="preserve">, </w:t>
      </w:r>
      <w:r w:rsidRPr="009F203A">
        <w:rPr>
          <w:rFonts w:cs="Arial"/>
        </w:rPr>
        <w:t>rare events</w:t>
      </w:r>
      <w:r w:rsidR="00C16AE1" w:rsidRPr="009F203A">
        <w:rPr>
          <w:rFonts w:cs="Arial"/>
        </w:rPr>
        <w:t>,</w:t>
      </w:r>
      <w:r w:rsidRPr="009F203A">
        <w:rPr>
          <w:rFonts w:cs="Arial"/>
        </w:rPr>
        <w:t xml:space="preserve"> adverse effects</w:t>
      </w:r>
      <w:r w:rsidR="00C16AE1" w:rsidRPr="009F203A">
        <w:rPr>
          <w:rFonts w:cs="Arial"/>
        </w:rPr>
        <w:t xml:space="preserve"> and populations that are typical of real world practice</w:t>
      </w:r>
      <w:r w:rsidRPr="009F203A">
        <w:rPr>
          <w:rFonts w:cs="Arial"/>
        </w:rPr>
        <w:t>.</w:t>
      </w:r>
      <w:r w:rsidR="00B260E8" w:rsidRPr="009F203A">
        <w:rPr>
          <w:rFonts w:cs="Arial"/>
        </w:rPr>
        <w:fldChar w:fldCharType="begin">
          <w:fldData xml:space="preserve">PEVuZE5vdGU+PENpdGU+PEF1dGhvcj5CbGFjazwvQXV0aG9yPjxZZWFyPjE5OTY8L1llYXI+PFJl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</w:fldData>
        </w:fldChar>
      </w:r>
      <w:r w:rsidR="00EC70F9" w:rsidRPr="009F203A">
        <w:rPr>
          <w:rFonts w:cs="Arial"/>
        </w:rPr>
        <w:instrText xml:space="preserve"> ADDIN EN.CITE </w:instrText>
      </w:r>
      <w:r w:rsidR="00EC70F9" w:rsidRPr="009F203A">
        <w:rPr>
          <w:rFonts w:cs="Arial"/>
        </w:rPr>
        <w:fldChar w:fldCharType="begin">
          <w:fldData xml:space="preserve">PEVuZE5vdGU+PENpdGU+PEF1dGhvcj5CbGFjazwvQXV0aG9yPjxZZWFyPjE5OTY8L1llYXI+PFJl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</w:fldData>
        </w:fldChar>
      </w:r>
      <w:r w:rsidR="00EC70F9" w:rsidRPr="009F203A">
        <w:rPr>
          <w:rFonts w:cs="Arial"/>
        </w:rPr>
        <w:instrText xml:space="preserve"> ADDIN EN.CITE.DATA </w:instrText>
      </w:r>
      <w:r w:rsidR="00EC70F9" w:rsidRPr="009F203A">
        <w:rPr>
          <w:rFonts w:cs="Arial"/>
        </w:rPr>
      </w:r>
      <w:r w:rsidR="00EC70F9" w:rsidRPr="009F203A">
        <w:rPr>
          <w:rFonts w:cs="Arial"/>
        </w:rPr>
        <w:fldChar w:fldCharType="end"/>
      </w:r>
      <w:r w:rsidR="00B260E8" w:rsidRPr="009F203A">
        <w:rPr>
          <w:rFonts w:cs="Arial"/>
        </w:rPr>
      </w:r>
      <w:r w:rsidR="00B260E8" w:rsidRPr="009F203A">
        <w:rPr>
          <w:rFonts w:cs="Arial"/>
        </w:rPr>
        <w:fldChar w:fldCharType="separate"/>
      </w:r>
      <w:r w:rsidR="00EC70F9" w:rsidRPr="009F203A">
        <w:rPr>
          <w:rFonts w:cs="Arial"/>
          <w:noProof/>
          <w:vertAlign w:val="superscript"/>
        </w:rPr>
        <w:t>1 2</w:t>
      </w:r>
      <w:r w:rsidR="00B260E8" w:rsidRPr="009F203A">
        <w:rPr>
          <w:rFonts w:cs="Arial"/>
        </w:rPr>
        <w:fldChar w:fldCharType="end"/>
      </w:r>
      <w:r w:rsidRPr="009F203A">
        <w:rPr>
          <w:rFonts w:cs="Arial"/>
        </w:rPr>
        <w:t xml:space="preserve"> </w:t>
      </w:r>
      <w:r w:rsidR="00B13F4F" w:rsidRPr="009F203A">
        <w:rPr>
          <w:rFonts w:cs="Arial"/>
        </w:rPr>
        <w:t>T</w:t>
      </w:r>
      <w:r w:rsidR="00EC70F9" w:rsidRPr="009F203A">
        <w:rPr>
          <w:rFonts w:cs="Arial"/>
        </w:rPr>
        <w:t>he availability of linked databases and compilations of electronic health records has enabled NRSI to be conducted in large representative population cohorts.</w:t>
      </w:r>
      <w:r w:rsidR="00EC70F9" w:rsidRPr="009F203A">
        <w:rPr>
          <w:rFonts w:cs="Arial"/>
        </w:rPr>
        <w:fldChar w:fldCharType="begin"/>
      </w:r>
      <w:r w:rsidR="00EC70F9" w:rsidRPr="009F203A">
        <w:rPr>
          <w:rFonts w:cs="Arial"/>
        </w:rPr>
        <w:instrText xml:space="preserve"> ADDIN EN.CITE &lt;EndNote&gt;&lt;Cite&gt;&lt;Author&gt;Strom&lt;/Author&gt;&lt;Year&gt;2012&lt;/Year&gt;&lt;RecNum&gt;16&lt;/RecNum&gt;&lt;DisplayText&gt;&lt;style face="superscript"&gt;3&lt;/style&gt;&lt;/DisplayText&gt;&lt;record&gt;&lt;rec-number&gt;16&lt;/rec-number&gt;&lt;foreign-keys&gt;&lt;key app="EN" db-id="0v9zeftthedatqerrtkp9z9b9ssdwvwt9xsp" timestamp="1456833872"&gt;16&lt;/key&gt;&lt;/foreign-keys&gt;&lt;ref-type name="Book Section"&gt;5&lt;/ref-type&gt;&lt;contributors&gt;&lt;authors&gt;&lt;author&gt;Strom, B.&lt;/author&gt;&lt;/authors&gt;&lt;secondary-authors&gt;&lt;author&gt;Strom BL, Kimmel SE, Hennessy S.&lt;/author&gt;&lt;/secondary-authors&gt;&lt;/contributors&gt;&lt;titles&gt;&lt;title&gt;Overview of automated databases in pharmacoepidemiology&lt;/title&gt;&lt;secondary-title&gt;Pharmacoepidemiology&lt;/secondary-title&gt;&lt;/titles&gt;&lt;edition&gt;5th Edition&lt;/edition&gt;&lt;dates&gt;&lt;year&gt;2012&lt;/year&gt;&lt;/dates&gt;&lt;publisher&gt;Wiley&lt;/publisher&gt;&lt;urls&gt;&lt;/urls&gt;&lt;/record&gt;&lt;/Cite&gt;&lt;/EndNote&gt;</w:instrText>
      </w:r>
      <w:r w:rsidR="00EC70F9" w:rsidRPr="009F203A">
        <w:rPr>
          <w:rFonts w:cs="Arial"/>
        </w:rPr>
        <w:fldChar w:fldCharType="separate"/>
      </w:r>
      <w:r w:rsidR="00EC70F9" w:rsidRPr="009F203A">
        <w:rPr>
          <w:rFonts w:cs="Arial"/>
          <w:noProof/>
          <w:vertAlign w:val="superscript"/>
        </w:rPr>
        <w:t>3</w:t>
      </w:r>
      <w:r w:rsidR="00EC70F9" w:rsidRPr="009F203A">
        <w:rPr>
          <w:rFonts w:cs="Arial"/>
        </w:rPr>
        <w:fldChar w:fldCharType="end"/>
      </w:r>
      <w:r w:rsidR="00EC70F9" w:rsidRPr="009F203A">
        <w:rPr>
          <w:rFonts w:cs="Arial"/>
        </w:rPr>
        <w:t xml:space="preserve"> </w:t>
      </w:r>
      <w:r w:rsidRPr="009F203A">
        <w:rPr>
          <w:rFonts w:cs="Arial"/>
        </w:rPr>
        <w:t xml:space="preserve">For many types of organizational or public health interventions, NRSI are the main source of evidence about the </w:t>
      </w:r>
      <w:r w:rsidR="00B84F80" w:rsidRPr="009F203A">
        <w:rPr>
          <w:rFonts w:cs="Arial"/>
        </w:rPr>
        <w:t xml:space="preserve">likely </w:t>
      </w:r>
      <w:r w:rsidRPr="009F203A">
        <w:rPr>
          <w:rFonts w:cs="Arial"/>
        </w:rPr>
        <w:t>impact of the intervention because randomized trials are difficult or impossible to conduct on an area-wide basis.</w:t>
      </w:r>
      <w:r w:rsidR="00B01A6C" w:rsidRPr="009F203A">
        <w:rPr>
          <w:rFonts w:cs="Arial"/>
        </w:rPr>
        <w:t xml:space="preserve"> </w:t>
      </w:r>
      <w:r w:rsidR="008C14D7" w:rsidRPr="009F203A">
        <w:rPr>
          <w:rFonts w:cs="Arial"/>
        </w:rPr>
        <w:t>Therefore s</w:t>
      </w:r>
      <w:r w:rsidR="00B01A6C" w:rsidRPr="009F203A">
        <w:rPr>
          <w:rFonts w:cs="Arial"/>
        </w:rPr>
        <w:t>ystematic reviews addressing the effects of health</w:t>
      </w:r>
      <w:r w:rsidR="0073598E" w:rsidRPr="009F203A">
        <w:rPr>
          <w:rFonts w:cs="Arial"/>
        </w:rPr>
        <w:t>-related</w:t>
      </w:r>
      <w:r w:rsidR="00B01A6C" w:rsidRPr="009F203A">
        <w:rPr>
          <w:rFonts w:cs="Arial"/>
        </w:rPr>
        <w:t xml:space="preserve"> interventions often include NRSI</w:t>
      </w:r>
      <w:r w:rsidRPr="009F203A">
        <w:rPr>
          <w:rFonts w:cs="Arial"/>
        </w:rPr>
        <w:t xml:space="preserve">. It is essential that methods are available to evaluate these studies, so that </w:t>
      </w:r>
      <w:r w:rsidR="00B01A6C" w:rsidRPr="009F203A">
        <w:rPr>
          <w:rFonts w:cs="Arial"/>
        </w:rPr>
        <w:t xml:space="preserve">clinical, policy and individual </w:t>
      </w:r>
      <w:r w:rsidRPr="009F203A">
        <w:rPr>
          <w:rFonts w:cs="Arial"/>
        </w:rPr>
        <w:t xml:space="preserve">decisions are </w:t>
      </w:r>
      <w:r w:rsidR="008C14D7" w:rsidRPr="009F203A">
        <w:rPr>
          <w:rFonts w:cs="Arial"/>
        </w:rPr>
        <w:t xml:space="preserve">transparent and </w:t>
      </w:r>
      <w:r w:rsidRPr="009F203A">
        <w:rPr>
          <w:rFonts w:cs="Arial"/>
        </w:rPr>
        <w:t>based on a full understanding of the strengths and weaknesses of the evidence.</w:t>
      </w:r>
    </w:p>
    <w:p w14:paraId="1AE2B397" w14:textId="539133E6" w:rsidR="00462517" w:rsidRPr="009F203A" w:rsidRDefault="00371242" w:rsidP="005A2706">
      <w:r w:rsidRPr="009F203A">
        <w:t xml:space="preserve">Many tools to assess </w:t>
      </w:r>
      <w:r w:rsidR="00AB64E3" w:rsidRPr="009F203A">
        <w:t xml:space="preserve">the </w:t>
      </w:r>
      <w:r w:rsidRPr="009F203A">
        <w:t xml:space="preserve">methodological quality of </w:t>
      </w:r>
      <w:r w:rsidR="0073598E" w:rsidRPr="009F203A">
        <w:t xml:space="preserve">observational </w:t>
      </w:r>
      <w:r w:rsidRPr="009F203A">
        <w:t>studies in the context of a systematic review have been proposed.</w:t>
      </w:r>
      <w:r w:rsidR="00982F5C" w:rsidRPr="009F203A">
        <w:fldChar w:fldCharType="begin">
          <w:fldData xml:space="preserve">PEVuZE5vdGU+PENpdGU+PEF1dGhvcj5TYW5kZXJzb248L0F1dGhvcj48WWVhcj4yMDA3PC9ZZWFy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=
</w:fldData>
        </w:fldChar>
      </w:r>
      <w:r w:rsidR="00880250" w:rsidRPr="009F203A">
        <w:instrText xml:space="preserve"> ADDIN EN.CITE </w:instrText>
      </w:r>
      <w:r w:rsidR="00880250" w:rsidRPr="009F203A">
        <w:fldChar w:fldCharType="begin">
          <w:fldData xml:space="preserve">PEVuZE5vdGU+PENpdGU+PEF1dGhvcj5TYW5kZXJzb248L0F1dGhvcj48WWVhcj4yMDA3PC9ZZWFy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=
</w:fldData>
        </w:fldChar>
      </w:r>
      <w:r w:rsidR="00880250" w:rsidRPr="009F203A">
        <w:instrText xml:space="preserve"> ADDIN EN.CITE.DATA </w:instrText>
      </w:r>
      <w:r w:rsidR="00880250" w:rsidRPr="009F203A">
        <w:fldChar w:fldCharType="end"/>
      </w:r>
      <w:r w:rsidR="00982F5C" w:rsidRPr="009F203A">
        <w:fldChar w:fldCharType="separate"/>
      </w:r>
      <w:r w:rsidR="00880250" w:rsidRPr="009F203A">
        <w:rPr>
          <w:noProof/>
          <w:vertAlign w:val="superscript"/>
        </w:rPr>
        <w:t>4 5</w:t>
      </w:r>
      <w:r w:rsidR="00982F5C" w:rsidRPr="009F203A">
        <w:fldChar w:fldCharType="end"/>
      </w:r>
      <w:r w:rsidRPr="009F203A">
        <w:t xml:space="preserve"> </w:t>
      </w:r>
      <w:r w:rsidR="000D224C" w:rsidRPr="009F203A">
        <w:t>T</w:t>
      </w:r>
      <w:r w:rsidRPr="009F203A">
        <w:t>he Newcastle-Ottawa</w:t>
      </w:r>
      <w:r w:rsidR="00B260E8" w:rsidRPr="009F203A">
        <w:fldChar w:fldCharType="begin"/>
      </w:r>
      <w:r w:rsidR="00B633F3" w:rsidRPr="009F203A">
        <w:instrText xml:space="preserve"> ADDIN EN.CITE &lt;EndNote&gt;&lt;Cite&gt;&lt;Author&gt;Wells&lt;/Author&gt;&lt;Year&gt;2008&lt;/Year&gt;&lt;RecNum&gt;2&lt;/RecNum&gt;&lt;DisplayText&gt;&lt;style face="superscript"&gt;6&lt;/style&gt;&lt;/DisplayText&gt;&lt;record&gt;&lt;rec-number&gt;2&lt;/rec-number&gt;&lt;foreign-keys&gt;&lt;key app="EN" db-id="0v9zeftthedatqerrtkp9z9b9ssdwvwt9xsp" timestamp="1456832376"&gt;2&lt;/key&gt;&lt;/foreign-keys&gt;&lt;ref-type name="Electronic Article"&gt;43&lt;/ref-type&gt;&lt;contributors&gt;&lt;authors&gt;&lt;author&gt;Wells,G.A.&lt;/author&gt;&lt;author&gt;Shea,B.&lt;/author&gt;&lt;author&gt;O&amp;apos;Connell,D.&lt;/author&gt;&lt;author&gt;Peterson,J.&lt;/author&gt;&lt;author&gt;Welch,V.&lt;/author&gt;&lt;author&gt;Losos,M.&lt;/author&gt;&lt;author&gt;Tugwell,P.&lt;/author&gt;&lt;/authors&gt;&lt;/contributors&gt;&lt;titles&gt;&lt;title&gt;The Newcastle-Ottawa Scale (NOS) for assessing the quality of nonrandomised studies in meta-analyses&lt;/title&gt;&lt;/titles&gt;&lt;reprint-edition&gt;In File&lt;/reprint-edition&gt;&lt;keywords&gt;&lt;keyword&gt;META ANALYSES&lt;/keyword&gt;&lt;keyword&gt;METAANALYSES&lt;/keyword&gt;&lt;keyword&gt;QUALITY&lt;/keyword&gt;&lt;keyword&gt;SCALE&lt;/keyword&gt;&lt;keyword&gt;STUDIES&lt;/keyword&gt;&lt;/keywords&gt;&lt;dates&gt;&lt;year&gt;2008&lt;/year&gt;&lt;pub-dates&gt;&lt;date&gt;1/03/2016&lt;/date&gt;&lt;/pub-dates&gt;&lt;/dates&gt;&lt;label&gt;WELLS2008&lt;/label&gt;&lt;urls&gt;&lt;related-urls&gt;&lt;url&gt;http://www.ohri.ca/programs/clinical_epidemiology/oxford.asp&lt;/url&gt;&lt;/related-urls&gt;&lt;/urls&gt;&lt;/record&gt;&lt;/Cite&gt;&lt;/EndNote&gt;</w:instrText>
      </w:r>
      <w:r w:rsidR="00B260E8" w:rsidRPr="009F203A">
        <w:fldChar w:fldCharType="separate"/>
      </w:r>
      <w:r w:rsidR="00880250" w:rsidRPr="009F203A">
        <w:rPr>
          <w:noProof/>
          <w:vertAlign w:val="superscript"/>
        </w:rPr>
        <w:t>6</w:t>
      </w:r>
      <w:r w:rsidR="00B260E8" w:rsidRPr="009F203A">
        <w:fldChar w:fldCharType="end"/>
      </w:r>
      <w:r w:rsidRPr="009F203A">
        <w:t xml:space="preserve"> and Downs-Black</w:t>
      </w:r>
      <w:r w:rsidR="00B260E8" w:rsidRPr="009F203A">
        <w:fldChar w:fldCharType="begin">
          <w:fldData xml:space="preserve">PEVuZE5vdGU+PENpdGU+PEF1dGhvcj5Eb3duczwvQXV0aG9yPjxZZWFyPjE5OTg8L1llYXI+PFJl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</w:fldData>
        </w:fldChar>
      </w:r>
      <w:r w:rsidR="00880250" w:rsidRPr="009F203A">
        <w:instrText xml:space="preserve"> ADDIN EN.CITE </w:instrText>
      </w:r>
      <w:r w:rsidR="00880250" w:rsidRPr="009F203A">
        <w:fldChar w:fldCharType="begin">
          <w:fldData xml:space="preserve">PEVuZE5vdGU+PENpdGU+PEF1dGhvcj5Eb3duczwvQXV0aG9yPjxZZWFyPjE5OTg8L1llYXI+PFJl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</w:fldData>
        </w:fldChar>
      </w:r>
      <w:r w:rsidR="00880250" w:rsidRPr="009F203A">
        <w:instrText xml:space="preserve"> ADDIN EN.CITE.DATA </w:instrText>
      </w:r>
      <w:r w:rsidR="00880250" w:rsidRPr="009F203A">
        <w:fldChar w:fldCharType="end"/>
      </w:r>
      <w:r w:rsidR="00B260E8" w:rsidRPr="009F203A">
        <w:fldChar w:fldCharType="separate"/>
      </w:r>
      <w:r w:rsidR="00880250" w:rsidRPr="009F203A">
        <w:rPr>
          <w:noProof/>
          <w:vertAlign w:val="superscript"/>
        </w:rPr>
        <w:t>7</w:t>
      </w:r>
      <w:r w:rsidR="00B260E8" w:rsidRPr="009F203A">
        <w:fldChar w:fldCharType="end"/>
      </w:r>
      <w:r w:rsidRPr="009F203A">
        <w:t xml:space="preserve"> tools have been two of the most popular</w:t>
      </w:r>
      <w:r w:rsidR="000D224C" w:rsidRPr="009F203A">
        <w:t>: b</w:t>
      </w:r>
      <w:r w:rsidRPr="009F203A">
        <w:t>oth were on a shortlist of methodologically sound tools</w:t>
      </w:r>
      <w:r w:rsidR="00B260E8" w:rsidRPr="009F203A">
        <w:fldChar w:fldCharType="begin">
          <w:fldData xml:space="preserve">PEVuZE5vdGU+PENpdGU+PEF1dGhvcj5EZWVrczwvQXV0aG9yPjxZZWFyPjIwMDM8L1llYXI+PFJl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</w:fldData>
        </w:fldChar>
      </w:r>
      <w:r w:rsidR="00880250" w:rsidRPr="009F203A">
        <w:instrText xml:space="preserve"> ADDIN EN.CITE </w:instrText>
      </w:r>
      <w:r w:rsidR="00880250" w:rsidRPr="009F203A">
        <w:fldChar w:fldCharType="begin">
          <w:fldData xml:space="preserve">PEVuZE5vdGU+PENpdGU+PEF1dGhvcj5EZWVrczwvQXV0aG9yPjxZZWFyPjIwMDM8L1llYXI+PFJl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</w:fldData>
        </w:fldChar>
      </w:r>
      <w:r w:rsidR="00880250" w:rsidRPr="009F203A">
        <w:instrText xml:space="preserve"> ADDIN EN.CITE.DATA </w:instrText>
      </w:r>
      <w:r w:rsidR="00880250" w:rsidRPr="009F203A">
        <w:fldChar w:fldCharType="end"/>
      </w:r>
      <w:r w:rsidR="00B260E8" w:rsidRPr="009F203A">
        <w:fldChar w:fldCharType="separate"/>
      </w:r>
      <w:r w:rsidR="00880250" w:rsidRPr="009F203A">
        <w:rPr>
          <w:noProof/>
          <w:vertAlign w:val="superscript"/>
        </w:rPr>
        <w:t>5</w:t>
      </w:r>
      <w:r w:rsidR="00B260E8" w:rsidRPr="009F203A">
        <w:fldChar w:fldCharType="end"/>
      </w:r>
      <w:r w:rsidRPr="009F203A">
        <w:t xml:space="preserve"> but each includes items relating to external as well as internal validity</w:t>
      </w:r>
      <w:r w:rsidR="00462517" w:rsidRPr="009F203A">
        <w:t>,</w:t>
      </w:r>
      <w:r w:rsidRPr="009F203A">
        <w:t xml:space="preserve"> and </w:t>
      </w:r>
      <w:r w:rsidR="00AB64E3" w:rsidRPr="009F203A">
        <w:t xml:space="preserve">a </w:t>
      </w:r>
      <w:r w:rsidRPr="009F203A">
        <w:t>lack of comprehensive manuals means that instructions may be interpreted differently by different users.</w:t>
      </w:r>
      <w:r w:rsidR="00B260E8" w:rsidRPr="009F203A">
        <w:fldChar w:fldCharType="begin">
          <w:fldData xml:space="preserve">PEVuZE5vdGU+PENpdGU+PEF1dGhvcj5EZWVrczwvQXV0aG9yPjxZZWFyPjIwMDM8L1llYXI+PFJl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</w:fldData>
        </w:fldChar>
      </w:r>
      <w:r w:rsidR="00880250" w:rsidRPr="009F203A">
        <w:instrText xml:space="preserve"> ADDIN EN.CITE </w:instrText>
      </w:r>
      <w:r w:rsidR="00880250" w:rsidRPr="009F203A">
        <w:fldChar w:fldCharType="begin">
          <w:fldData xml:space="preserve">PEVuZE5vdGU+PENpdGU+PEF1dGhvcj5EZWVrczwvQXV0aG9yPjxZZWFyPjIwMDM8L1llYXI+PFJl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</w:fldData>
        </w:fldChar>
      </w:r>
      <w:r w:rsidR="00880250" w:rsidRPr="009F203A">
        <w:instrText xml:space="preserve"> ADDIN EN.CITE.DATA </w:instrText>
      </w:r>
      <w:r w:rsidR="00880250" w:rsidRPr="009F203A">
        <w:fldChar w:fldCharType="end"/>
      </w:r>
      <w:r w:rsidR="00B260E8" w:rsidRPr="009F203A">
        <w:fldChar w:fldCharType="separate"/>
      </w:r>
      <w:r w:rsidR="00880250" w:rsidRPr="009F203A">
        <w:rPr>
          <w:noProof/>
          <w:vertAlign w:val="superscript"/>
        </w:rPr>
        <w:t>5</w:t>
      </w:r>
      <w:r w:rsidR="00B260E8" w:rsidRPr="009F203A">
        <w:fldChar w:fldCharType="end"/>
      </w:r>
    </w:p>
    <w:p w14:paraId="061065FA" w14:textId="1DA0E67A" w:rsidR="00371242" w:rsidRPr="009F203A" w:rsidRDefault="00371242" w:rsidP="005A2706">
      <w:r w:rsidRPr="009F203A">
        <w:t xml:space="preserve">In the last </w:t>
      </w:r>
      <w:r w:rsidR="00462517" w:rsidRPr="009F203A">
        <w:t>decade</w:t>
      </w:r>
      <w:r w:rsidRPr="009F203A">
        <w:t>, major developments have been made in tools to assess study validity. A shift in focus from methodological quality to risk of bias has been accompanied by a move from checklists and numeric scores towards domain-based assessments in which different types of bias are considered in turn.</w:t>
      </w:r>
      <w:r w:rsidR="00AB64E3" w:rsidRPr="009F203A">
        <w:rPr>
          <w:rFonts w:cs="Arial"/>
        </w:rPr>
        <w:t xml:space="preserve"> </w:t>
      </w:r>
      <w:r w:rsidRPr="009F203A">
        <w:t>Examples are the Cochrane Risk of Bias tool for randomized trials,</w:t>
      </w:r>
      <w:r w:rsidR="00B260E8" w:rsidRPr="009F203A">
        <w:fldChar w:fldCharType="begin"/>
      </w:r>
      <w:r w:rsidR="001C0DB9" w:rsidRPr="009F203A">
        <w:instrText xml:space="preserve"> ADDIN EN.CITE &lt;EndNote&gt;&lt;Cite&gt;&lt;Author&gt;Higgins&lt;/Author&gt;&lt;Year&gt;2011&lt;/Year&gt;&lt;RecNum&gt;5&lt;/RecNum&gt;&lt;DisplayText&gt;&lt;style face="superscript"&gt;8&lt;/style&gt;&lt;/DisplayText&gt;&lt;record&gt;&lt;rec-number&gt;5&lt;/rec-number&gt;&lt;foreign-keys&gt;&lt;key app="EN" db-id="0v9zeftthedatqerrtkp9z9b9ssdwvwt9xsp" timestamp="1456832377"&gt;5&lt;/key&gt;&lt;/foreign-keys&gt;&lt;ref-type name="Journal Article"&gt;17&lt;/ref-type&gt;&lt;contributors&gt;&lt;authors&gt;&lt;author&gt;Higgins,J.P.T.&lt;/author&gt;&lt;author&gt;Altman,D.G.&lt;/author&gt;&lt;author&gt;Gotzsche,P.C.&lt;/author&gt;&lt;author&gt;Juni,P.&lt;/author&gt;&lt;author&gt;Moher,D.&lt;/author&gt;&lt;author&gt;Oxman,A.D.&lt;/author&gt;&lt;author&gt;&lt;style face="normal" font="default" size="100%"&gt;Savovi&lt;/style&gt;&lt;style face="normal" font="default" charset="238" size="100%"&gt;ć&lt;/style&gt;&lt;style face="normal" font="default" size="100%"&gt;,J.&lt;/style&gt;&lt;/author&gt;&lt;author&gt;Schulz,K.F.&lt;/author&gt;&lt;author&gt;Weeks,L.&lt;/author&gt;&lt;author&gt;Sterne,J.A.C.&lt;/author&gt;&lt;/authors&gt;&lt;/contributors&gt;&lt;titles&gt;&lt;title&gt;The Cochrane Collaboration&amp;apos;s tool for assessing risk of bias in randomised trials&lt;/title&gt;&lt;secondary-title&gt;BMJ&lt;/secondary-title&gt;&lt;/titles&gt;&lt;periodical&gt;&lt;full-title&gt;BMJ&lt;/full-title&gt;&lt;abbr-1&gt;BMJ&lt;/abbr-1&gt;&lt;/periodical&gt;&lt;pages&gt;d5928&lt;/pages&gt;&lt;volume&gt;343&lt;/volume&gt;&lt;reprint-edition&gt;Not in File&lt;/reprint-edition&gt;&lt;keywords&gt;&lt;keyword&gt;article&lt;/keyword&gt;&lt;keyword&gt;bias&lt;/keyword&gt;&lt;keyword&gt;Bias (Epidemiology)&lt;/keyword&gt;&lt;keyword&gt;Cochrane&lt;/keyword&gt;&lt;keyword&gt;Cochrane Collaboration&lt;/keyword&gt;&lt;keyword&gt;COLLABORATION&lt;/keyword&gt;&lt;keyword&gt;HUMANS&lt;/keyword&gt;&lt;keyword&gt;randomised trial&lt;/keyword&gt;&lt;keyword&gt;randomised trials&lt;/keyword&gt;&lt;keyword&gt;Randomized Controlled Trials as Topic&lt;/keyword&gt;&lt;keyword&gt;research&lt;/keyword&gt;&lt;keyword&gt;RESEARCH DESIGN&lt;/keyword&gt;&lt;keyword&gt;Research Support&lt;/keyword&gt;&lt;keyword&gt;risk&lt;/keyword&gt;&lt;keyword&gt;risk assessment&lt;/keyword&gt;&lt;keyword&gt;STANDARDS&lt;/keyword&gt;&lt;keyword&gt;SUPPORT&lt;/keyword&gt;&lt;keyword&gt;TOOL&lt;/keyword&gt;&lt;keyword&gt;TRIAL&lt;/keyword&gt;&lt;keyword&gt;TRIALS&lt;/keyword&gt;&lt;/keywords&gt;&lt;dates&gt;&lt;year&gt;2011&lt;/year&gt;&lt;pub-dates&gt;&lt;date&gt;2011&lt;/date&gt;&lt;/pub-dates&gt;&lt;/dates&gt;&lt;label&gt;HIGGINS2011&lt;/label&gt;&lt;urls&gt;&lt;/urls&gt;&lt;/record&gt;&lt;/Cite&gt;&lt;/EndNote&gt;</w:instrText>
      </w:r>
      <w:r w:rsidR="00B260E8" w:rsidRPr="009F203A">
        <w:fldChar w:fldCharType="separate"/>
      </w:r>
      <w:r w:rsidR="00B260E8" w:rsidRPr="009F203A">
        <w:rPr>
          <w:noProof/>
          <w:vertAlign w:val="superscript"/>
        </w:rPr>
        <w:t>8</w:t>
      </w:r>
      <w:r w:rsidR="00B260E8" w:rsidRPr="009F203A">
        <w:fldChar w:fldCharType="end"/>
      </w:r>
      <w:r w:rsidRPr="009F203A">
        <w:t xml:space="preserve"> the QUADAS 2 tool for diagnostic test accuracy studies</w:t>
      </w:r>
      <w:r w:rsidR="00B260E8" w:rsidRPr="009F203A">
        <w:fldChar w:fldCharType="begin"/>
      </w:r>
      <w:r w:rsidR="001C0DB9" w:rsidRPr="009F203A">
        <w:instrText xml:space="preserve"> ADDIN EN.CITE &lt;EndNote&gt;&lt;Cite&gt;&lt;Author&gt;Whiting&lt;/Author&gt;&lt;Year&gt;2011&lt;/Year&gt;&lt;RecNum&gt;6&lt;/RecNum&gt;&lt;DisplayText&gt;&lt;style face="superscript"&gt;9&lt;/style&gt;&lt;/DisplayText&gt;&lt;record&gt;&lt;rec-number&gt;6&lt;/rec-number&gt;&lt;foreign-keys&gt;&lt;key app="EN" db-id="0v9zeftthedatqerrtkp9z9b9ssdwvwt9xsp" timestamp="1456832378"&gt;6&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als of Internal Medicine&lt;/full-title&gt;&lt;abbr-1&gt;Ann Intern Med&lt;/abbr-1&gt;&lt;/periodical&gt;&lt;alt-periodical&gt;&lt;full-title&gt;Annals of Internal Medicine&lt;/full-title&gt;&lt;abbr-1&gt;Ann Intern Med&lt;/abbr-1&gt;&lt;/alt-periodical&gt;&lt;pages&gt;529-36&lt;/pages&gt;&lt;volume&gt;155&lt;/volume&gt;&lt;number&gt;8&lt;/number&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0.7326/0003-4819-155-8-201110180-00009&lt;/electronic-resource-num&gt;&lt;/record&gt;&lt;/Cite&gt;&lt;/EndNote&gt;</w:instrText>
      </w:r>
      <w:r w:rsidR="00B260E8" w:rsidRPr="009F203A">
        <w:fldChar w:fldCharType="separate"/>
      </w:r>
      <w:r w:rsidR="00B260E8" w:rsidRPr="009F203A">
        <w:rPr>
          <w:noProof/>
          <w:vertAlign w:val="superscript"/>
        </w:rPr>
        <w:t>9</w:t>
      </w:r>
      <w:r w:rsidR="00B260E8" w:rsidRPr="009F203A">
        <w:fldChar w:fldCharType="end"/>
      </w:r>
      <w:r w:rsidRPr="009F203A">
        <w:t xml:space="preserve"> and the </w:t>
      </w:r>
      <w:r w:rsidR="008C72F4" w:rsidRPr="009F203A">
        <w:t>ROBIS tool</w:t>
      </w:r>
      <w:r w:rsidRPr="009F203A">
        <w:t xml:space="preserve"> for s</w:t>
      </w:r>
      <w:r w:rsidR="008C72F4" w:rsidRPr="009F203A">
        <w:t>ystematic reviews</w:t>
      </w:r>
      <w:r w:rsidRPr="009F203A">
        <w:t>.</w:t>
      </w:r>
      <w:r w:rsidR="00B260E8" w:rsidRPr="009F203A">
        <w:fldChar w:fldCharType="begin">
          <w:fldData xml:space="preserve">PEVuZE5vdGU+PENpdGU+PEF1dGhvcj5XaGl0aW5nPC9BdXRob3I+PFllYXI+MjAxNTwvWWVhcj48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</w:fldData>
        </w:fldChar>
      </w:r>
      <w:r w:rsidR="001C0DB9" w:rsidRPr="009F203A">
        <w:instrText xml:space="preserve"> ADDIN EN.CITE </w:instrText>
      </w:r>
      <w:r w:rsidR="001C0DB9" w:rsidRPr="009F203A">
        <w:fldChar w:fldCharType="begin">
          <w:fldData xml:space="preserve">PEVuZE5vdGU+PENpdGU+PEF1dGhvcj5XaGl0aW5nPC9BdXRob3I+PFllYXI+MjAxNTwvWWVhcj48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</w:fldData>
        </w:fldChar>
      </w:r>
      <w:r w:rsidR="001C0DB9" w:rsidRPr="009F203A">
        <w:instrText xml:space="preserve"> ADDIN EN.CITE.DATA </w:instrText>
      </w:r>
      <w:r w:rsidR="001C0DB9" w:rsidRPr="009F203A">
        <w:fldChar w:fldCharType="end"/>
      </w:r>
      <w:r w:rsidR="00B260E8" w:rsidRPr="009F203A">
        <w:fldChar w:fldCharType="separate"/>
      </w:r>
      <w:r w:rsidR="00B260E8" w:rsidRPr="009F203A">
        <w:rPr>
          <w:noProof/>
          <w:vertAlign w:val="superscript"/>
        </w:rPr>
        <w:t>10</w:t>
      </w:r>
      <w:r w:rsidR="00B260E8" w:rsidRPr="009F203A">
        <w:fldChar w:fldCharType="end"/>
      </w:r>
      <w:r w:rsidR="000D224C" w:rsidRPr="009F203A">
        <w:t xml:space="preserve"> However, t</w:t>
      </w:r>
      <w:r w:rsidR="000D224C" w:rsidRPr="009F203A">
        <w:rPr>
          <w:rFonts w:cs="Arial"/>
        </w:rPr>
        <w:t>here is no satisfactory domain-based assessment tool for NRSI.</w:t>
      </w:r>
      <w:r w:rsidR="00B260E8" w:rsidRPr="009F203A">
        <w:rPr>
          <w:rFonts w:cs="Arial"/>
        </w:rPr>
        <w:fldChar w:fldCharType="begin"/>
      </w:r>
      <w:r w:rsidR="001C0DB9" w:rsidRPr="009F203A">
        <w:rPr>
          <w:rFonts w:cs="Arial"/>
        </w:rPr>
        <w:instrText xml:space="preserve"> ADDIN EN.CITE &lt;EndNote&gt;&lt;Cite&gt;&lt;Author&gt;Sanderson&lt;/Author&gt;&lt;Year&gt;2007&lt;/Year&gt;&lt;RecNum&gt;1&lt;/RecNum&gt;&lt;DisplayText&gt;&lt;style face="superscript"&gt;4&lt;/style&gt;&lt;/DisplayText&gt;&lt;record&gt;&lt;rec-number&gt;1&lt;/rec-number&gt;&lt;foreign-keys&gt;&lt;key app="EN" db-id="0v9zeftthedatqerrtkp9z9b9ssdwvwt9xsp" timestamp="1456832376"&gt;1&lt;/key&gt;&lt;/foreign-keys&gt;&lt;ref-type name="Journal Article"&gt;17&lt;/ref-type&gt;&lt;contributors&gt;&lt;authors&gt;&lt;author&gt;Sanderson, S.&lt;/author&gt;&lt;author&gt;Tatt, I. D.&lt;/author&gt;&lt;author&gt;Higgins, J.P.T.&lt;/author&gt;&lt;/authors&gt;&lt;/contributors&gt;&lt;auth-address&gt;Primary Care Genetics, General Practice and Primary Care Research Unit, University of Cambridge and Public Health Genetics Unit, Strangeways Research Labs, Worts Causeway, Cambridge, UK. simon.sanderson@sri.cam.ac.uk&lt;/auth-address&gt;&lt;titles&gt;&lt;title&gt;Tools for assessing quality and susceptibility to bias in observational studies in epidemiology: a systematic review and annotated bibliography&lt;/title&gt;&lt;secondary-title&gt;Int J Epidemiol&lt;/secondary-title&gt;&lt;alt-title&gt;International journal of epidemiology&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666-76&lt;/pages&gt;&lt;volume&gt;36&lt;/volume&gt;&lt;number&gt;3&lt;/number&gt;&lt;keywords&gt;&lt;keyword&gt;Bias (Epidemiology)&lt;/keyword&gt;&lt;keyword&gt;*Epidemiologic Studies&lt;/keyword&gt;&lt;keyword&gt;Evidence-Based Medicine/methods/standards&lt;/keyword&gt;&lt;keyword&gt;Humans&lt;/keyword&gt;&lt;keyword&gt;Observation&lt;/keyword&gt;&lt;keyword&gt;Research Design&lt;/keyword&gt;&lt;/keywords&gt;&lt;dates&gt;&lt;year&gt;2007&lt;/year&gt;&lt;pub-dates&gt;&lt;date&gt;Jun&lt;/date&gt;&lt;/pub-dates&gt;&lt;/dates&gt;&lt;isbn&gt;0300-5771 (Print)&amp;#xD;0300-5771 (Linking)&lt;/isbn&gt;&lt;accession-num&gt;17470488&lt;/accession-num&gt;&lt;urls&gt;&lt;related-urls&gt;&lt;url&gt;http://www.ncbi.nlm.nih.gov/pubmed/17470488&lt;/url&gt;&lt;/related-urls&gt;&lt;/urls&gt;&lt;electronic-resource-num&gt;10.1093/ije/dym018&lt;/electronic-resource-num&gt;&lt;/record&gt;&lt;/Cite&gt;&lt;/EndNote&gt;</w:instrText>
      </w:r>
      <w:r w:rsidR="00B260E8" w:rsidRPr="009F203A">
        <w:rPr>
          <w:rFonts w:cs="Arial"/>
        </w:rPr>
        <w:fldChar w:fldCharType="separate"/>
      </w:r>
      <w:r w:rsidR="00B260E8" w:rsidRPr="009F203A">
        <w:rPr>
          <w:rFonts w:cs="Arial"/>
          <w:noProof/>
          <w:vertAlign w:val="superscript"/>
        </w:rPr>
        <w:t>4</w:t>
      </w:r>
      <w:r w:rsidR="00B260E8" w:rsidRPr="009F203A">
        <w:rPr>
          <w:rFonts w:cs="Arial"/>
        </w:rPr>
        <w:fldChar w:fldCharType="end"/>
      </w:r>
    </w:p>
    <w:p w14:paraId="533CE90D" w14:textId="1AF78552" w:rsidR="000E2888" w:rsidRPr="009F203A" w:rsidRDefault="00B01A6C" w:rsidP="004275F7">
      <w:pPr>
        <w:tabs>
          <w:tab w:val="left" w:pos="960"/>
        </w:tabs>
        <w:autoSpaceDE w:val="0"/>
        <w:autoSpaceDN w:val="0"/>
        <w:adjustRightInd w:val="0"/>
        <w:spacing w:after="80"/>
      </w:pPr>
      <w:r w:rsidRPr="009F203A">
        <w:rPr>
          <w:rFonts w:cs="Arial"/>
        </w:rPr>
        <w:t xml:space="preserve">In this paper we describe </w:t>
      </w:r>
      <w:r w:rsidR="00462517" w:rsidRPr="009F203A">
        <w:rPr>
          <w:rFonts w:cs="Arial"/>
        </w:rPr>
        <w:t xml:space="preserve">the development of </w:t>
      </w:r>
      <w:r w:rsidR="003915BE" w:rsidRPr="009F203A">
        <w:rPr>
          <w:rFonts w:cs="Arial"/>
        </w:rPr>
        <w:t>ROBINS-I (“Risk Of Bias In Non-randomized Studies - of Interventions”)</w:t>
      </w:r>
      <w:r w:rsidRPr="009F203A">
        <w:rPr>
          <w:rFonts w:cs="Arial"/>
        </w:rPr>
        <w:t>, which</w:t>
      </w:r>
      <w:r w:rsidR="002E3C8D" w:rsidRPr="009F203A">
        <w:rPr>
          <w:rFonts w:cs="Arial"/>
        </w:rPr>
        <w:t xml:space="preserve"> is concerned with evaluating risk of bias in estimat</w:t>
      </w:r>
      <w:r w:rsidR="00387B1B" w:rsidRPr="009F203A">
        <w:rPr>
          <w:rFonts w:cs="Arial"/>
        </w:rPr>
        <w:t>es of</w:t>
      </w:r>
      <w:r w:rsidR="002E3C8D" w:rsidRPr="009F203A">
        <w:rPr>
          <w:rFonts w:cs="Arial"/>
        </w:rPr>
        <w:t xml:space="preserve"> the effectiveness </w:t>
      </w:r>
      <w:r w:rsidR="005A6CC9" w:rsidRPr="009F203A">
        <w:rPr>
          <w:rFonts w:cs="Arial"/>
        </w:rPr>
        <w:t xml:space="preserve">or safety </w:t>
      </w:r>
      <w:r w:rsidR="002E3C8D" w:rsidRPr="009F203A">
        <w:rPr>
          <w:rFonts w:cs="Arial"/>
        </w:rPr>
        <w:t>(</w:t>
      </w:r>
      <w:r w:rsidR="005A6CC9" w:rsidRPr="009F203A">
        <w:rPr>
          <w:rFonts w:cs="Arial"/>
        </w:rPr>
        <w:t xml:space="preserve">benefit or </w:t>
      </w:r>
      <w:r w:rsidR="002E3C8D" w:rsidRPr="009F203A">
        <w:rPr>
          <w:rFonts w:cs="Arial"/>
        </w:rPr>
        <w:t>harm) of an intervention</w:t>
      </w:r>
      <w:r w:rsidR="00462517" w:rsidRPr="009F203A">
        <w:rPr>
          <w:rFonts w:cs="Arial"/>
        </w:rPr>
        <w:t xml:space="preserve"> </w:t>
      </w:r>
      <w:r w:rsidR="00387B1B" w:rsidRPr="009F203A">
        <w:rPr>
          <w:rFonts w:cs="Arial"/>
        </w:rPr>
        <w:t xml:space="preserve">from studies </w:t>
      </w:r>
      <w:r w:rsidR="00462517" w:rsidRPr="009F203A">
        <w:rPr>
          <w:rFonts w:cs="Arial"/>
        </w:rPr>
        <w:t>that</w:t>
      </w:r>
      <w:r w:rsidR="002E3C8D" w:rsidRPr="009F203A">
        <w:rPr>
          <w:rFonts w:cs="Arial"/>
        </w:rPr>
        <w:t xml:space="preserve"> did not use randomization to allocate </w:t>
      </w:r>
      <w:r w:rsidR="00F56AA0" w:rsidRPr="009F203A">
        <w:rPr>
          <w:rFonts w:cs="Arial"/>
        </w:rPr>
        <w:t>interventions</w:t>
      </w:r>
      <w:r w:rsidR="002E3C8D" w:rsidRPr="009F203A">
        <w:rPr>
          <w:rFonts w:cs="Arial"/>
        </w:rPr>
        <w:t>.</w:t>
      </w:r>
    </w:p>
    <w:p w14:paraId="62C5887D" w14:textId="77777777" w:rsidR="0060604D" w:rsidRPr="009F203A" w:rsidRDefault="0060604D" w:rsidP="004275F7">
      <w:pPr>
        <w:pStyle w:val="Heading1"/>
      </w:pPr>
      <w:bookmarkStart w:id="3" w:name="_Toc421192253"/>
      <w:r w:rsidRPr="009F203A">
        <w:t>Development</w:t>
      </w:r>
      <w:r w:rsidR="000E2888" w:rsidRPr="009F203A">
        <w:t xml:space="preserve"> </w:t>
      </w:r>
      <w:r w:rsidRPr="009F203A">
        <w:t xml:space="preserve">of </w:t>
      </w:r>
      <w:r w:rsidR="00811ABF" w:rsidRPr="009F203A">
        <w:t>a new</w:t>
      </w:r>
      <w:r w:rsidRPr="009F203A">
        <w:t xml:space="preserve"> too</w:t>
      </w:r>
      <w:bookmarkEnd w:id="3"/>
      <w:r w:rsidR="00811ABF" w:rsidRPr="009F203A">
        <w:t>l</w:t>
      </w:r>
    </w:p>
    <w:p w14:paraId="3E404F14" w14:textId="4EAB8814" w:rsidR="00BF779D" w:rsidRPr="009F203A" w:rsidRDefault="00A42554" w:rsidP="0060604D">
      <w:r w:rsidRPr="009F203A">
        <w:t>We developed the</w:t>
      </w:r>
      <w:r w:rsidR="003A6B1E" w:rsidRPr="009F203A">
        <w:t xml:space="preserve"> tool </w:t>
      </w:r>
      <w:r w:rsidR="0095760E" w:rsidRPr="009F203A">
        <w:t>over a period of three years</w:t>
      </w:r>
      <w:r w:rsidR="003A6B1E" w:rsidRPr="009F203A">
        <w:t>, largely by expert consensus</w:t>
      </w:r>
      <w:r w:rsidR="00A53B34" w:rsidRPr="009F203A">
        <w:t>, and following the seven principles we previously described for assessing risk of bias in clinical trials</w:t>
      </w:r>
      <w:r w:rsidR="00A3000A" w:rsidRPr="009F203A">
        <w:t>.</w:t>
      </w:r>
      <w:r w:rsidR="00A53B34" w:rsidRPr="009F203A">
        <w:fldChar w:fldCharType="begin"/>
      </w:r>
      <w:r w:rsidR="00A53B34" w:rsidRPr="009F203A">
        <w:instrText xml:space="preserve"> ADDIN EN.CITE &lt;EndNote&gt;&lt;Cite&gt;&lt;Author&gt;Higgins&lt;/Author&gt;&lt;Year&gt;2011&lt;/Year&gt;&lt;RecNum&gt;5&lt;/RecNum&gt;&lt;DisplayText&gt;&lt;style face="superscript"&gt;8&lt;/style&gt;&lt;/DisplayText&gt;&lt;record&gt;&lt;rec-number&gt;5&lt;/rec-number&gt;&lt;foreign-keys&gt;&lt;key app="EN" db-id="0v9zeftthedatqerrtkp9z9b9ssdwvwt9xsp" timestamp="1456832377"&gt;5&lt;/key&gt;&lt;/foreign-keys&gt;&lt;ref-type name="Journal Article"&gt;17&lt;/ref-type&gt;&lt;contributors&gt;&lt;authors&gt;&lt;author&gt;Higgins,J.P.T.&lt;/author&gt;&lt;author&gt;Altman,D.G.&lt;/author&gt;&lt;author&gt;Gotzsche,P.C.&lt;/author&gt;&lt;author&gt;Juni,P.&lt;/author&gt;&lt;author&gt;Moher,D.&lt;/author&gt;&lt;author&gt;Oxman,A.D.&lt;/author&gt;&lt;author&gt;&lt;style face="normal" font="default" size="100%"&gt;Savovi&lt;/style&gt;&lt;style face="normal" font="default" charset="238" size="100%"&gt;ć&lt;/style&gt;&lt;style face="normal" font="default" size="100%"&gt;,J.&lt;/style&gt;&lt;/author&gt;&lt;author&gt;Schulz,K.F.&lt;/author&gt;&lt;author&gt;Weeks,L.&lt;/author&gt;&lt;author&gt;Sterne,J.A.C.&lt;/author&gt;&lt;/authors&gt;&lt;/contributors&gt;&lt;titles&gt;&lt;title&gt;The Cochrane Collaboration&amp;apos;s tool for assessing risk of bias in randomised trials&lt;/title&gt;&lt;secondary-title&gt;BMJ&lt;/secondary-title&gt;&lt;/titles&gt;&lt;periodical&gt;&lt;full-title&gt;BMJ&lt;/full-title&gt;&lt;abbr-1&gt;BMJ&lt;/abbr-1&gt;&lt;/periodical&gt;&lt;pages&gt;d5928&lt;/pages&gt;&lt;volume&gt;343&lt;/volume&gt;&lt;reprint-edition&gt;Not in File&lt;/reprint-edition&gt;&lt;keywords&gt;&lt;keyword&gt;article&lt;/keyword&gt;&lt;keyword&gt;bias&lt;/keyword&gt;&lt;keyword&gt;Bias (Epidemiology)&lt;/keyword&gt;&lt;keyword&gt;Cochrane&lt;/keyword&gt;&lt;keyword&gt;Cochrane Collaboration&lt;/keyword&gt;&lt;keyword&gt;COLLABORATION&lt;/keyword&gt;&lt;keyword&gt;HUMANS&lt;/keyword&gt;&lt;keyword&gt;randomised trial&lt;/keyword&gt;&lt;keyword&gt;randomised trials&lt;/keyword&gt;&lt;keyword&gt;Randomized Controlled Trials as Topic&lt;/keyword&gt;&lt;keyword&gt;research&lt;/keyword&gt;&lt;keyword&gt;RESEARCH DESIGN&lt;/keyword&gt;&lt;keyword&gt;Research Support&lt;/keyword&gt;&lt;keyword&gt;risk&lt;/keyword&gt;&lt;keyword&gt;risk assessment&lt;/keyword&gt;&lt;keyword&gt;STANDARDS&lt;/keyword&gt;&lt;keyword&gt;SUPPORT&lt;/keyword&gt;&lt;keyword&gt;TOOL&lt;/keyword&gt;&lt;keyword&gt;TRIAL&lt;/keyword&gt;&lt;keyword&gt;TRIALS&lt;/keyword&gt;&lt;/keywords&gt;&lt;dates&gt;&lt;year&gt;2011&lt;/year&gt;&lt;pub-dates&gt;&lt;date&gt;2011&lt;/date&gt;&lt;/pub-dates&gt;&lt;/dates&gt;&lt;label&gt;HIGGINS2011&lt;/label&gt;&lt;urls&gt;&lt;/urls&gt;&lt;/record&gt;&lt;/Cite&gt;&lt;/EndNote&gt;</w:instrText>
      </w:r>
      <w:r w:rsidR="00A53B34" w:rsidRPr="009F203A">
        <w:fldChar w:fldCharType="separate"/>
      </w:r>
      <w:r w:rsidR="00A53B34" w:rsidRPr="009F203A">
        <w:rPr>
          <w:noProof/>
          <w:vertAlign w:val="superscript"/>
        </w:rPr>
        <w:t>8</w:t>
      </w:r>
      <w:r w:rsidR="00A53B34" w:rsidRPr="009F203A">
        <w:fldChar w:fldCharType="end"/>
      </w:r>
      <w:r w:rsidR="00A53B34" w:rsidRPr="009F203A">
        <w:t xml:space="preserve"> </w:t>
      </w:r>
      <w:r w:rsidR="00BF779D" w:rsidRPr="009F203A">
        <w:t>A core group co</w:t>
      </w:r>
      <w:r w:rsidR="000F5F4E" w:rsidRPr="009F203A">
        <w:t>-</w:t>
      </w:r>
      <w:r w:rsidR="00BF779D" w:rsidRPr="009F203A">
        <w:t xml:space="preserve">ordinated development of the tool, including recruitment of collaborators, preparation and revision of documents, and administrative support. </w:t>
      </w:r>
      <w:r w:rsidR="00A3000A" w:rsidRPr="009F203A">
        <w:t>An i</w:t>
      </w:r>
      <w:r w:rsidR="003A6B1E" w:rsidRPr="009F203A">
        <w:t xml:space="preserve">nitial scoping meeting </w:t>
      </w:r>
      <w:r w:rsidR="0095760E" w:rsidRPr="009F203A">
        <w:t>in October 2011</w:t>
      </w:r>
      <w:r w:rsidR="003A6B1E" w:rsidRPr="009F203A">
        <w:t xml:space="preserve"> </w:t>
      </w:r>
      <w:r w:rsidR="0095760E" w:rsidRPr="009F203A">
        <w:t xml:space="preserve">was </w:t>
      </w:r>
      <w:r w:rsidR="003A6B1E" w:rsidRPr="009F203A">
        <w:t xml:space="preserve">followed by a survey of Cochrane Review Groups in March 2012 to gather information about the </w:t>
      </w:r>
      <w:r w:rsidR="00CA11EC" w:rsidRPr="009F203A">
        <w:t xml:space="preserve">methods they were using to assess risk of bias in </w:t>
      </w:r>
      <w:r w:rsidR="003A6B1E" w:rsidRPr="009F203A">
        <w:t xml:space="preserve">NRSI. A meeting in April 2012 </w:t>
      </w:r>
      <w:r w:rsidR="007C6A6C" w:rsidRPr="009F203A">
        <w:t xml:space="preserve">identified </w:t>
      </w:r>
      <w:r w:rsidR="00A72880" w:rsidRPr="009F203A">
        <w:t xml:space="preserve">the relevant </w:t>
      </w:r>
      <w:r w:rsidR="007C6A6C" w:rsidRPr="009F203A">
        <w:t xml:space="preserve">bias domains and </w:t>
      </w:r>
      <w:r w:rsidR="003A6B1E" w:rsidRPr="009F203A">
        <w:t xml:space="preserve">established working groups focusing on </w:t>
      </w:r>
      <w:r w:rsidR="007C6A6C" w:rsidRPr="009F203A">
        <w:t>each of these</w:t>
      </w:r>
      <w:r w:rsidR="0095760E" w:rsidRPr="009F203A">
        <w:t xml:space="preserve">. </w:t>
      </w:r>
      <w:r w:rsidR="007C6A6C" w:rsidRPr="009F203A">
        <w:t xml:space="preserve">We agreed at this stage to use the approach previously adopted in the QUADAS-2 tool, in which answers </w:t>
      </w:r>
      <w:r w:rsidR="0054606A" w:rsidRPr="009F203A">
        <w:t xml:space="preserve">to </w:t>
      </w:r>
      <w:r w:rsidR="007C6A6C" w:rsidRPr="009F203A">
        <w:t>“</w:t>
      </w:r>
      <w:r w:rsidR="008C14D7" w:rsidRPr="009F203A">
        <w:t>signalling</w:t>
      </w:r>
      <w:r w:rsidR="007C6A6C" w:rsidRPr="009F203A">
        <w:t xml:space="preserve"> questions” </w:t>
      </w:r>
      <w:r w:rsidR="0054606A" w:rsidRPr="009F203A">
        <w:t xml:space="preserve">help reviewers </w:t>
      </w:r>
      <w:r w:rsidR="00BF779D" w:rsidRPr="009F203A">
        <w:t xml:space="preserve">judge </w:t>
      </w:r>
      <w:r w:rsidR="0054606A" w:rsidRPr="009F203A">
        <w:t xml:space="preserve">the </w:t>
      </w:r>
      <w:r w:rsidR="00BF779D" w:rsidRPr="009F203A">
        <w:t>risk of bias within each domain.</w:t>
      </w:r>
      <w:r w:rsidR="00B260E8" w:rsidRPr="009F203A">
        <w:fldChar w:fldCharType="begin"/>
      </w:r>
      <w:r w:rsidR="001C0DB9" w:rsidRPr="009F203A">
        <w:instrText xml:space="preserve"> ADDIN EN.CITE &lt;EndNote&gt;&lt;Cite&gt;&lt;Author&gt;Whiting&lt;/Author&gt;&lt;Year&gt;2011&lt;/Year&gt;&lt;RecNum&gt;6&lt;/RecNum&gt;&lt;DisplayText&gt;&lt;style face="superscript"&gt;9&lt;/style&gt;&lt;/DisplayText&gt;&lt;record&gt;&lt;rec-number&gt;6&lt;/rec-number&gt;&lt;foreign-keys&gt;&lt;key app="EN" db-id="0v9zeftthedatqerrtkp9z9b9ssdwvwt9xsp" timestamp="1456832378"&gt;6&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als of Internal Medicine&lt;/full-title&gt;&lt;abbr-1&gt;Ann Intern Med&lt;/abbr-1&gt;&lt;/periodical&gt;&lt;alt-periodical&gt;&lt;full-title&gt;Annals of Internal Medicine&lt;/full-title&gt;&lt;abbr-1&gt;Ann Intern Med&lt;/abbr-1&gt;&lt;/alt-periodical&gt;&lt;pages&gt;529-36&lt;/pages&gt;&lt;volume&gt;155&lt;/volume&gt;&lt;number&gt;8&lt;/number&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0.7326/0003-4819-155-8-201110180-00009&lt;/electronic-resource-num&gt;&lt;/record&gt;&lt;/Cite&gt;&lt;/EndNote&gt;</w:instrText>
      </w:r>
      <w:r w:rsidR="00B260E8" w:rsidRPr="009F203A">
        <w:fldChar w:fldCharType="separate"/>
      </w:r>
      <w:r w:rsidR="00B260E8" w:rsidRPr="009F203A">
        <w:rPr>
          <w:noProof/>
          <w:vertAlign w:val="superscript"/>
        </w:rPr>
        <w:t>9</w:t>
      </w:r>
      <w:r w:rsidR="00B260E8" w:rsidRPr="009F203A">
        <w:fldChar w:fldCharType="end"/>
      </w:r>
      <w:r w:rsidR="007C6A6C" w:rsidRPr="009F203A">
        <w:t xml:space="preserve"> </w:t>
      </w:r>
      <w:r w:rsidRPr="009F203A">
        <w:t>We distributed b</w:t>
      </w:r>
      <w:r w:rsidR="003A6B1E" w:rsidRPr="009F203A">
        <w:t xml:space="preserve">riefing documents </w:t>
      </w:r>
      <w:r w:rsidR="00BF779D" w:rsidRPr="009F203A">
        <w:t xml:space="preserve">to working groups </w:t>
      </w:r>
      <w:r w:rsidRPr="009F203A">
        <w:t>i</w:t>
      </w:r>
      <w:r w:rsidR="003A6B1E" w:rsidRPr="009F203A">
        <w:t>n June 2012</w:t>
      </w:r>
      <w:r w:rsidRPr="009F203A">
        <w:t>,</w:t>
      </w:r>
      <w:r w:rsidR="003A6B1E" w:rsidRPr="009F203A">
        <w:t xml:space="preserve"> specifying considerations for how </w:t>
      </w:r>
      <w:r w:rsidR="008C14D7" w:rsidRPr="009F203A">
        <w:t>signalling</w:t>
      </w:r>
      <w:r w:rsidR="00BF779D" w:rsidRPr="009F203A">
        <w:t xml:space="preserve"> questions should be formulated and how answers to </w:t>
      </w:r>
      <w:r w:rsidR="003A6B1E" w:rsidRPr="009F203A">
        <w:t>these would lead to a risk of bias judgement.</w:t>
      </w:r>
      <w:r w:rsidR="00803987" w:rsidRPr="009F203A">
        <w:t xml:space="preserve"> We also identified methodological issues that would underpin the new tool: these are described below.</w:t>
      </w:r>
    </w:p>
    <w:p w14:paraId="024C997C" w14:textId="0FEE805A" w:rsidR="005A2706" w:rsidRPr="009F203A" w:rsidRDefault="00FB46E1" w:rsidP="005A2706">
      <w:r w:rsidRPr="009F203A">
        <w:t xml:space="preserve">After collation and harmonization </w:t>
      </w:r>
      <w:r w:rsidR="00AE5D6B" w:rsidRPr="009F203A">
        <w:t xml:space="preserve">by the core group </w:t>
      </w:r>
      <w:r w:rsidRPr="009F203A">
        <w:t xml:space="preserve">of the working groups’ contributions, </w:t>
      </w:r>
      <w:r w:rsidR="003A6B1E" w:rsidRPr="009F203A">
        <w:t>all colla</w:t>
      </w:r>
      <w:r w:rsidR="00970A27" w:rsidRPr="009F203A">
        <w:t xml:space="preserve">borators considered draft </w:t>
      </w:r>
      <w:r w:rsidR="008C14D7" w:rsidRPr="009F203A">
        <w:t>signalling</w:t>
      </w:r>
      <w:r w:rsidR="003A6B1E" w:rsidRPr="009F203A">
        <w:t xml:space="preserve"> questions </w:t>
      </w:r>
      <w:r w:rsidR="00BF779D" w:rsidRPr="009F203A">
        <w:t xml:space="preserve">and agreed </w:t>
      </w:r>
      <w:r w:rsidR="002C4E9B" w:rsidRPr="009F203A">
        <w:t xml:space="preserve">on </w:t>
      </w:r>
      <w:r w:rsidR="00BF779D" w:rsidRPr="009F203A">
        <w:t>the main features of the new tool dur</w:t>
      </w:r>
      <w:r w:rsidR="00970A27" w:rsidRPr="009F203A">
        <w:t>in</w:t>
      </w:r>
      <w:r w:rsidR="00BF779D" w:rsidRPr="009F203A">
        <w:t>g</w:t>
      </w:r>
      <w:r w:rsidR="00970A27" w:rsidRPr="009F203A">
        <w:t xml:space="preserve"> a </w:t>
      </w:r>
      <w:r w:rsidRPr="009F203A">
        <w:t xml:space="preserve">two-day </w:t>
      </w:r>
      <w:r w:rsidR="00970A27" w:rsidRPr="009F203A">
        <w:t xml:space="preserve">face-to-face meeting in March 2013. </w:t>
      </w:r>
      <w:r w:rsidR="004275F7" w:rsidRPr="009F203A">
        <w:t>A</w:t>
      </w:r>
      <w:r w:rsidR="00970A27" w:rsidRPr="009F203A">
        <w:t xml:space="preserve"> preliminary</w:t>
      </w:r>
      <w:r w:rsidR="003A6B1E" w:rsidRPr="009F203A">
        <w:t xml:space="preserve"> version of the tool</w:t>
      </w:r>
      <w:r w:rsidR="00970A27" w:rsidRPr="009F203A">
        <w:t xml:space="preserve"> </w:t>
      </w:r>
      <w:r w:rsidR="004275F7" w:rsidRPr="009F203A">
        <w:t>was piloted</w:t>
      </w:r>
      <w:r w:rsidR="00DB1D7F" w:rsidRPr="009F203A">
        <w:t xml:space="preserve"> within the working groups</w:t>
      </w:r>
      <w:r w:rsidR="004275F7" w:rsidRPr="009F203A">
        <w:t xml:space="preserve"> between September 201</w:t>
      </w:r>
      <w:r w:rsidR="00D77845" w:rsidRPr="009F203A">
        <w:t>3</w:t>
      </w:r>
      <w:r w:rsidR="004275F7" w:rsidRPr="009F203A">
        <w:t xml:space="preserve"> and March 201</w:t>
      </w:r>
      <w:r w:rsidR="00D77845" w:rsidRPr="009F203A">
        <w:t>4</w:t>
      </w:r>
      <w:r w:rsidR="004275F7" w:rsidRPr="009F203A">
        <w:t xml:space="preserve">, </w:t>
      </w:r>
      <w:r w:rsidR="00BB7444" w:rsidRPr="009F203A">
        <w:t>using</w:t>
      </w:r>
      <w:r w:rsidR="00970A27" w:rsidRPr="009F203A">
        <w:t xml:space="preserve"> NRSI </w:t>
      </w:r>
      <w:r w:rsidR="0095760E" w:rsidRPr="009F203A">
        <w:t>in</w:t>
      </w:r>
      <w:r w:rsidR="00970A27" w:rsidRPr="009F203A">
        <w:t xml:space="preserve"> several review topic areas. </w:t>
      </w:r>
      <w:r w:rsidRPr="009F203A">
        <w:t>Substantial</w:t>
      </w:r>
      <w:r w:rsidR="00970A27" w:rsidRPr="009F203A">
        <w:t xml:space="preserve"> revisions</w:t>
      </w:r>
      <w:r w:rsidR="00803987" w:rsidRPr="009F203A">
        <w:t>, based on results of the piloting,</w:t>
      </w:r>
      <w:r w:rsidR="00970A27" w:rsidRPr="009F203A">
        <w:t xml:space="preserve"> were agreed by leads of working groups</w:t>
      </w:r>
      <w:r w:rsidRPr="009F203A">
        <w:t xml:space="preserve"> in June 2014. Further piloting then took place, </w:t>
      </w:r>
      <w:r w:rsidR="0095760E" w:rsidRPr="009F203A">
        <w:t>along with</w:t>
      </w:r>
      <w:r w:rsidRPr="009F203A">
        <w:t xml:space="preserve"> a series of telephone interviews with </w:t>
      </w:r>
      <w:r w:rsidRPr="009F203A">
        <w:lastRenderedPageBreak/>
        <w:t xml:space="preserve">people </w:t>
      </w:r>
      <w:r w:rsidR="00803987" w:rsidRPr="009F203A">
        <w:t xml:space="preserve">using </w:t>
      </w:r>
      <w:r w:rsidRPr="009F203A">
        <w:t>the tool for the first time</w:t>
      </w:r>
      <w:r w:rsidR="00803987" w:rsidRPr="009F203A">
        <w:t xml:space="preserve"> that explored </w:t>
      </w:r>
      <w:r w:rsidRPr="009F203A">
        <w:t xml:space="preserve">whether they were interpreting the tool and the guidance as intended. </w:t>
      </w:r>
      <w:r w:rsidR="00A42554" w:rsidRPr="009F203A">
        <w:t>We posted v</w:t>
      </w:r>
      <w:r w:rsidR="003A6B1E" w:rsidRPr="009F203A">
        <w:t>ersion 1.0.0</w:t>
      </w:r>
      <w:r w:rsidR="009A4D14" w:rsidRPr="009F203A">
        <w:t>, along with detailed guidance,</w:t>
      </w:r>
      <w:r w:rsidR="003A6B1E" w:rsidRPr="009F203A">
        <w:t xml:space="preserve"> at </w:t>
      </w:r>
      <w:hyperlink r:id="rId8" w:history="1">
        <w:r w:rsidR="00803987" w:rsidRPr="009F203A">
          <w:rPr>
            <w:rStyle w:val="Hyperlink"/>
          </w:rPr>
          <w:t>www.riskofbias.info</w:t>
        </w:r>
      </w:hyperlink>
      <w:r w:rsidR="0095760E" w:rsidRPr="009F203A">
        <w:t xml:space="preserve"> in September 2014. </w:t>
      </w:r>
      <w:r w:rsidR="0054606A" w:rsidRPr="009F203A">
        <w:t xml:space="preserve">We explained the tool during </w:t>
      </w:r>
      <w:r w:rsidR="0095760E" w:rsidRPr="009F203A">
        <w:t>a</w:t>
      </w:r>
      <w:r w:rsidR="003A6B1E" w:rsidRPr="009F203A">
        <w:t xml:space="preserve"> three-day workshop </w:t>
      </w:r>
      <w:r w:rsidR="00BB7444" w:rsidRPr="009F203A">
        <w:t xml:space="preserve">involving members of </w:t>
      </w:r>
      <w:r w:rsidR="003A6B1E" w:rsidRPr="009F203A">
        <w:t>Cochrane Review Groups in December 2014</w:t>
      </w:r>
      <w:r w:rsidR="0054606A" w:rsidRPr="009F203A">
        <w:t xml:space="preserve">, and </w:t>
      </w:r>
      <w:r w:rsidR="003A6B1E" w:rsidRPr="009F203A">
        <w:t xml:space="preserve">applied </w:t>
      </w:r>
      <w:r w:rsidR="0054606A" w:rsidRPr="009F203A">
        <w:t xml:space="preserve">it </w:t>
      </w:r>
      <w:r w:rsidR="0095760E" w:rsidRPr="009F203A">
        <w:t xml:space="preserve">in small groups </w:t>
      </w:r>
      <w:r w:rsidR="003A6B1E" w:rsidRPr="009F203A">
        <w:t xml:space="preserve">to six </w:t>
      </w:r>
      <w:r w:rsidR="0054606A" w:rsidRPr="009F203A">
        <w:t xml:space="preserve">papers reporting </w:t>
      </w:r>
      <w:r w:rsidR="003A6B1E" w:rsidRPr="009F203A">
        <w:t xml:space="preserve">NRSI. Further modifications to the tool, particularly </w:t>
      </w:r>
      <w:r w:rsidR="00EE7617" w:rsidRPr="009F203A">
        <w:t>regarding</w:t>
      </w:r>
      <w:r w:rsidR="003A6B1E" w:rsidRPr="009F203A">
        <w:t xml:space="preserve"> wording, were bas</w:t>
      </w:r>
      <w:r w:rsidRPr="009F203A">
        <w:t>ed on feedback from this event</w:t>
      </w:r>
      <w:r w:rsidR="004275F7" w:rsidRPr="009F203A">
        <w:t xml:space="preserve"> and from </w:t>
      </w:r>
      <w:r w:rsidR="00D77845" w:rsidRPr="009F203A">
        <w:t>subsequent</w:t>
      </w:r>
      <w:r w:rsidR="004275F7" w:rsidRPr="009F203A">
        <w:t xml:space="preserve"> training events conducted during 2015</w:t>
      </w:r>
      <w:r w:rsidRPr="009F203A">
        <w:t>.</w:t>
      </w:r>
      <w:r w:rsidR="00D15034" w:rsidRPr="009F203A">
        <w:t xml:space="preserve"> </w:t>
      </w:r>
    </w:p>
    <w:p w14:paraId="4FA8D175" w14:textId="77777777" w:rsidR="003C7034" w:rsidRPr="009F203A" w:rsidRDefault="003C7034" w:rsidP="003C7034">
      <w:pPr>
        <w:pStyle w:val="Heading1"/>
      </w:pPr>
      <w:bookmarkStart w:id="4" w:name="_Toc421192254"/>
      <w:r w:rsidRPr="009F203A">
        <w:t>Methodological issues in assessing risk of bias in non-randomized studies</w:t>
      </w:r>
      <w:bookmarkEnd w:id="4"/>
    </w:p>
    <w:p w14:paraId="6A594A75" w14:textId="4BBEB14B" w:rsidR="00A97116" w:rsidRPr="009F203A" w:rsidRDefault="00A97116" w:rsidP="009865C3">
      <w:pPr>
        <w:pStyle w:val="Heading2"/>
      </w:pPr>
      <w:r w:rsidRPr="009F203A">
        <w:t>The target trial</w:t>
      </w:r>
    </w:p>
    <w:p w14:paraId="1A78642E" w14:textId="205A2FD3" w:rsidR="003C7034" w:rsidRPr="009F203A" w:rsidRDefault="003610B4" w:rsidP="003C7034">
      <w:r w:rsidRPr="009F203A">
        <w:t xml:space="preserve">Evaluations of risk of bias in the results </w:t>
      </w:r>
      <w:r w:rsidR="002136E3" w:rsidRPr="009F203A">
        <w:t xml:space="preserve">of </w:t>
      </w:r>
      <w:r w:rsidRPr="009F203A">
        <w:t>NRS</w:t>
      </w:r>
      <w:r w:rsidR="008A017A" w:rsidRPr="009F203A">
        <w:t>I</w:t>
      </w:r>
      <w:r w:rsidRPr="009F203A">
        <w:t xml:space="preserve"> are facilitated by considering each NRS</w:t>
      </w:r>
      <w:r w:rsidR="008A017A" w:rsidRPr="009F203A">
        <w:t>I</w:t>
      </w:r>
      <w:r w:rsidRPr="009F203A">
        <w:t xml:space="preserve"> as an attempt to emulate (mimic) a </w:t>
      </w:r>
      <w:r w:rsidR="009009AD" w:rsidRPr="009F203A">
        <w:t>“target” trial. This is the</w:t>
      </w:r>
      <w:r w:rsidR="00F56AA0" w:rsidRPr="009F203A">
        <w:t xml:space="preserve"> </w:t>
      </w:r>
      <w:r w:rsidR="001452E4" w:rsidRPr="009F203A">
        <w:t xml:space="preserve">hypothetical </w:t>
      </w:r>
      <w:r w:rsidR="00F56AA0" w:rsidRPr="009F203A">
        <w:t>pragmatic</w:t>
      </w:r>
      <w:r w:rsidRPr="009F203A">
        <w:t xml:space="preserve"> randomized trial</w:t>
      </w:r>
      <w:r w:rsidR="00431F65" w:rsidRPr="009F203A">
        <w:t>,</w:t>
      </w:r>
      <w:r w:rsidR="008C0762" w:rsidRPr="009F203A">
        <w:t xml:space="preserve"> conducted on the same participant group and</w:t>
      </w:r>
      <w:r w:rsidR="004B66E9" w:rsidRPr="009F203A">
        <w:rPr>
          <w:rFonts w:cs="Arial"/>
        </w:rPr>
        <w:t xml:space="preserve"> without features putting it at risk of bias</w:t>
      </w:r>
      <w:r w:rsidR="008C0762" w:rsidRPr="009F203A">
        <w:rPr>
          <w:rFonts w:cs="Arial"/>
        </w:rPr>
        <w:t>, whose results would answer the question addressed by the NRSI</w:t>
      </w:r>
      <w:r w:rsidR="00B863BA" w:rsidRPr="009F203A">
        <w:t>.</w:t>
      </w:r>
      <w:r w:rsidR="00B260E8" w:rsidRPr="009F203A">
        <w:fldChar w:fldCharType="begin">
          <w:fldData xml:space="preserve">PEVuZE5vdGU+PENpdGU+PEF1dGhvcj5JbnN0aXR1dGUgb2YgTWVkaWNpbmU8L0F1dGhvcj48WWVh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==
</w:fldData>
        </w:fldChar>
      </w:r>
      <w:r w:rsidR="001D126B" w:rsidRPr="009F203A">
        <w:instrText xml:space="preserve"> ADDIN EN.CITE </w:instrText>
      </w:r>
      <w:r w:rsidR="001D126B" w:rsidRPr="009F203A">
        <w:fldChar w:fldCharType="begin">
          <w:fldData xml:space="preserve">PEVuZE5vdGU+PENpdGU+PEF1dGhvcj5JbnN0aXR1dGUgb2YgTWVkaWNpbmU8L0F1dGhvcj48WWVh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==
</w:fldData>
        </w:fldChar>
      </w:r>
      <w:r w:rsidR="001D126B" w:rsidRPr="009F203A">
        <w:instrText xml:space="preserve"> ADDIN EN.CITE.DATA </w:instrText>
      </w:r>
      <w:r w:rsidR="001D126B" w:rsidRPr="009F203A">
        <w:fldChar w:fldCharType="end"/>
      </w:r>
      <w:r w:rsidR="00B260E8" w:rsidRPr="009F203A">
        <w:fldChar w:fldCharType="separate"/>
      </w:r>
      <w:r w:rsidR="001D126B" w:rsidRPr="009F203A">
        <w:rPr>
          <w:noProof/>
          <w:vertAlign w:val="superscript"/>
        </w:rPr>
        <w:t>11 12</w:t>
      </w:r>
      <w:r w:rsidR="00B260E8" w:rsidRPr="009F203A">
        <w:fldChar w:fldCharType="end"/>
      </w:r>
      <w:r w:rsidRPr="009F203A">
        <w:t xml:space="preserve"> </w:t>
      </w:r>
      <w:r w:rsidR="00573751" w:rsidRPr="009F203A">
        <w:t>S</w:t>
      </w:r>
      <w:r w:rsidRPr="009F203A">
        <w:t>uch a “target” trial</w:t>
      </w:r>
      <w:r w:rsidR="00C84C41" w:rsidRPr="009F203A">
        <w:t xml:space="preserve"> need not be feasible or ethical</w:t>
      </w:r>
      <w:r w:rsidR="00073913" w:rsidRPr="009F203A">
        <w:t>: f</w:t>
      </w:r>
      <w:r w:rsidR="00C84C41" w:rsidRPr="009F203A">
        <w:t xml:space="preserve">or example </w:t>
      </w:r>
      <w:r w:rsidR="00073913" w:rsidRPr="009F203A">
        <w:t xml:space="preserve">it </w:t>
      </w:r>
      <w:r w:rsidR="007D3F94" w:rsidRPr="009F203A">
        <w:t xml:space="preserve">could </w:t>
      </w:r>
      <w:r w:rsidR="00C84C41" w:rsidRPr="009F203A">
        <w:t xml:space="preserve">compare individuals who </w:t>
      </w:r>
      <w:r w:rsidR="006A67B1" w:rsidRPr="009F203A">
        <w:t xml:space="preserve">were and were not assigned to </w:t>
      </w:r>
      <w:r w:rsidR="00C84C41" w:rsidRPr="009F203A">
        <w:t xml:space="preserve">start smoking. </w:t>
      </w:r>
      <w:r w:rsidR="00AE5D6B" w:rsidRPr="009F203A">
        <w:t>Description of the t</w:t>
      </w:r>
      <w:r w:rsidR="003C7034" w:rsidRPr="009F203A">
        <w:t>arget trial</w:t>
      </w:r>
      <w:r w:rsidR="00C84C41" w:rsidRPr="009F203A">
        <w:t xml:space="preserve"> </w:t>
      </w:r>
      <w:r w:rsidR="00F92564" w:rsidRPr="009F203A">
        <w:t>for the NRSI being assessed</w:t>
      </w:r>
      <w:r w:rsidR="00F92564" w:rsidRPr="009F203A" w:rsidDel="00AE5D6B">
        <w:t xml:space="preserve"> </w:t>
      </w:r>
      <w:r w:rsidR="00AE5D6B" w:rsidRPr="009F203A">
        <w:t>includes</w:t>
      </w:r>
      <w:r w:rsidR="00C84C41" w:rsidRPr="009F203A">
        <w:t xml:space="preserve"> </w:t>
      </w:r>
      <w:r w:rsidR="00AE5D6B" w:rsidRPr="009F203A">
        <w:t>detail</w:t>
      </w:r>
      <w:r w:rsidR="00A02679" w:rsidRPr="009F203A">
        <w:t>s</w:t>
      </w:r>
      <w:r w:rsidR="00AE5D6B" w:rsidRPr="009F203A">
        <w:t xml:space="preserve"> of</w:t>
      </w:r>
      <w:r w:rsidR="00C84C41" w:rsidRPr="009F203A">
        <w:t xml:space="preserve"> the population, </w:t>
      </w:r>
      <w:r w:rsidR="00531AF9" w:rsidRPr="009F203A">
        <w:t xml:space="preserve">experimental </w:t>
      </w:r>
      <w:r w:rsidR="00C84C41" w:rsidRPr="009F203A">
        <w:t>intervention, comparator and outcomes of interest.</w:t>
      </w:r>
      <w:r w:rsidR="001452E4" w:rsidRPr="009F203A">
        <w:t xml:space="preserve"> Correspondingly, w</w:t>
      </w:r>
      <w:r w:rsidR="001452E4" w:rsidRPr="009F203A">
        <w:rPr>
          <w:rFonts w:cs="Arial"/>
        </w:rPr>
        <w:t xml:space="preserve">e define bias as a systematic difference between the results </w:t>
      </w:r>
      <w:r w:rsidR="008C0762" w:rsidRPr="009F203A">
        <w:rPr>
          <w:rFonts w:cs="Arial"/>
        </w:rPr>
        <w:t xml:space="preserve">of the NRSI </w:t>
      </w:r>
      <w:r w:rsidR="001452E4" w:rsidRPr="009F203A">
        <w:rPr>
          <w:rFonts w:cs="Arial"/>
        </w:rPr>
        <w:t xml:space="preserve">and the results expected from </w:t>
      </w:r>
      <w:r w:rsidR="008C0762" w:rsidRPr="009F203A">
        <w:rPr>
          <w:rFonts w:cs="Arial"/>
        </w:rPr>
        <w:t>the target trial. Such bias is distinct from issues of generalizability (applicability or transportability) to types of individuals who were not included in the study.</w:t>
      </w:r>
    </w:p>
    <w:p w14:paraId="5670EF21" w14:textId="78A9D218" w:rsidR="008C0762" w:rsidRPr="009F203A" w:rsidRDefault="008C0762" w:rsidP="008C0762">
      <w:pPr>
        <w:pStyle w:val="Heading2"/>
      </w:pPr>
      <w:r w:rsidRPr="009F203A">
        <w:t>The effect of interest</w:t>
      </w:r>
    </w:p>
    <w:p w14:paraId="2174309B" w14:textId="1CAB36B7" w:rsidR="00403A81" w:rsidRPr="009F203A" w:rsidRDefault="002B1F24" w:rsidP="003C7034">
      <w:r w:rsidRPr="009F203A">
        <w:t>In the target trial, t</w:t>
      </w:r>
      <w:r w:rsidR="00085787" w:rsidRPr="009F203A">
        <w:t xml:space="preserve">he effect of interest will typically be </w:t>
      </w:r>
      <w:r w:rsidR="00403A81" w:rsidRPr="009F203A">
        <w:t xml:space="preserve">that of </w:t>
      </w:r>
      <w:r w:rsidR="00085787" w:rsidRPr="009F203A">
        <w:t>either</w:t>
      </w:r>
      <w:r w:rsidR="00403A81" w:rsidRPr="009F203A">
        <w:t>:</w:t>
      </w:r>
    </w:p>
    <w:p w14:paraId="66797042" w14:textId="35364976" w:rsidR="00403A81" w:rsidRPr="009F203A" w:rsidRDefault="00085787" w:rsidP="00047CD1">
      <w:pPr>
        <w:pStyle w:val="ListParagraph"/>
        <w:numPr>
          <w:ilvl w:val="0"/>
          <w:numId w:val="12"/>
        </w:numPr>
      </w:pPr>
      <w:r w:rsidRPr="009F203A">
        <w:t>assignment to intervention at baseline</w:t>
      </w:r>
      <w:r w:rsidR="00915421" w:rsidRPr="009F203A">
        <w:t xml:space="preserve"> (start of follow up)</w:t>
      </w:r>
      <w:r w:rsidRPr="009F203A">
        <w:t xml:space="preserve">, regardless of </w:t>
      </w:r>
      <w:r w:rsidR="0030443E" w:rsidRPr="009F203A">
        <w:t xml:space="preserve">the extent to which </w:t>
      </w:r>
      <w:r w:rsidRPr="009F203A">
        <w:t xml:space="preserve">the intervention </w:t>
      </w:r>
      <w:r w:rsidR="0030443E" w:rsidRPr="009F203A">
        <w:t>was</w:t>
      </w:r>
      <w:r w:rsidRPr="009F203A">
        <w:t xml:space="preserve"> received during the follow-up</w:t>
      </w:r>
      <w:r w:rsidR="002B1F24" w:rsidRPr="009F203A">
        <w:t xml:space="preserve"> (sometimes referred to as the “intention-to-treat” effect)</w:t>
      </w:r>
      <w:r w:rsidR="00403A81" w:rsidRPr="009F203A">
        <w:t>; or</w:t>
      </w:r>
    </w:p>
    <w:p w14:paraId="4BAF5F6A" w14:textId="33BA05E4" w:rsidR="00403A81" w:rsidRPr="009F203A" w:rsidRDefault="00403760" w:rsidP="00047CD1">
      <w:pPr>
        <w:pStyle w:val="ListParagraph"/>
        <w:numPr>
          <w:ilvl w:val="0"/>
          <w:numId w:val="12"/>
        </w:numPr>
      </w:pPr>
      <w:r w:rsidRPr="009F203A">
        <w:t>start</w:t>
      </w:r>
      <w:r w:rsidR="0030443E" w:rsidRPr="009F203A">
        <w:t xml:space="preserve">ing and adhering to </w:t>
      </w:r>
      <w:r w:rsidR="00085787" w:rsidRPr="009F203A">
        <w:t>the intervention</w:t>
      </w:r>
      <w:r w:rsidR="002B1F24" w:rsidRPr="009F203A">
        <w:t xml:space="preserve"> as indicated in the trial protocol (sometimes referred to as the “per-protocol</w:t>
      </w:r>
      <w:r w:rsidR="00BD49E6" w:rsidRPr="009F203A">
        <w:t>” effect)</w:t>
      </w:r>
      <w:r w:rsidR="00085787" w:rsidRPr="009F203A">
        <w:t>.</w:t>
      </w:r>
    </w:p>
    <w:p w14:paraId="7787D8BF" w14:textId="20CAB658" w:rsidR="00BD49E6" w:rsidRPr="009F203A" w:rsidRDefault="00085787" w:rsidP="00403A81">
      <w:r w:rsidRPr="009F203A">
        <w:t xml:space="preserve">For example, in a </w:t>
      </w:r>
      <w:r w:rsidR="00BD49E6" w:rsidRPr="009F203A">
        <w:t xml:space="preserve">trial </w:t>
      </w:r>
      <w:r w:rsidRPr="009F203A">
        <w:t xml:space="preserve">of </w:t>
      </w:r>
      <w:r w:rsidR="00BD49E6" w:rsidRPr="009F203A">
        <w:t xml:space="preserve">cancer </w:t>
      </w:r>
      <w:r w:rsidRPr="009F203A">
        <w:t xml:space="preserve">screening, our interest might be in the effect of either sending an invitation to </w:t>
      </w:r>
      <w:r w:rsidR="0038149A" w:rsidRPr="009F203A">
        <w:t xml:space="preserve">attend </w:t>
      </w:r>
      <w:r w:rsidRPr="009F203A">
        <w:t xml:space="preserve">screening, or of </w:t>
      </w:r>
      <w:r w:rsidR="009366BD" w:rsidRPr="009F203A">
        <w:t xml:space="preserve">responding to the invitation and </w:t>
      </w:r>
      <w:r w:rsidRPr="009F203A">
        <w:t>undergoing screening.</w:t>
      </w:r>
    </w:p>
    <w:p w14:paraId="7C6FC037" w14:textId="061134F4" w:rsidR="00A05B8D" w:rsidRPr="009F203A" w:rsidRDefault="00BD49E6" w:rsidP="003C7034">
      <w:r w:rsidRPr="009F203A">
        <w:t xml:space="preserve">Analogues of these effects can be defined for </w:t>
      </w:r>
      <w:r w:rsidR="002A58A5" w:rsidRPr="009F203A">
        <w:t>NRSI</w:t>
      </w:r>
      <w:r w:rsidRPr="009F203A">
        <w:t xml:space="preserve">. For example, the intention-to-treat effect in a study comparing aspirin </w:t>
      </w:r>
      <w:r w:rsidR="00531AF9" w:rsidRPr="009F203A">
        <w:t>with</w:t>
      </w:r>
      <w:r w:rsidRPr="009F203A">
        <w:t xml:space="preserve"> no aspirin can be approximated by the effect of being prescribed aspirin or (if using dispensing rather than prescription data) the effect</w:t>
      </w:r>
      <w:r w:rsidR="00020E31" w:rsidRPr="009F203A">
        <w:t xml:space="preserve"> of starting aspirin (this </w:t>
      </w:r>
      <w:r w:rsidR="001F45CE" w:rsidRPr="009F203A">
        <w:t xml:space="preserve">corresponds to </w:t>
      </w:r>
      <w:r w:rsidR="00020E31" w:rsidRPr="009F203A">
        <w:t xml:space="preserve">the intention-to-treat effect </w:t>
      </w:r>
      <w:r w:rsidR="00A05B8D" w:rsidRPr="009F203A">
        <w:t xml:space="preserve">in </w:t>
      </w:r>
      <w:r w:rsidR="001F45CE" w:rsidRPr="009F203A">
        <w:t xml:space="preserve">a trial </w:t>
      </w:r>
      <w:r w:rsidR="00A05B8D" w:rsidRPr="009F203A">
        <w:t xml:space="preserve">in which </w:t>
      </w:r>
      <w:r w:rsidR="001F45CE" w:rsidRPr="009F203A">
        <w:t xml:space="preserve">participants assigned to an intervention </w:t>
      </w:r>
      <w:r w:rsidR="00A05B8D" w:rsidRPr="009F203A">
        <w:t xml:space="preserve">always </w:t>
      </w:r>
      <w:r w:rsidR="001F45CE" w:rsidRPr="009F203A">
        <w:t xml:space="preserve">start </w:t>
      </w:r>
      <w:r w:rsidR="009366BD" w:rsidRPr="009F203A">
        <w:t xml:space="preserve">that </w:t>
      </w:r>
      <w:r w:rsidR="001F45CE" w:rsidRPr="009F203A">
        <w:t>intervention</w:t>
      </w:r>
      <w:r w:rsidR="006B1AFB" w:rsidRPr="009F203A">
        <w:t>)</w:t>
      </w:r>
      <w:r w:rsidR="00A05B8D" w:rsidRPr="009F203A">
        <w:t>.</w:t>
      </w:r>
      <w:r w:rsidR="00020E31" w:rsidRPr="009F203A">
        <w:t xml:space="preserve"> Alternatively, we might be interested in the effect of starting and adhering to aspirin.</w:t>
      </w:r>
    </w:p>
    <w:p w14:paraId="17A7E7B2" w14:textId="782CE51F" w:rsidR="003C7034" w:rsidRPr="009F203A" w:rsidRDefault="00C46757" w:rsidP="003C7034">
      <w:r w:rsidRPr="009F203A">
        <w:t xml:space="preserve">The type of effect of interest influences </w:t>
      </w:r>
      <w:r w:rsidR="00F018BA" w:rsidRPr="009F203A">
        <w:t xml:space="preserve">assessments of </w:t>
      </w:r>
      <w:r w:rsidRPr="009F203A">
        <w:t xml:space="preserve">risk of bias related to deviations from intervention. When the effect of interest is that of </w:t>
      </w:r>
      <w:r w:rsidR="00757EBE" w:rsidRPr="009F203A">
        <w:t>assignment to (or</w:t>
      </w:r>
      <w:r w:rsidR="00403760" w:rsidRPr="009F203A">
        <w:t xml:space="preserve"> starting</w:t>
      </w:r>
      <w:r w:rsidR="00757EBE" w:rsidRPr="009F203A">
        <w:t>)</w:t>
      </w:r>
      <w:r w:rsidRPr="009F203A">
        <w:t xml:space="preserve"> intervention, risk of bias assessments </w:t>
      </w:r>
      <w:r w:rsidR="00905D83" w:rsidRPr="009F203A">
        <w:t xml:space="preserve">generally </w:t>
      </w:r>
      <w:r w:rsidRPr="009F203A">
        <w:t>need not be concerned with post-baseline deviations from interventions.</w:t>
      </w:r>
      <w:r w:rsidR="00B32A35" w:rsidRPr="009F203A">
        <w:fldChar w:fldCharType="begin"/>
      </w:r>
      <w:r w:rsidR="00B32A35" w:rsidRPr="009F203A">
        <w:instrText xml:space="preserve"> ADDIN EN.CITE &lt;EndNote&gt;&lt;Cite&gt;&lt;Author&gt;Mansournia&lt;/Author&gt;&lt;Year&gt;(in press)&lt;/Year&gt;&lt;RecNum&gt;40&lt;/RecNum&gt;&lt;DisplayText&gt;&lt;style face="superscript"&gt;13&lt;/style&gt;&lt;/DisplayText&gt;&lt;record&gt;&lt;rec-number&gt;40&lt;/rec-number&gt;&lt;foreign-keys&gt;&lt;key app="EN" db-id="0v9zeftthedatqerrtkp9z9b9ssdwvwt9xsp" timestamp="1457367976"&gt;40&lt;/key&gt;&lt;/foreign-keys&gt;&lt;ref-type name="Journal Article"&gt;17&lt;/ref-type&gt;&lt;contributors&gt;&lt;authors&gt;&lt;author&gt;Mansournia, M. A.&lt;/author&gt;&lt;author&gt;Higgins, J. P. T.&lt;/author&gt;&lt;author&gt;Sterne, J.A.C.&lt;/author&gt;&lt;author&gt;Hernán, M. A.&lt;/author&gt;&lt;/authors&gt;&lt;/contributors&gt;&lt;titles&gt;&lt;title&gt;Biases in randomized trials: a conversation between trialists and epidemiologists&lt;/title&gt;&lt;secondary-title&gt;Epidemiology&lt;/secondary-title&gt;&lt;/titles&gt;&lt;periodical&gt;&lt;full-title&gt;Epidemiology&lt;/full-title&gt;&lt;abbr-1&gt;Epidemiology&lt;/abbr-1&gt;&lt;/periodical&gt;&lt;dates&gt;&lt;year&gt;(in press)&lt;/year&gt;&lt;/dates&gt;&lt;urls&gt;&lt;/urls&gt;&lt;/record&gt;&lt;/Cite&gt;&lt;/EndNote&gt;</w:instrText>
      </w:r>
      <w:r w:rsidR="00B32A35" w:rsidRPr="009F203A">
        <w:fldChar w:fldCharType="separate"/>
      </w:r>
      <w:r w:rsidR="00B32A35" w:rsidRPr="009F203A">
        <w:rPr>
          <w:noProof/>
          <w:vertAlign w:val="superscript"/>
        </w:rPr>
        <w:t>13</w:t>
      </w:r>
      <w:r w:rsidR="00B32A35" w:rsidRPr="009F203A">
        <w:fldChar w:fldCharType="end"/>
      </w:r>
      <w:r w:rsidRPr="009F203A">
        <w:t xml:space="preserve"> By contrast, unbiased estimation of </w:t>
      </w:r>
      <w:r w:rsidR="00757EBE" w:rsidRPr="009F203A">
        <w:t xml:space="preserve">the effect of </w:t>
      </w:r>
      <w:r w:rsidR="00403760" w:rsidRPr="009F203A">
        <w:t>star</w:t>
      </w:r>
      <w:r w:rsidR="00757EBE" w:rsidRPr="009F203A">
        <w:t xml:space="preserve">ting and adhering to intervention </w:t>
      </w:r>
      <w:r w:rsidRPr="009F203A">
        <w:t xml:space="preserve">requires consideration of </w:t>
      </w:r>
      <w:r w:rsidR="00757EBE" w:rsidRPr="009F203A">
        <w:t xml:space="preserve">both </w:t>
      </w:r>
      <w:r w:rsidRPr="009F203A">
        <w:t xml:space="preserve">adherence and differences in </w:t>
      </w:r>
      <w:r w:rsidR="000F5B58" w:rsidRPr="009F203A">
        <w:t>additional interventions (“</w:t>
      </w:r>
      <w:r w:rsidRPr="009F203A">
        <w:t>co-interventions</w:t>
      </w:r>
      <w:r w:rsidR="000F5B58" w:rsidRPr="009F203A">
        <w:t>”)</w:t>
      </w:r>
      <w:r w:rsidRPr="009F203A">
        <w:t xml:space="preserve"> between intervention groups.</w:t>
      </w:r>
    </w:p>
    <w:p w14:paraId="1E3AFE4B" w14:textId="583A3752" w:rsidR="00A97116" w:rsidRPr="009F203A" w:rsidRDefault="00A97116" w:rsidP="009865C3">
      <w:pPr>
        <w:pStyle w:val="Heading2"/>
      </w:pPr>
      <w:r w:rsidRPr="009F203A">
        <w:t>Domains of bias</w:t>
      </w:r>
    </w:p>
    <w:p w14:paraId="3354B21A" w14:textId="1B19D8D9" w:rsidR="00130B02" w:rsidRPr="009F203A" w:rsidRDefault="00C46757" w:rsidP="00130B02">
      <w:pPr>
        <w:tabs>
          <w:tab w:val="left" w:pos="960"/>
        </w:tabs>
        <w:autoSpaceDE w:val="0"/>
        <w:autoSpaceDN w:val="0"/>
        <w:adjustRightInd w:val="0"/>
        <w:spacing w:after="160"/>
        <w:rPr>
          <w:rFonts w:cs="Arial"/>
        </w:rPr>
      </w:pPr>
      <w:r w:rsidRPr="009F203A">
        <w:rPr>
          <w:rFonts w:cs="Arial"/>
        </w:rPr>
        <w:t xml:space="preserve">We achieved consensus on </w:t>
      </w:r>
      <w:r w:rsidR="00901263" w:rsidRPr="009F203A">
        <w:rPr>
          <w:rFonts w:cs="Arial"/>
        </w:rPr>
        <w:t>seven domains through which bias might be introduced into a NRSI (</w:t>
      </w:r>
      <w:r w:rsidR="00A53B34" w:rsidRPr="009F203A">
        <w:rPr>
          <w:rFonts w:cs="Arial"/>
        </w:rPr>
        <w:t xml:space="preserve">see </w:t>
      </w:r>
      <w:r w:rsidR="00E7695B" w:rsidRPr="009F203A">
        <w:rPr>
          <w:rFonts w:cs="Arial"/>
        </w:rPr>
        <w:fldChar w:fldCharType="begin"/>
      </w:r>
      <w:r w:rsidR="00E7695B" w:rsidRPr="009F203A">
        <w:rPr>
          <w:rFonts w:cs="Arial"/>
        </w:rPr>
        <w:instrText xml:space="preserve"> REF _Ref421193454 \h </w:instrText>
      </w:r>
      <w:r w:rsidR="00057CD7" w:rsidRPr="009F203A">
        <w:rPr>
          <w:rFonts w:cs="Arial"/>
        </w:rPr>
        <w:instrText xml:space="preserve"> \* MERGEFORMAT </w:instrText>
      </w:r>
      <w:r w:rsidR="00E7695B" w:rsidRPr="009F203A">
        <w:rPr>
          <w:rFonts w:cs="Arial"/>
        </w:rPr>
      </w:r>
      <w:r w:rsidR="00E7695B" w:rsidRPr="009F203A">
        <w:rPr>
          <w:rFonts w:cs="Arial"/>
        </w:rPr>
        <w:fldChar w:fldCharType="separate"/>
      </w:r>
      <w:r w:rsidR="000A6D57" w:rsidRPr="009F203A">
        <w:rPr>
          <w:rFonts w:cs="Arial"/>
        </w:rPr>
        <w:t xml:space="preserve">Table </w:t>
      </w:r>
      <w:r w:rsidR="000A6D57" w:rsidRPr="009F203A">
        <w:rPr>
          <w:rFonts w:cs="Arial"/>
          <w:noProof/>
        </w:rPr>
        <w:t>1</w:t>
      </w:r>
      <w:r w:rsidR="00E7695B" w:rsidRPr="009F203A">
        <w:rPr>
          <w:rFonts w:cs="Arial"/>
        </w:rPr>
        <w:fldChar w:fldCharType="end"/>
      </w:r>
      <w:r w:rsidR="00A53B34" w:rsidRPr="009F203A">
        <w:rPr>
          <w:rFonts w:cs="Arial"/>
        </w:rPr>
        <w:t xml:space="preserve"> and supplementary information on bmj.com</w:t>
      </w:r>
      <w:r w:rsidR="00901263" w:rsidRPr="009F203A">
        <w:rPr>
          <w:rFonts w:cs="Arial"/>
        </w:rPr>
        <w:t>). The first two domains</w:t>
      </w:r>
      <w:r w:rsidR="00130B02" w:rsidRPr="009F203A">
        <w:rPr>
          <w:rFonts w:cs="Arial"/>
        </w:rPr>
        <w:t>, covering confounding and selection of participants into the study,</w:t>
      </w:r>
      <w:r w:rsidR="00901263" w:rsidRPr="009F203A">
        <w:rPr>
          <w:rFonts w:cs="Arial"/>
        </w:rPr>
        <w:t xml:space="preserve"> address issues before the start of the interventions that are to be compared (“baseline”)</w:t>
      </w:r>
      <w:r w:rsidR="00130B02" w:rsidRPr="009F203A">
        <w:rPr>
          <w:rFonts w:cs="Arial"/>
        </w:rPr>
        <w:t>. T</w:t>
      </w:r>
      <w:r w:rsidR="00901263" w:rsidRPr="009F203A">
        <w:rPr>
          <w:rFonts w:cs="Arial"/>
        </w:rPr>
        <w:t>he third domain addresses classification of the interventions themselves</w:t>
      </w:r>
      <w:r w:rsidR="00130B02" w:rsidRPr="009F203A">
        <w:rPr>
          <w:rFonts w:cs="Arial"/>
        </w:rPr>
        <w:t>. T</w:t>
      </w:r>
      <w:r w:rsidR="007D3F94" w:rsidRPr="009F203A">
        <w:rPr>
          <w:rFonts w:cs="Arial"/>
        </w:rPr>
        <w:t>he</w:t>
      </w:r>
      <w:r w:rsidR="00901263" w:rsidRPr="009F203A">
        <w:rPr>
          <w:rFonts w:cs="Arial"/>
        </w:rPr>
        <w:t xml:space="preserve"> other four domains address issues after the start of interventions</w:t>
      </w:r>
      <w:r w:rsidR="00130B02" w:rsidRPr="009F203A">
        <w:rPr>
          <w:rFonts w:cs="Arial"/>
        </w:rPr>
        <w:t xml:space="preserve">: biases due to </w:t>
      </w:r>
      <w:r w:rsidR="00130B02" w:rsidRPr="009F203A">
        <w:rPr>
          <w:rFonts w:cs="Arial"/>
        </w:rPr>
        <w:lastRenderedPageBreak/>
        <w:t>deviations from intended interventions, missing data, measurement of outcomes and selection of the reported result</w:t>
      </w:r>
      <w:r w:rsidR="00901263" w:rsidRPr="009F203A">
        <w:rPr>
          <w:rFonts w:cs="Arial"/>
        </w:rPr>
        <w:t>.</w:t>
      </w:r>
    </w:p>
    <w:p w14:paraId="432C1E5A" w14:textId="70130D42" w:rsidR="00E7729E" w:rsidRPr="009F203A" w:rsidRDefault="005F2266" w:rsidP="00E7695B">
      <w:pPr>
        <w:tabs>
          <w:tab w:val="left" w:pos="960"/>
        </w:tabs>
        <w:autoSpaceDE w:val="0"/>
        <w:autoSpaceDN w:val="0"/>
        <w:adjustRightInd w:val="0"/>
        <w:spacing w:after="160"/>
        <w:rPr>
          <w:rFonts w:cs="Arial"/>
        </w:rPr>
      </w:pPr>
      <w:r w:rsidRPr="009F203A">
        <w:rPr>
          <w:rFonts w:cs="Arial"/>
        </w:rPr>
        <w:t>For the first three domains, r</w:t>
      </w:r>
      <w:r w:rsidR="007D3F94" w:rsidRPr="009F203A">
        <w:rPr>
          <w:rFonts w:cs="Arial"/>
        </w:rPr>
        <w:t xml:space="preserve">isk of bias assessments </w:t>
      </w:r>
      <w:r w:rsidR="00E7729E" w:rsidRPr="009F203A">
        <w:rPr>
          <w:rFonts w:cs="Arial"/>
        </w:rPr>
        <w:t xml:space="preserve">for </w:t>
      </w:r>
      <w:r w:rsidR="0080503E" w:rsidRPr="009F203A">
        <w:rPr>
          <w:rFonts w:cs="Arial"/>
        </w:rPr>
        <w:t xml:space="preserve">NRSI </w:t>
      </w:r>
      <w:r w:rsidR="007D3F94" w:rsidRPr="009F203A">
        <w:rPr>
          <w:rFonts w:cs="Arial"/>
        </w:rPr>
        <w:t>are mainly distinct from assessments of randomized trials because</w:t>
      </w:r>
      <w:r w:rsidR="00E7729E" w:rsidRPr="009F203A">
        <w:rPr>
          <w:rFonts w:cs="Arial"/>
        </w:rPr>
        <w:t xml:space="preserve"> </w:t>
      </w:r>
      <w:r w:rsidR="007D3F94" w:rsidRPr="009F203A">
        <w:rPr>
          <w:rFonts w:cs="Arial"/>
        </w:rPr>
        <w:t>randomization</w:t>
      </w:r>
      <w:r w:rsidR="00E7729E" w:rsidRPr="009F203A">
        <w:rPr>
          <w:rFonts w:cs="Arial"/>
        </w:rPr>
        <w:t>, if properly implemented,</w:t>
      </w:r>
      <w:r w:rsidR="007D3F94" w:rsidRPr="009F203A">
        <w:rPr>
          <w:rFonts w:cs="Arial"/>
        </w:rPr>
        <w:t xml:space="preserve"> protects against biases that arise before the start of intervention. However, randomization does not protect against biases that arise after the start of intervention</w:t>
      </w:r>
      <w:r w:rsidRPr="009F203A">
        <w:rPr>
          <w:rFonts w:cs="Arial"/>
        </w:rPr>
        <w:t>. Therefore</w:t>
      </w:r>
      <w:r w:rsidR="007D3F94" w:rsidRPr="009F203A">
        <w:rPr>
          <w:rFonts w:cs="Arial"/>
        </w:rPr>
        <w:t xml:space="preserve"> there is substantial overlap </w:t>
      </w:r>
      <w:r w:rsidR="00E7729E" w:rsidRPr="009F203A">
        <w:rPr>
          <w:rFonts w:cs="Arial"/>
        </w:rPr>
        <w:t xml:space="preserve">for the last four domains </w:t>
      </w:r>
      <w:r w:rsidR="007D3F94" w:rsidRPr="009F203A">
        <w:rPr>
          <w:rFonts w:cs="Arial"/>
        </w:rPr>
        <w:t xml:space="preserve">between bias assessments in NRSI and randomized trials. </w:t>
      </w:r>
    </w:p>
    <w:p w14:paraId="1F7046DF" w14:textId="49A0C18A" w:rsidR="00E7695B" w:rsidRPr="009F203A" w:rsidRDefault="00901263" w:rsidP="00E7695B">
      <w:pPr>
        <w:tabs>
          <w:tab w:val="left" w:pos="960"/>
        </w:tabs>
        <w:autoSpaceDE w:val="0"/>
        <w:autoSpaceDN w:val="0"/>
        <w:adjustRightInd w:val="0"/>
        <w:spacing w:after="160"/>
      </w:pPr>
      <w:r w:rsidRPr="009F203A">
        <w:rPr>
          <w:rFonts w:cs="Arial"/>
        </w:rPr>
        <w:t xml:space="preserve">Variation in terminology proved a challenge to development of </w:t>
      </w:r>
      <w:r w:rsidR="003915BE" w:rsidRPr="009F203A">
        <w:rPr>
          <w:rFonts w:cs="Arial"/>
        </w:rPr>
        <w:t>ROBINS-I</w:t>
      </w:r>
      <w:r w:rsidRPr="009F203A">
        <w:rPr>
          <w:rFonts w:cs="Arial"/>
        </w:rPr>
        <w:t>. The same terms are sometimes used to refer to different types of bias</w:t>
      </w:r>
      <w:r w:rsidR="00AF1931" w:rsidRPr="009F203A">
        <w:rPr>
          <w:rFonts w:cs="Arial"/>
        </w:rPr>
        <w:t xml:space="preserve"> in randomized trials and NRSI literature</w:t>
      </w:r>
      <w:r w:rsidRPr="009F203A">
        <w:rPr>
          <w:rFonts w:cs="Arial"/>
        </w:rPr>
        <w:t>,</w:t>
      </w:r>
      <w:r w:rsidR="008D6DFD" w:rsidRPr="009F203A">
        <w:rPr>
          <w:rFonts w:cs="Arial"/>
        </w:rPr>
        <w:fldChar w:fldCharType="begin"/>
      </w:r>
      <w:r w:rsidR="001D126B" w:rsidRPr="009F203A">
        <w:rPr>
          <w:rFonts w:cs="Arial"/>
        </w:rPr>
        <w:instrText xml:space="preserve"> ADDIN EN.CITE &lt;EndNote&gt;&lt;Cite&gt;&lt;Author&gt;Mansournia&lt;/Author&gt;&lt;Year&gt;(in press)&lt;/Year&gt;&lt;RecNum&gt;40&lt;/RecNum&gt;&lt;DisplayText&gt;&lt;style face="superscript"&gt;13&lt;/style&gt;&lt;/DisplayText&gt;&lt;record&gt;&lt;rec-number&gt;40&lt;/rec-number&gt;&lt;foreign-keys&gt;&lt;key app="EN" db-id="0v9zeftthedatqerrtkp9z9b9ssdwvwt9xsp" timestamp="1457367976"&gt;40&lt;/key&gt;&lt;/foreign-keys&gt;&lt;ref-type name="Journal Article"&gt;17&lt;/ref-type&gt;&lt;contributors&gt;&lt;authors&gt;&lt;author&gt;Mansournia, M. A.&lt;/author&gt;&lt;author&gt;Higgins, J. P. T.&lt;/author&gt;&lt;author&gt;Sterne, J.A.C.&lt;/author&gt;&lt;author&gt;Hernán, M. A.&lt;/author&gt;&lt;/authors&gt;&lt;/contributors&gt;&lt;titles&gt;&lt;title&gt;Biases in randomized trials: a conversation between trialists and epidemiologists&lt;/title&gt;&lt;secondary-title&gt;Epidemiology&lt;/secondary-title&gt;&lt;/titles&gt;&lt;periodical&gt;&lt;full-title&gt;Epidemiology&lt;/full-title&gt;&lt;abbr-1&gt;Epidemiology&lt;/abbr-1&gt;&lt;/periodical&gt;&lt;dates&gt;&lt;year&gt;(in press)&lt;/year&gt;&lt;/dates&gt;&lt;urls&gt;&lt;/urls&gt;&lt;/record&gt;&lt;/Cite&gt;&lt;/EndNote&gt;</w:instrText>
      </w:r>
      <w:r w:rsidR="008D6DFD" w:rsidRPr="009F203A">
        <w:rPr>
          <w:rFonts w:cs="Arial"/>
        </w:rPr>
        <w:fldChar w:fldCharType="separate"/>
      </w:r>
      <w:r w:rsidR="001D126B" w:rsidRPr="009F203A">
        <w:rPr>
          <w:rFonts w:cs="Arial"/>
          <w:noProof/>
          <w:vertAlign w:val="superscript"/>
        </w:rPr>
        <w:t>13</w:t>
      </w:r>
      <w:r w:rsidR="008D6DFD" w:rsidRPr="009F203A">
        <w:rPr>
          <w:rFonts w:cs="Arial"/>
        </w:rPr>
        <w:fldChar w:fldCharType="end"/>
      </w:r>
      <w:r w:rsidRPr="009F203A">
        <w:rPr>
          <w:rFonts w:cs="Arial"/>
        </w:rPr>
        <w:t xml:space="preserve"> and different types of bias are often described by a host of different terms</w:t>
      </w:r>
      <w:r w:rsidR="00A17AC3" w:rsidRPr="009F203A">
        <w:rPr>
          <w:rFonts w:cs="Arial"/>
        </w:rPr>
        <w:t>: those used within ROBINS-I are shown in the first column of</w:t>
      </w:r>
      <w:r w:rsidR="00C372DD" w:rsidRPr="009F203A">
        <w:rPr>
          <w:rFonts w:cs="Arial"/>
        </w:rPr>
        <w:t xml:space="preserve"> </w:t>
      </w:r>
      <w:r w:rsidR="00E7695B" w:rsidRPr="009F203A">
        <w:rPr>
          <w:rFonts w:cs="Arial"/>
        </w:rPr>
        <w:fldChar w:fldCharType="begin"/>
      </w:r>
      <w:r w:rsidR="00E7695B" w:rsidRPr="009F203A">
        <w:rPr>
          <w:rFonts w:cs="Arial"/>
        </w:rPr>
        <w:instrText xml:space="preserve"> REF _Ref421193454 \h </w:instrText>
      </w:r>
      <w:r w:rsidR="00057CD7" w:rsidRPr="009F203A">
        <w:rPr>
          <w:rFonts w:cs="Arial"/>
        </w:rPr>
        <w:instrText xml:space="preserve"> \* MERGEFORMAT </w:instrText>
      </w:r>
      <w:r w:rsidR="00E7695B" w:rsidRPr="009F203A">
        <w:rPr>
          <w:rFonts w:cs="Arial"/>
        </w:rPr>
      </w:r>
      <w:r w:rsidR="00E7695B" w:rsidRPr="009F203A">
        <w:rPr>
          <w:rFonts w:cs="Arial"/>
        </w:rPr>
        <w:fldChar w:fldCharType="separate"/>
      </w:r>
      <w:r w:rsidR="000A6D57" w:rsidRPr="009F203A">
        <w:rPr>
          <w:rFonts w:cs="Arial"/>
        </w:rPr>
        <w:t xml:space="preserve">Table </w:t>
      </w:r>
      <w:r w:rsidR="000A6D57" w:rsidRPr="009F203A">
        <w:rPr>
          <w:rFonts w:cs="Arial"/>
          <w:noProof/>
        </w:rPr>
        <w:t>1</w:t>
      </w:r>
      <w:r w:rsidR="00E7695B" w:rsidRPr="009F203A">
        <w:rPr>
          <w:rFonts w:cs="Arial"/>
        </w:rPr>
        <w:fldChar w:fldCharType="end"/>
      </w:r>
      <w:r w:rsidR="008C74C3" w:rsidRPr="009F203A">
        <w:rPr>
          <w:rFonts w:cs="Arial"/>
        </w:rPr>
        <w:t>.</w:t>
      </w:r>
    </w:p>
    <w:p w14:paraId="0DE1EFFC" w14:textId="77777777" w:rsidR="006E1DF4" w:rsidRPr="009F203A" w:rsidRDefault="006E1DF4" w:rsidP="0060604D"/>
    <w:p w14:paraId="3CDC154C" w14:textId="4BE90366" w:rsidR="0060604D" w:rsidRPr="009F203A" w:rsidRDefault="0060604D" w:rsidP="0060604D">
      <w:pPr>
        <w:pStyle w:val="Heading1"/>
      </w:pPr>
      <w:bookmarkStart w:id="5" w:name="_Toc421192255"/>
      <w:r w:rsidRPr="009F203A">
        <w:t xml:space="preserve">The </w:t>
      </w:r>
      <w:r w:rsidR="00811ABF" w:rsidRPr="009F203A">
        <w:t xml:space="preserve">risk of bias tool, </w:t>
      </w:r>
      <w:r w:rsidR="003915BE" w:rsidRPr="009F203A">
        <w:t>ROBINS-I</w:t>
      </w:r>
      <w:bookmarkEnd w:id="5"/>
    </w:p>
    <w:p w14:paraId="40DD6B11" w14:textId="4019AC92" w:rsidR="00463DF6" w:rsidRPr="009F203A" w:rsidRDefault="00463DF6" w:rsidP="000A6D57">
      <w:r w:rsidRPr="009F203A">
        <w:t xml:space="preserve">The full ROBINS-I tool is shown in </w:t>
      </w:r>
      <w:r w:rsidRPr="009F203A">
        <w:fldChar w:fldCharType="begin"/>
      </w:r>
      <w:r w:rsidRPr="009F203A">
        <w:instrText xml:space="preserve"> REF _Ref457815487 \h </w:instrText>
      </w:r>
      <w:r w:rsidR="000A6D57" w:rsidRPr="009F203A">
        <w:instrText xml:space="preserve"> \* MERGEFORMAT </w:instrText>
      </w:r>
      <w:r w:rsidRPr="009F203A">
        <w:fldChar w:fldCharType="separate"/>
      </w:r>
      <w:r w:rsidR="000A6D57" w:rsidRPr="009F203A">
        <w:rPr>
          <w:rFonts w:cs="Arial"/>
        </w:rPr>
        <w:t xml:space="preserve">Table </w:t>
      </w:r>
      <w:r w:rsidR="000A6D57" w:rsidRPr="009F203A">
        <w:rPr>
          <w:rFonts w:cs="Arial"/>
          <w:noProof/>
        </w:rPr>
        <w:t>2</w:t>
      </w:r>
      <w:r w:rsidRPr="009F203A">
        <w:fldChar w:fldCharType="end"/>
      </w:r>
      <w:r w:rsidRPr="009F203A">
        <w:t xml:space="preserve">, </w:t>
      </w:r>
      <w:r w:rsidRPr="009F203A">
        <w:fldChar w:fldCharType="begin"/>
      </w:r>
      <w:r w:rsidRPr="009F203A">
        <w:instrText xml:space="preserve"> REF _Ref421192916 \h </w:instrText>
      </w:r>
      <w:r w:rsidR="000A6D57" w:rsidRPr="009F203A">
        <w:instrText xml:space="preserve"> \* MERGEFORMAT </w:instrText>
      </w:r>
      <w:r w:rsidRPr="009F203A">
        <w:fldChar w:fldCharType="separate"/>
      </w:r>
      <w:r w:rsidR="000A6D57" w:rsidRPr="009F203A">
        <w:rPr>
          <w:rFonts w:cs="Arial"/>
        </w:rPr>
        <w:t xml:space="preserve">Table </w:t>
      </w:r>
      <w:r w:rsidR="000A6D57" w:rsidRPr="009F203A">
        <w:rPr>
          <w:rFonts w:cs="Arial"/>
          <w:noProof/>
        </w:rPr>
        <w:t>3</w:t>
      </w:r>
      <w:r w:rsidRPr="009F203A">
        <w:fldChar w:fldCharType="end"/>
      </w:r>
      <w:r w:rsidRPr="009F203A">
        <w:t xml:space="preserve"> and </w:t>
      </w:r>
      <w:r w:rsidRPr="009F203A">
        <w:fldChar w:fldCharType="begin"/>
      </w:r>
      <w:r w:rsidRPr="009F203A">
        <w:instrText xml:space="preserve"> REF _Ref421192945 \h </w:instrText>
      </w:r>
      <w:r w:rsidR="000A6D57" w:rsidRPr="009F203A">
        <w:instrText xml:space="preserve"> \* MERGEFORMAT </w:instrText>
      </w:r>
      <w:r w:rsidRPr="009F203A">
        <w:fldChar w:fldCharType="separate"/>
      </w:r>
      <w:r w:rsidR="000A6D57" w:rsidRPr="009F203A">
        <w:rPr>
          <w:rFonts w:cs="Arial"/>
        </w:rPr>
        <w:t xml:space="preserve">Table </w:t>
      </w:r>
      <w:r w:rsidR="000A6D57" w:rsidRPr="009F203A">
        <w:rPr>
          <w:rFonts w:cs="Arial"/>
          <w:noProof/>
        </w:rPr>
        <w:t>4</w:t>
      </w:r>
      <w:r w:rsidRPr="009F203A">
        <w:fldChar w:fldCharType="end"/>
      </w:r>
      <w:r w:rsidRPr="009F203A">
        <w:t>.</w:t>
      </w:r>
    </w:p>
    <w:p w14:paraId="6229E45E" w14:textId="37633423" w:rsidR="003B6EAA" w:rsidRPr="009F203A" w:rsidRDefault="003B6EAA" w:rsidP="003B6EAA">
      <w:pPr>
        <w:pStyle w:val="Heading2"/>
      </w:pPr>
      <w:r w:rsidRPr="009F203A">
        <w:t xml:space="preserve">Planning the </w:t>
      </w:r>
      <w:r w:rsidR="00607B69" w:rsidRPr="009F203A">
        <w:t xml:space="preserve">risk of bias </w:t>
      </w:r>
      <w:r w:rsidRPr="009F203A">
        <w:t>assessment</w:t>
      </w:r>
    </w:p>
    <w:p w14:paraId="099258F4" w14:textId="27221E89" w:rsidR="005D2B7C" w:rsidRPr="009F203A" w:rsidRDefault="00A17AC3" w:rsidP="002B4A89">
      <w:r w:rsidRPr="009F203A">
        <w:t xml:space="preserve">It is very important that </w:t>
      </w:r>
      <w:r w:rsidR="00B8493F" w:rsidRPr="009F203A">
        <w:t xml:space="preserve">experts in both </w:t>
      </w:r>
      <w:r w:rsidRPr="009F203A">
        <w:t xml:space="preserve">subject matter </w:t>
      </w:r>
      <w:r w:rsidR="00B8493F" w:rsidRPr="009F203A">
        <w:t xml:space="preserve">and epidemiological methods </w:t>
      </w:r>
      <w:r w:rsidRPr="009F203A">
        <w:t xml:space="preserve">are included in any team </w:t>
      </w:r>
      <w:r w:rsidR="00E23804" w:rsidRPr="009F203A">
        <w:t>evaluating a</w:t>
      </w:r>
      <w:r w:rsidR="002B4A89" w:rsidRPr="009F203A">
        <w:t xml:space="preserve"> NRSI</w:t>
      </w:r>
      <w:r w:rsidRPr="009F203A">
        <w:t>. The risk of bias assessment</w:t>
      </w:r>
      <w:r w:rsidR="002B4A89" w:rsidRPr="009F203A">
        <w:t xml:space="preserve"> should </w:t>
      </w:r>
      <w:r w:rsidRPr="009F203A">
        <w:t xml:space="preserve">begin with consideration of what </w:t>
      </w:r>
      <w:r w:rsidR="002B4A89" w:rsidRPr="009F203A">
        <w:t xml:space="preserve">problems might arise, in the context of the research question, in making a causal assessment of the effect of the intervention(s) of interest on the basis of NRSI. </w:t>
      </w:r>
      <w:r w:rsidRPr="009F203A">
        <w:t>This will be based on experts</w:t>
      </w:r>
      <w:r w:rsidR="002B4A89" w:rsidRPr="009F203A">
        <w:t>’ knowledge of the literature</w:t>
      </w:r>
      <w:r w:rsidR="00E466F4" w:rsidRPr="009F203A">
        <w:t>: the team</w:t>
      </w:r>
      <w:r w:rsidR="002B4A89" w:rsidRPr="009F203A">
        <w:t xml:space="preserve"> should </w:t>
      </w:r>
      <w:r w:rsidR="00E466F4" w:rsidRPr="009F203A">
        <w:t xml:space="preserve">also address whether </w:t>
      </w:r>
      <w:r w:rsidR="00B967A0" w:rsidRPr="009F203A">
        <w:t xml:space="preserve">conflicts of interest might affect </w:t>
      </w:r>
      <w:r w:rsidR="002B4A89" w:rsidRPr="009F203A">
        <w:t>expert</w:t>
      </w:r>
      <w:r w:rsidR="00B967A0" w:rsidRPr="009F203A">
        <w:t>s’ judgements</w:t>
      </w:r>
      <w:r w:rsidR="002B4A89" w:rsidRPr="009F203A">
        <w:t xml:space="preserve">. </w:t>
      </w:r>
    </w:p>
    <w:p w14:paraId="1076C988" w14:textId="33FE28F1" w:rsidR="002B4A89" w:rsidRPr="009F203A" w:rsidRDefault="002B4A89" w:rsidP="002B4A89">
      <w:r w:rsidRPr="009F203A">
        <w:t>The research question</w:t>
      </w:r>
      <w:r w:rsidR="006A67B1" w:rsidRPr="009F203A">
        <w:t xml:space="preserve"> is</w:t>
      </w:r>
      <w:r w:rsidRPr="009F203A">
        <w:t xml:space="preserve"> conceptualize</w:t>
      </w:r>
      <w:r w:rsidR="00BF4B83" w:rsidRPr="009F203A">
        <w:t>d</w:t>
      </w:r>
      <w:r w:rsidRPr="009F203A">
        <w:t xml:space="preserve"> by </w:t>
      </w:r>
      <w:r w:rsidR="00BF4B83" w:rsidRPr="009F203A">
        <w:t xml:space="preserve">defining </w:t>
      </w:r>
      <w:r w:rsidR="00607B69" w:rsidRPr="009F203A">
        <w:t xml:space="preserve">the </w:t>
      </w:r>
      <w:r w:rsidRPr="009F203A">
        <w:t xml:space="preserve">population, </w:t>
      </w:r>
      <w:r w:rsidR="00531AF9" w:rsidRPr="009F203A">
        <w:t xml:space="preserve">experimental </w:t>
      </w:r>
      <w:r w:rsidRPr="009F203A">
        <w:t>intervention, comparator and outcomes of interest</w:t>
      </w:r>
      <w:r w:rsidR="00E77475" w:rsidRPr="009F203A">
        <w:t xml:space="preserve"> (</w:t>
      </w:r>
      <w:r w:rsidR="00E77475" w:rsidRPr="009F203A">
        <w:fldChar w:fldCharType="begin"/>
      </w:r>
      <w:r w:rsidR="00E77475" w:rsidRPr="009F203A">
        <w:instrText xml:space="preserve"> REF _Ref457815487 \h </w:instrText>
      </w:r>
      <w:r w:rsidR="000A6D57" w:rsidRPr="009F203A">
        <w:instrText xml:space="preserve"> \* MERGEFORMAT </w:instrText>
      </w:r>
      <w:r w:rsidR="00E77475" w:rsidRPr="009F203A">
        <w:fldChar w:fldCharType="separate"/>
      </w:r>
      <w:r w:rsidR="000A6D57" w:rsidRPr="009F203A">
        <w:rPr>
          <w:rFonts w:cs="Arial"/>
        </w:rPr>
        <w:t xml:space="preserve">Table </w:t>
      </w:r>
      <w:r w:rsidR="000A6D57" w:rsidRPr="009F203A">
        <w:rPr>
          <w:rFonts w:cs="Arial"/>
          <w:noProof/>
        </w:rPr>
        <w:t>2</w:t>
      </w:r>
      <w:r w:rsidR="00E77475" w:rsidRPr="009F203A">
        <w:fldChar w:fldCharType="end"/>
      </w:r>
      <w:r w:rsidR="00E77475" w:rsidRPr="009F203A">
        <w:t xml:space="preserve"> Stage I)</w:t>
      </w:r>
      <w:r w:rsidRPr="009F203A">
        <w:t xml:space="preserve">. </w:t>
      </w:r>
      <w:r w:rsidR="00C60D0F" w:rsidRPr="009F203A">
        <w:t xml:space="preserve">The comparator could be “no intervention”, “usual care” or an alternative intervention. </w:t>
      </w:r>
      <w:r w:rsidRPr="009F203A">
        <w:t>It is</w:t>
      </w:r>
      <w:r w:rsidR="001B2965" w:rsidRPr="009F203A">
        <w:t xml:space="preserve"> important</w:t>
      </w:r>
      <w:r w:rsidRPr="009F203A">
        <w:t xml:space="preserve"> to consider </w:t>
      </w:r>
      <w:r w:rsidR="001B2965" w:rsidRPr="009F203A">
        <w:t xml:space="preserve">in advance </w:t>
      </w:r>
      <w:r w:rsidRPr="009F203A">
        <w:t xml:space="preserve">the confounding factors and co-interventions that </w:t>
      </w:r>
      <w:r w:rsidR="000F5B58" w:rsidRPr="009F203A">
        <w:t>have the potential to lead to bias</w:t>
      </w:r>
      <w:r w:rsidRPr="009F203A">
        <w:t xml:space="preserve">. Relevant confounding domains are the prognostic factors that predict whether an individual receives one or the other intervention of interest. Relevant co-interventions are </w:t>
      </w:r>
      <w:r w:rsidR="00E0087D" w:rsidRPr="009F203A">
        <w:t xml:space="preserve">those </w:t>
      </w:r>
      <w:r w:rsidRPr="009F203A">
        <w:t xml:space="preserve">that individuals might receive </w:t>
      </w:r>
      <w:r w:rsidR="003A1C72" w:rsidRPr="009F203A">
        <w:t xml:space="preserve">with </w:t>
      </w:r>
      <w:r w:rsidRPr="009F203A">
        <w:t xml:space="preserve">or </w:t>
      </w:r>
      <w:r w:rsidR="003A1C72" w:rsidRPr="009F203A">
        <w:t xml:space="preserve">after </w:t>
      </w:r>
      <w:r w:rsidR="00403760" w:rsidRPr="009F203A">
        <w:t xml:space="preserve">starting </w:t>
      </w:r>
      <w:r w:rsidRPr="009F203A">
        <w:t>the intervention of interest</w:t>
      </w:r>
      <w:r w:rsidR="005A797F" w:rsidRPr="009F203A">
        <w:t xml:space="preserve"> and that </w:t>
      </w:r>
      <w:r w:rsidRPr="009F203A">
        <w:t xml:space="preserve">are </w:t>
      </w:r>
      <w:r w:rsidR="005A797F" w:rsidRPr="009F203A">
        <w:t xml:space="preserve">both </w:t>
      </w:r>
      <w:r w:rsidRPr="009F203A">
        <w:t xml:space="preserve">related to the intervention received and prognostic for the outcome of interest. Both </w:t>
      </w:r>
      <w:r w:rsidR="005D2B7C" w:rsidRPr="009F203A">
        <w:t>confounding domains and co-interventions</w:t>
      </w:r>
      <w:r w:rsidRPr="009F203A">
        <w:t xml:space="preserve"> are likely to be identified through the expert knowledge of members of the review group</w:t>
      </w:r>
      <w:r w:rsidR="006432EE" w:rsidRPr="009F203A">
        <w:t xml:space="preserve"> and through</w:t>
      </w:r>
      <w:r w:rsidRPr="009F203A">
        <w:t xml:space="preserve"> initial (scoping) reviews of the literature. Discussions with health professionals who make intervention decisions for the target patient or population groups may also help</w:t>
      </w:r>
      <w:r w:rsidR="00BF4B83" w:rsidRPr="009F203A">
        <w:t xml:space="preserve"> in </w:t>
      </w:r>
      <w:r w:rsidR="000F5B58" w:rsidRPr="009F203A">
        <w:t>identification of prognostic factors that influence treatment decisions</w:t>
      </w:r>
      <w:r w:rsidRPr="009F203A">
        <w:t>.</w:t>
      </w:r>
    </w:p>
    <w:p w14:paraId="381E2BDE" w14:textId="77777777" w:rsidR="006432EE" w:rsidRPr="009F203A" w:rsidRDefault="006432EE" w:rsidP="002B4A89"/>
    <w:p w14:paraId="7885A5BB" w14:textId="23F8C8E2" w:rsidR="003B6EAA" w:rsidRPr="009F203A" w:rsidRDefault="003B6EAA" w:rsidP="003B6EAA">
      <w:pPr>
        <w:pStyle w:val="Heading2"/>
      </w:pPr>
      <w:r w:rsidRPr="009F203A">
        <w:t>Assessing a specific study</w:t>
      </w:r>
    </w:p>
    <w:p w14:paraId="3A33FF14" w14:textId="38757F77" w:rsidR="001B2965" w:rsidRPr="009F203A" w:rsidRDefault="00FC6798" w:rsidP="00AF1931">
      <w:r w:rsidRPr="009F203A">
        <w:t xml:space="preserve">The assessment of each NRSI included in the review involves the following </w:t>
      </w:r>
      <w:r w:rsidR="00B250DF" w:rsidRPr="009F203A">
        <w:t xml:space="preserve">six </w:t>
      </w:r>
      <w:r w:rsidRPr="009F203A">
        <w:t>steps</w:t>
      </w:r>
      <w:r w:rsidR="00E77475" w:rsidRPr="009F203A">
        <w:t xml:space="preserve"> (</w:t>
      </w:r>
      <w:r w:rsidR="00E77475" w:rsidRPr="009F203A">
        <w:fldChar w:fldCharType="begin"/>
      </w:r>
      <w:r w:rsidR="00E77475" w:rsidRPr="009F203A">
        <w:instrText xml:space="preserve"> REF _Ref457815487 \h </w:instrText>
      </w:r>
      <w:r w:rsidR="000A6D57" w:rsidRPr="009F203A">
        <w:instrText xml:space="preserve"> \* MERGEFORMAT </w:instrText>
      </w:r>
      <w:r w:rsidR="00E77475" w:rsidRPr="009F203A">
        <w:fldChar w:fldCharType="separate"/>
      </w:r>
      <w:r w:rsidR="000A6D57" w:rsidRPr="009F203A">
        <w:rPr>
          <w:rFonts w:cs="Arial"/>
        </w:rPr>
        <w:t xml:space="preserve">Table </w:t>
      </w:r>
      <w:r w:rsidR="000A6D57" w:rsidRPr="009F203A">
        <w:rPr>
          <w:rFonts w:cs="Arial"/>
          <w:noProof/>
        </w:rPr>
        <w:t>2</w:t>
      </w:r>
      <w:r w:rsidR="00E77475" w:rsidRPr="009F203A">
        <w:fldChar w:fldCharType="end"/>
      </w:r>
      <w:r w:rsidR="00E77475" w:rsidRPr="009F203A">
        <w:t xml:space="preserve"> Stage II)</w:t>
      </w:r>
      <w:r w:rsidR="00E83303" w:rsidRPr="009F203A">
        <w:t xml:space="preserve">. Steps </w:t>
      </w:r>
      <w:r w:rsidR="00B250DF" w:rsidRPr="009F203A">
        <w:t>3</w:t>
      </w:r>
      <w:r w:rsidR="00E83303" w:rsidRPr="009F203A">
        <w:t xml:space="preserve"> to </w:t>
      </w:r>
      <w:r w:rsidR="00B250DF" w:rsidRPr="009F203A">
        <w:t>6</w:t>
      </w:r>
      <w:r w:rsidR="00E83303" w:rsidRPr="009F203A">
        <w:t xml:space="preserve"> should be repeated</w:t>
      </w:r>
      <w:r w:rsidRPr="009F203A">
        <w:t xml:space="preserve"> fo</w:t>
      </w:r>
      <w:r w:rsidR="00A662FA" w:rsidRPr="009F203A">
        <w:t>r each key outcome</w:t>
      </w:r>
      <w:r w:rsidRPr="009F203A">
        <w:t xml:space="preserve"> of interest</w:t>
      </w:r>
      <w:r w:rsidR="00A662FA" w:rsidRPr="009F203A">
        <w:t>:</w:t>
      </w:r>
    </w:p>
    <w:p w14:paraId="24864D4C" w14:textId="38052D69" w:rsidR="00D15034" w:rsidRPr="009F203A" w:rsidRDefault="00A662FA" w:rsidP="001B2965">
      <w:pPr>
        <w:pStyle w:val="ListParagraph"/>
        <w:numPr>
          <w:ilvl w:val="0"/>
          <w:numId w:val="7"/>
        </w:numPr>
      </w:pPr>
      <w:r w:rsidRPr="009F203A">
        <w:t>s</w:t>
      </w:r>
      <w:r w:rsidR="001B2965" w:rsidRPr="009F203A">
        <w:t>pecify the research question through consideration of a target trial</w:t>
      </w:r>
      <w:r w:rsidR="00B250DF" w:rsidRPr="009F203A">
        <w:t>;</w:t>
      </w:r>
    </w:p>
    <w:p w14:paraId="050DF4C1" w14:textId="53B7C861" w:rsidR="00E83303" w:rsidRPr="009F203A" w:rsidRDefault="00E83303" w:rsidP="001B2965">
      <w:pPr>
        <w:pStyle w:val="ListParagraph"/>
        <w:numPr>
          <w:ilvl w:val="0"/>
          <w:numId w:val="7"/>
        </w:numPr>
      </w:pPr>
      <w:r w:rsidRPr="009F203A">
        <w:t>specify the outcome and result being assessed;</w:t>
      </w:r>
    </w:p>
    <w:p w14:paraId="215E26A3" w14:textId="3C519CB0" w:rsidR="001B2965" w:rsidRPr="009F203A" w:rsidRDefault="00E83303" w:rsidP="001B2965">
      <w:pPr>
        <w:pStyle w:val="ListParagraph"/>
        <w:numPr>
          <w:ilvl w:val="0"/>
          <w:numId w:val="7"/>
        </w:numPr>
      </w:pPr>
      <w:r w:rsidRPr="009F203A">
        <w:t xml:space="preserve">for the specified result, </w:t>
      </w:r>
      <w:r w:rsidR="00A662FA" w:rsidRPr="009F203A">
        <w:t>e</w:t>
      </w:r>
      <w:r w:rsidR="001B2965" w:rsidRPr="009F203A">
        <w:t>xamine how the confounders and co-interventions were addressed</w:t>
      </w:r>
      <w:r w:rsidR="00A662FA" w:rsidRPr="009F203A">
        <w:t>;</w:t>
      </w:r>
    </w:p>
    <w:p w14:paraId="753CD05C" w14:textId="14CBC8F7" w:rsidR="00B250DF" w:rsidRPr="009F203A" w:rsidRDefault="00B250DF" w:rsidP="001B2965">
      <w:pPr>
        <w:pStyle w:val="ListParagraph"/>
        <w:numPr>
          <w:ilvl w:val="0"/>
          <w:numId w:val="7"/>
        </w:numPr>
      </w:pPr>
      <w:r w:rsidRPr="009F203A">
        <w:t>answer signalling questions for the seven bias domains;</w:t>
      </w:r>
    </w:p>
    <w:p w14:paraId="33FD06AB" w14:textId="0DF377EA" w:rsidR="001B2965" w:rsidRPr="009F203A" w:rsidRDefault="00B250DF" w:rsidP="001B2965">
      <w:pPr>
        <w:pStyle w:val="ListParagraph"/>
        <w:numPr>
          <w:ilvl w:val="0"/>
          <w:numId w:val="7"/>
        </w:numPr>
      </w:pPr>
      <w:r w:rsidRPr="009F203A">
        <w:t>formulate risk of bias judgements for each of the seven bias domains</w:t>
      </w:r>
      <w:r w:rsidR="00A662FA" w:rsidRPr="009F203A">
        <w:t xml:space="preserve">, informed by </w:t>
      </w:r>
      <w:r w:rsidRPr="009F203A">
        <w:t>ans</w:t>
      </w:r>
      <w:r w:rsidR="003D6077" w:rsidRPr="009F203A">
        <w:t>w</w:t>
      </w:r>
      <w:r w:rsidRPr="009F203A">
        <w:t>ers to the signalling questions</w:t>
      </w:r>
      <w:r w:rsidR="00A662FA" w:rsidRPr="009F203A">
        <w:t>; and</w:t>
      </w:r>
    </w:p>
    <w:p w14:paraId="0CF5A497" w14:textId="578C1792" w:rsidR="001B2965" w:rsidRPr="009F203A" w:rsidRDefault="00A662FA" w:rsidP="001B2965">
      <w:pPr>
        <w:pStyle w:val="ListParagraph"/>
        <w:numPr>
          <w:ilvl w:val="0"/>
          <w:numId w:val="7"/>
        </w:numPr>
      </w:pPr>
      <w:r w:rsidRPr="009F203A">
        <w:t>f</w:t>
      </w:r>
      <w:r w:rsidR="001B2965" w:rsidRPr="009F203A">
        <w:t>ormulate an overall judgement on risk of bias</w:t>
      </w:r>
      <w:r w:rsidR="00B250DF" w:rsidRPr="009F203A">
        <w:t xml:space="preserve"> for the outcome and result being assessed</w:t>
      </w:r>
      <w:r w:rsidR="001B2965" w:rsidRPr="009F203A">
        <w:t xml:space="preserve">. </w:t>
      </w:r>
    </w:p>
    <w:p w14:paraId="1AC5ADC3" w14:textId="76F65161" w:rsidR="00D9349E" w:rsidRPr="009F203A" w:rsidRDefault="00B1495E" w:rsidP="00AF1931">
      <w:r w:rsidRPr="009F203A">
        <w:lastRenderedPageBreak/>
        <w:t xml:space="preserve">Examination of confounders and co-interventions involves determining whether the </w:t>
      </w:r>
      <w:r w:rsidR="00646D73" w:rsidRPr="009F203A">
        <w:t>important</w:t>
      </w:r>
      <w:r w:rsidRPr="009F203A">
        <w:t xml:space="preserve"> confounders and co-interventions were measured or administered in the study at hand, and whether additional confounders and co-interventions were identified.</w:t>
      </w:r>
      <w:r w:rsidR="00646D73" w:rsidRPr="009F203A">
        <w:t xml:space="preserve"> </w:t>
      </w:r>
      <w:r w:rsidR="00D9349E" w:rsidRPr="009F203A">
        <w:t xml:space="preserve">An </w:t>
      </w:r>
      <w:r w:rsidR="00646D73" w:rsidRPr="009F203A">
        <w:t>online supplement provide</w:t>
      </w:r>
      <w:r w:rsidR="00401D2F" w:rsidRPr="009F203A">
        <w:t>s</w:t>
      </w:r>
      <w:r w:rsidR="00646D73" w:rsidRPr="009F203A">
        <w:t xml:space="preserve"> a structured approach to assessing the potential for bias due </w:t>
      </w:r>
      <w:r w:rsidR="00801CBB" w:rsidRPr="009F203A">
        <w:t>to confounding and co-interventions</w:t>
      </w:r>
      <w:r w:rsidR="00D9349E" w:rsidRPr="009F203A">
        <w:t xml:space="preserve"> and includes the full tool with the signalling questions to be addressed within each bias domain</w:t>
      </w:r>
      <w:r w:rsidR="00801CBB" w:rsidRPr="009F203A">
        <w:t>.</w:t>
      </w:r>
      <w:r w:rsidR="00D9349E" w:rsidRPr="009F203A">
        <w:t xml:space="preserve"> </w:t>
      </w:r>
    </w:p>
    <w:p w14:paraId="65899A47" w14:textId="18EA520E" w:rsidR="00A662FA" w:rsidRPr="009F203A" w:rsidRDefault="00D9349E" w:rsidP="00A662FA">
      <w:r w:rsidRPr="009F203A">
        <w:t>T</w:t>
      </w:r>
      <w:r w:rsidR="005B4B1A" w:rsidRPr="009F203A">
        <w:t>he s</w:t>
      </w:r>
      <w:r w:rsidR="00A662FA" w:rsidRPr="009F203A">
        <w:t>ignalling questions</w:t>
      </w:r>
      <w:r w:rsidR="00670E76" w:rsidRPr="009F203A">
        <w:t xml:space="preserve"> </w:t>
      </w:r>
      <w:r w:rsidR="00A662FA" w:rsidRPr="009F203A">
        <w:t xml:space="preserve">are </w:t>
      </w:r>
      <w:r w:rsidR="00670E76" w:rsidRPr="009F203A">
        <w:t xml:space="preserve">broadly </w:t>
      </w:r>
      <w:r w:rsidR="00A662FA" w:rsidRPr="009F203A">
        <w:t xml:space="preserve">factual in nature and aim to facilitate judgements about the risk of bias. The response options are: </w:t>
      </w:r>
      <w:r w:rsidR="00670E76" w:rsidRPr="009F203A">
        <w:t>‘</w:t>
      </w:r>
      <w:r w:rsidR="00A662FA" w:rsidRPr="009F203A">
        <w:t>Yes</w:t>
      </w:r>
      <w:r w:rsidR="00670E76" w:rsidRPr="009F203A">
        <w:t>’</w:t>
      </w:r>
      <w:r w:rsidR="00A662FA" w:rsidRPr="009F203A">
        <w:t xml:space="preserve">; </w:t>
      </w:r>
      <w:r w:rsidR="00670E76" w:rsidRPr="009F203A">
        <w:t>‘</w:t>
      </w:r>
      <w:r w:rsidR="00A662FA" w:rsidRPr="009F203A">
        <w:t>Probably yes</w:t>
      </w:r>
      <w:r w:rsidR="00670E76" w:rsidRPr="009F203A">
        <w:t>’</w:t>
      </w:r>
      <w:r w:rsidR="00A662FA" w:rsidRPr="009F203A">
        <w:t xml:space="preserve">; </w:t>
      </w:r>
      <w:r w:rsidR="00670E76" w:rsidRPr="009F203A">
        <w:t>‘</w:t>
      </w:r>
      <w:r w:rsidR="00A662FA" w:rsidRPr="009F203A">
        <w:t>Probably no</w:t>
      </w:r>
      <w:r w:rsidR="00670E76" w:rsidRPr="009F203A">
        <w:t>’</w:t>
      </w:r>
      <w:r w:rsidR="00A662FA" w:rsidRPr="009F203A">
        <w:t xml:space="preserve">; </w:t>
      </w:r>
      <w:r w:rsidR="00670E76" w:rsidRPr="009F203A">
        <w:t>‘</w:t>
      </w:r>
      <w:r w:rsidR="00A662FA" w:rsidRPr="009F203A">
        <w:t>No</w:t>
      </w:r>
      <w:r w:rsidR="00670E76" w:rsidRPr="009F203A">
        <w:t>’</w:t>
      </w:r>
      <w:r w:rsidR="00A662FA" w:rsidRPr="009F203A">
        <w:t xml:space="preserve">; and </w:t>
      </w:r>
      <w:r w:rsidR="00670E76" w:rsidRPr="009F203A">
        <w:t>‘</w:t>
      </w:r>
      <w:r w:rsidR="00A662FA" w:rsidRPr="009F203A">
        <w:t>No information</w:t>
      </w:r>
      <w:r w:rsidR="00670E76" w:rsidRPr="009F203A">
        <w:t>’</w:t>
      </w:r>
      <w:r w:rsidR="00A662FA" w:rsidRPr="009F203A">
        <w:t xml:space="preserve">. Some questions are only answered </w:t>
      </w:r>
      <w:r w:rsidR="005A797F" w:rsidRPr="009F203A">
        <w:t xml:space="preserve">if </w:t>
      </w:r>
      <w:r w:rsidR="00A662FA" w:rsidRPr="009F203A">
        <w:t xml:space="preserve">the response to a previous question is ‘Yes’ or ‘Probably yes’ (or ‘No’ or ‘Probably no’). Responses of ‘Yes’ </w:t>
      </w:r>
      <w:r w:rsidR="00F64104" w:rsidRPr="009F203A">
        <w:t xml:space="preserve">are intended to </w:t>
      </w:r>
      <w:r w:rsidR="00670E76" w:rsidRPr="009F203A">
        <w:t xml:space="preserve">have similar implications to responses of </w:t>
      </w:r>
      <w:r w:rsidR="00A662FA" w:rsidRPr="009F203A">
        <w:t>‘Probably yes’ (</w:t>
      </w:r>
      <w:r w:rsidR="00670E76" w:rsidRPr="009F203A">
        <w:t>and similarly for</w:t>
      </w:r>
      <w:r w:rsidR="00A662FA" w:rsidRPr="009F203A">
        <w:t xml:space="preserve"> ‘No’ and ‘Probably no’)</w:t>
      </w:r>
      <w:r w:rsidR="00F64104" w:rsidRPr="009F203A">
        <w:t xml:space="preserve">, but allow for a distinction between something that is known and something that is </w:t>
      </w:r>
      <w:r w:rsidR="005E27CE" w:rsidRPr="009F203A">
        <w:t xml:space="preserve">likely to be </w:t>
      </w:r>
      <w:r w:rsidR="00607B69" w:rsidRPr="009F203A">
        <w:t>the case</w:t>
      </w:r>
      <w:r w:rsidR="00A662FA" w:rsidRPr="009F203A">
        <w:t>. Free text should be used to provide support for each answer, using direct quotations from the text of the study where possible.</w:t>
      </w:r>
    </w:p>
    <w:p w14:paraId="6AF08CED" w14:textId="2CE47604" w:rsidR="00152EE7" w:rsidRPr="009F203A" w:rsidRDefault="00FC6798" w:rsidP="00C0424E">
      <w:r w:rsidRPr="009F203A">
        <w:t xml:space="preserve">Responses to signalling questions provide the basis for domain-level judgements about risk of bias, which then provide the basis for an overall risk of bias judgement for a particular outcome. </w:t>
      </w:r>
      <w:r w:rsidR="008466CD" w:rsidRPr="009F203A">
        <w:t>The u</w:t>
      </w:r>
      <w:r w:rsidRPr="009F203A">
        <w:t xml:space="preserve">se of the word “judgement” to describe </w:t>
      </w:r>
      <w:r w:rsidR="008466CD" w:rsidRPr="009F203A">
        <w:t>this process</w:t>
      </w:r>
      <w:r w:rsidRPr="009F203A">
        <w:t xml:space="preserve"> is important</w:t>
      </w:r>
      <w:r w:rsidR="008466CD" w:rsidRPr="009F203A">
        <w:t xml:space="preserve"> and</w:t>
      </w:r>
      <w:r w:rsidRPr="009F203A">
        <w:t xml:space="preserve"> reflect</w:t>
      </w:r>
      <w:r w:rsidR="008466CD" w:rsidRPr="009F203A">
        <w:t>s</w:t>
      </w:r>
      <w:r w:rsidRPr="009F203A">
        <w:t xml:space="preserve"> the need for review authors to consider both the severity of the bias in a particular domain and the relative consequences of bias in different domains. </w:t>
      </w:r>
    </w:p>
    <w:p w14:paraId="295B58F5" w14:textId="705D70C0" w:rsidR="00FC6798" w:rsidRPr="009F203A" w:rsidRDefault="00152EE7" w:rsidP="00C0424E">
      <w:r w:rsidRPr="009F203A">
        <w:t>The categories for risk of bias judgements are ‘Low risk’, ‘Moderate risk’, ‘Serious risk’ and ‘Critical risk’ of bias</w:t>
      </w:r>
      <w:r w:rsidR="00096CC7" w:rsidRPr="009F203A">
        <w:t xml:space="preserve">. </w:t>
      </w:r>
      <w:r w:rsidRPr="009F203A">
        <w:t>Importantly, ‘Low risk’ corresponds to the risk of bias in a high quality randomized trial</w:t>
      </w:r>
      <w:r w:rsidR="00096CC7" w:rsidRPr="009F203A">
        <w:t>. O</w:t>
      </w:r>
      <w:r w:rsidRPr="009F203A">
        <w:t>nly exceptionally will a</w:t>
      </w:r>
      <w:r w:rsidR="00096CC7" w:rsidRPr="009F203A">
        <w:t>n</w:t>
      </w:r>
      <w:r w:rsidRPr="009F203A">
        <w:t xml:space="preserve"> </w:t>
      </w:r>
      <w:r w:rsidR="00096CC7" w:rsidRPr="009F203A">
        <w:t>NRSI</w:t>
      </w:r>
      <w:r w:rsidRPr="009F203A">
        <w:t xml:space="preserve"> be assessed as at low ris</w:t>
      </w:r>
      <w:r w:rsidR="00096CC7" w:rsidRPr="009F203A">
        <w:t xml:space="preserve">k of bias due to confounding. Criteria for reaching risk of bias judgements for the seven domains are provided in </w:t>
      </w:r>
      <w:r w:rsidR="00096CC7" w:rsidRPr="009F203A">
        <w:fldChar w:fldCharType="begin"/>
      </w:r>
      <w:r w:rsidR="00096CC7" w:rsidRPr="009F203A">
        <w:instrText xml:space="preserve"> REF _Ref421192916 \h </w:instrText>
      </w:r>
      <w:r w:rsidR="00057CD7" w:rsidRPr="009F203A">
        <w:instrText xml:space="preserve"> \* MERGEFORMAT </w:instrText>
      </w:r>
      <w:r w:rsidR="00096CC7" w:rsidRPr="009F203A">
        <w:fldChar w:fldCharType="separate"/>
      </w:r>
      <w:r w:rsidR="000A6D57" w:rsidRPr="009F203A">
        <w:rPr>
          <w:rFonts w:cs="Arial"/>
        </w:rPr>
        <w:t xml:space="preserve">Table </w:t>
      </w:r>
      <w:r w:rsidR="000A6D57" w:rsidRPr="009F203A">
        <w:rPr>
          <w:rFonts w:cs="Arial"/>
          <w:noProof/>
        </w:rPr>
        <w:t>3</w:t>
      </w:r>
      <w:r w:rsidR="00096CC7" w:rsidRPr="009F203A">
        <w:fldChar w:fldCharType="end"/>
      </w:r>
      <w:r w:rsidR="00096CC7" w:rsidRPr="009F203A">
        <w:t xml:space="preserve"> and </w:t>
      </w:r>
      <w:r w:rsidR="00096CC7" w:rsidRPr="009F203A">
        <w:fldChar w:fldCharType="begin"/>
      </w:r>
      <w:r w:rsidR="00096CC7" w:rsidRPr="009F203A">
        <w:instrText xml:space="preserve"> REF _Ref421192945 \h </w:instrText>
      </w:r>
      <w:r w:rsidR="00057CD7" w:rsidRPr="009F203A">
        <w:instrText xml:space="preserve"> \* MERGEFORMAT </w:instrText>
      </w:r>
      <w:r w:rsidR="00096CC7" w:rsidRPr="009F203A">
        <w:fldChar w:fldCharType="separate"/>
      </w:r>
      <w:r w:rsidR="000A6D57" w:rsidRPr="009F203A">
        <w:rPr>
          <w:rFonts w:cs="Arial"/>
        </w:rPr>
        <w:t xml:space="preserve">Table </w:t>
      </w:r>
      <w:r w:rsidR="000A6D57" w:rsidRPr="009F203A">
        <w:rPr>
          <w:rFonts w:cs="Arial"/>
          <w:noProof/>
        </w:rPr>
        <w:t>4</w:t>
      </w:r>
      <w:r w:rsidR="00096CC7" w:rsidRPr="009F203A">
        <w:fldChar w:fldCharType="end"/>
      </w:r>
      <w:r w:rsidR="00096CC7" w:rsidRPr="009F203A">
        <w:t xml:space="preserve">. </w:t>
      </w:r>
      <w:r w:rsidR="00C0424E" w:rsidRPr="009F203A">
        <w:t xml:space="preserve">If </w:t>
      </w:r>
      <w:r w:rsidR="000F5B58" w:rsidRPr="009F203A">
        <w:t xml:space="preserve">none of </w:t>
      </w:r>
      <w:r w:rsidR="00C0424E" w:rsidRPr="009F203A">
        <w:t xml:space="preserve">the answers to </w:t>
      </w:r>
      <w:r w:rsidR="000F5B58" w:rsidRPr="009F203A">
        <w:t xml:space="preserve">the </w:t>
      </w:r>
      <w:r w:rsidR="00C0424E" w:rsidRPr="009F203A">
        <w:t>signalli</w:t>
      </w:r>
      <w:r w:rsidRPr="009F203A">
        <w:t xml:space="preserve">ng questions for a domain </w:t>
      </w:r>
      <w:r w:rsidR="000F5B58" w:rsidRPr="009F203A">
        <w:t xml:space="preserve">suggest </w:t>
      </w:r>
      <w:r w:rsidR="00811648" w:rsidRPr="009F203A">
        <w:t>a potential problem</w:t>
      </w:r>
      <w:r w:rsidR="00C0424E" w:rsidRPr="009F203A">
        <w:t xml:space="preserve"> then risk of bias </w:t>
      </w:r>
      <w:r w:rsidR="00811648" w:rsidRPr="009F203A">
        <w:t xml:space="preserve">for the domain </w:t>
      </w:r>
      <w:r w:rsidR="00C0424E" w:rsidRPr="009F203A">
        <w:t xml:space="preserve">can be judged </w:t>
      </w:r>
      <w:r w:rsidR="00096CC7" w:rsidRPr="009F203A">
        <w:t xml:space="preserve">to be </w:t>
      </w:r>
      <w:r w:rsidR="00C0424E" w:rsidRPr="009F203A">
        <w:t xml:space="preserve">low. </w:t>
      </w:r>
      <w:r w:rsidR="00811648" w:rsidRPr="009F203A">
        <w:t xml:space="preserve">Otherwise, </w:t>
      </w:r>
      <w:r w:rsidR="00C0424E" w:rsidRPr="009F203A">
        <w:t xml:space="preserve">potential for bias exists. Review authors must then make a judgement on the extent to which the results of the study are at risk of bias. ‘Risk of bias’ is to be interpreted as ‘risk of material bias’. That is, concerns should be expressed only about issues that are likely to affect the ability to draw </w:t>
      </w:r>
      <w:r w:rsidR="00606F4E" w:rsidRPr="009F203A">
        <w:t>valid</w:t>
      </w:r>
      <w:r w:rsidR="00C0424E" w:rsidRPr="009F203A">
        <w:t xml:space="preserve"> conclusions from the study</w:t>
      </w:r>
      <w:r w:rsidR="005E27CE" w:rsidRPr="009F203A">
        <w:t xml:space="preserve">: a serious risk of a very small degree of bias should not be considered </w:t>
      </w:r>
      <w:r w:rsidR="00B44A1C" w:rsidRPr="009F203A">
        <w:t>‘S</w:t>
      </w:r>
      <w:r w:rsidR="005E27CE" w:rsidRPr="009F203A">
        <w:t>erious risk</w:t>
      </w:r>
      <w:r w:rsidR="00B44A1C" w:rsidRPr="009F203A">
        <w:t>’</w:t>
      </w:r>
      <w:r w:rsidR="005E27CE" w:rsidRPr="009F203A">
        <w:t xml:space="preserve"> of bias</w:t>
      </w:r>
      <w:r w:rsidR="00C0424E" w:rsidRPr="009F203A">
        <w:t>.</w:t>
      </w:r>
      <w:r w:rsidRPr="009F203A">
        <w:t xml:space="preserve"> </w:t>
      </w:r>
      <w:r w:rsidR="00C0424E" w:rsidRPr="009F203A">
        <w:t xml:space="preserve">The </w:t>
      </w:r>
      <w:r w:rsidR="00F64104" w:rsidRPr="009F203A">
        <w:t>‘N</w:t>
      </w:r>
      <w:r w:rsidR="00C0424E" w:rsidRPr="009F203A">
        <w:t>o information</w:t>
      </w:r>
      <w:r w:rsidR="00F64104" w:rsidRPr="009F203A">
        <w:t>’</w:t>
      </w:r>
      <w:r w:rsidR="00C0424E" w:rsidRPr="009F203A">
        <w:t xml:space="preserve"> category should be used only when insufficient data are reported to permit a judgment.</w:t>
      </w:r>
    </w:p>
    <w:p w14:paraId="30708865" w14:textId="4BBB73C7" w:rsidR="0060604D" w:rsidRPr="009F203A" w:rsidRDefault="00EF5952" w:rsidP="00AF1931">
      <w:r w:rsidRPr="009F203A">
        <w:t xml:space="preserve">The judgements within each domain carry forward to an overall risk of bias judgement for the outcome being assessed (across bias domains, that is), as summarized in </w:t>
      </w:r>
      <w:r w:rsidRPr="009F203A">
        <w:fldChar w:fldCharType="begin"/>
      </w:r>
      <w:r w:rsidRPr="009F203A">
        <w:instrText xml:space="preserve"> REF _Ref421192969 \h </w:instrText>
      </w:r>
      <w:r w:rsidR="00057CD7" w:rsidRPr="009F203A">
        <w:instrText xml:space="preserve"> \* MERGEFORMAT </w:instrText>
      </w:r>
      <w:r w:rsidRPr="009F203A">
        <w:fldChar w:fldCharType="separate"/>
      </w:r>
      <w:r w:rsidR="000A6D57" w:rsidRPr="009F203A">
        <w:rPr>
          <w:rFonts w:cs="Arial"/>
        </w:rPr>
        <w:t xml:space="preserve">Table </w:t>
      </w:r>
      <w:r w:rsidR="000A6D57" w:rsidRPr="009F203A">
        <w:rPr>
          <w:rFonts w:cs="Arial"/>
          <w:noProof/>
        </w:rPr>
        <w:t>5</w:t>
      </w:r>
      <w:r w:rsidRPr="009F203A">
        <w:fldChar w:fldCharType="end"/>
      </w:r>
      <w:r w:rsidRPr="009F203A">
        <w:t xml:space="preserve">. </w:t>
      </w:r>
      <w:r w:rsidR="00FC6798" w:rsidRPr="009F203A">
        <w:t xml:space="preserve">The key to applying the tool is to make domain-level judgements about risk of bias that </w:t>
      </w:r>
      <w:r w:rsidR="00EA6568" w:rsidRPr="009F203A">
        <w:t xml:space="preserve">have the </w:t>
      </w:r>
      <w:r w:rsidR="00FC6798" w:rsidRPr="009F203A">
        <w:t xml:space="preserve">same </w:t>
      </w:r>
      <w:r w:rsidR="00EA6568" w:rsidRPr="009F203A">
        <w:t xml:space="preserve">meaning </w:t>
      </w:r>
      <w:r w:rsidR="00FC6798" w:rsidRPr="009F203A">
        <w:t xml:space="preserve">across domains with respect to concern about the impact of bias on the trustworthiness of the result. If domain-level judgements are made consistently, then judging the overall </w:t>
      </w:r>
      <w:r w:rsidR="00F64104" w:rsidRPr="009F203A">
        <w:t xml:space="preserve">risk of bias </w:t>
      </w:r>
      <w:r w:rsidR="00FC6798" w:rsidRPr="009F203A">
        <w:t>for a particular outcome is relatively straightforward</w:t>
      </w:r>
      <w:r w:rsidRPr="009F203A">
        <w:t>. For instance, a</w:t>
      </w:r>
      <w:r w:rsidR="00AF1931" w:rsidRPr="009F203A">
        <w:t xml:space="preserve"> ‘</w:t>
      </w:r>
      <w:r w:rsidR="00F64104" w:rsidRPr="009F203A">
        <w:t>S</w:t>
      </w:r>
      <w:r w:rsidR="00AF1931" w:rsidRPr="009F203A">
        <w:t>erious risk</w:t>
      </w:r>
      <w:r w:rsidR="00F64104" w:rsidRPr="009F203A">
        <w:t>’</w:t>
      </w:r>
      <w:r w:rsidR="00AF1931" w:rsidRPr="009F203A">
        <w:t xml:space="preserve"> of bias in one domain means the effect estimate from the study is at serious risk of bias or worse, </w:t>
      </w:r>
      <w:r w:rsidR="00E0087D" w:rsidRPr="009F203A">
        <w:t xml:space="preserve">even if </w:t>
      </w:r>
      <w:r w:rsidR="00AF1931" w:rsidRPr="009F203A">
        <w:t xml:space="preserve">the risk of bias </w:t>
      </w:r>
      <w:r w:rsidR="00E0087D" w:rsidRPr="009F203A">
        <w:t xml:space="preserve">is judged to be lower </w:t>
      </w:r>
      <w:r w:rsidR="00AF1931" w:rsidRPr="009F203A">
        <w:t xml:space="preserve">in </w:t>
      </w:r>
      <w:r w:rsidR="00E0087D" w:rsidRPr="009F203A">
        <w:t xml:space="preserve">the </w:t>
      </w:r>
      <w:r w:rsidR="00AF1931" w:rsidRPr="009F203A">
        <w:t xml:space="preserve">other domains. </w:t>
      </w:r>
    </w:p>
    <w:p w14:paraId="2EB8FB20" w14:textId="585D844D" w:rsidR="00870961" w:rsidRPr="009F203A" w:rsidRDefault="00811ABF" w:rsidP="0060604D">
      <w:r w:rsidRPr="009F203A">
        <w:t xml:space="preserve">It would be highly desirable to know the magnitude and direction of any potential biases identified, but this is considerably more challenging than judging </w:t>
      </w:r>
      <w:r w:rsidR="00E0087D" w:rsidRPr="009F203A">
        <w:t xml:space="preserve">the </w:t>
      </w:r>
      <w:r w:rsidRPr="009F203A">
        <w:t>risk of bias. The tool includes an optional component to predict the direction of the bias for each domain</w:t>
      </w:r>
      <w:r w:rsidR="00E0087D" w:rsidRPr="009F203A">
        <w:t>,</w:t>
      </w:r>
      <w:r w:rsidRPr="009F203A">
        <w:t xml:space="preserve"> and overall. For some domains, the bias is most easily thought of as being towards or away from the null. For example, suspicion of selective non-reporting of statistically non-significant results would suggest bias against the null. However, for other domains (in particular confounding, selection bias and forms of measurement bias such as differential misclassification), the bias needs to be thought of as an increase or decrease in the effect estimate and not in relation to the null. For example, confounding bias that decreases the effect estimate would be towards the null if the true risk ratio were </w:t>
      </w:r>
      <w:r w:rsidR="00EA6568" w:rsidRPr="009F203A">
        <w:t xml:space="preserve">greater than </w:t>
      </w:r>
      <w:r w:rsidRPr="009F203A">
        <w:t xml:space="preserve">1, and away from the null if the risk ratio were </w:t>
      </w:r>
      <w:r w:rsidR="00EA6568" w:rsidRPr="009F203A">
        <w:t>less than</w:t>
      </w:r>
      <w:r w:rsidR="00D15034" w:rsidRPr="009F203A">
        <w:t xml:space="preserve"> 1.</w:t>
      </w:r>
    </w:p>
    <w:p w14:paraId="2BBB646A" w14:textId="77777777" w:rsidR="005A2706" w:rsidRPr="009F203A" w:rsidRDefault="005A2706" w:rsidP="0060604D"/>
    <w:p w14:paraId="4F080196" w14:textId="33AD8F65" w:rsidR="00F55C7E" w:rsidRPr="009F203A" w:rsidRDefault="00F55C7E" w:rsidP="00F55C7E">
      <w:pPr>
        <w:pStyle w:val="Heading1"/>
      </w:pPr>
      <w:bookmarkStart w:id="6" w:name="_Toc421192256"/>
      <w:r w:rsidRPr="009F203A">
        <w:lastRenderedPageBreak/>
        <w:t>Discussion</w:t>
      </w:r>
      <w:bookmarkEnd w:id="6"/>
    </w:p>
    <w:p w14:paraId="5EE10315" w14:textId="242C9A56" w:rsidR="00A34AFB" w:rsidRPr="009F203A" w:rsidRDefault="00EF6421" w:rsidP="00F64104">
      <w:r w:rsidRPr="009F203A">
        <w:t>We developed a tool for assessing risk of bias in the results of non-randomized studies of interventions that addresses weaknesses in previously available approaches</w:t>
      </w:r>
      <w:r w:rsidR="00D57631" w:rsidRPr="009F203A">
        <w:t>.</w:t>
      </w:r>
      <w:r w:rsidR="00B260E8" w:rsidRPr="009F203A">
        <w:fldChar w:fldCharType="begin"/>
      </w:r>
      <w:r w:rsidR="001C0DB9" w:rsidRPr="009F203A">
        <w:instrText xml:space="preserve"> ADDIN EN.CITE &lt;EndNote&gt;&lt;Cite&gt;&lt;Author&gt;Sanderson&lt;/Author&gt;&lt;Year&gt;2007&lt;/Year&gt;&lt;RecNum&gt;1&lt;/RecNum&gt;&lt;DisplayText&gt;&lt;style face="superscript"&gt;4&lt;/style&gt;&lt;/DisplayText&gt;&lt;record&gt;&lt;rec-number&gt;1&lt;/rec-number&gt;&lt;foreign-keys&gt;&lt;key app="EN" db-id="0v9zeftthedatqerrtkp9z9b9ssdwvwt9xsp" timestamp="1456832376"&gt;1&lt;/key&gt;&lt;/foreign-keys&gt;&lt;ref-type name="Journal Article"&gt;17&lt;/ref-type&gt;&lt;contributors&gt;&lt;authors&gt;&lt;author&gt;Sanderson, S.&lt;/author&gt;&lt;author&gt;Tatt, I. D.&lt;/author&gt;&lt;author&gt;Higgins, J.P.T.&lt;/author&gt;&lt;/authors&gt;&lt;/contributors&gt;&lt;auth-address&gt;Primary Care Genetics, General Practice and Primary Care Research Unit, University of Cambridge and Public Health Genetics Unit, Strangeways Research Labs, Worts Causeway, Cambridge, UK. simon.sanderson@sri.cam.ac.uk&lt;/auth-address&gt;&lt;titles&gt;&lt;title&gt;Tools for assessing quality and susceptibility to bias in observational studies in epidemiology: a systematic review and annotated bibliography&lt;/title&gt;&lt;secondary-title&gt;Int J Epidemiol&lt;/secondary-title&gt;&lt;alt-title&gt;International journal of epidemiology&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666-76&lt;/pages&gt;&lt;volume&gt;36&lt;/volume&gt;&lt;number&gt;3&lt;/number&gt;&lt;keywords&gt;&lt;keyword&gt;Bias (Epidemiology)&lt;/keyword&gt;&lt;keyword&gt;*Epidemiologic Studies&lt;/keyword&gt;&lt;keyword&gt;Evidence-Based Medicine/methods/standards&lt;/keyword&gt;&lt;keyword&gt;Humans&lt;/keyword&gt;&lt;keyword&gt;Observation&lt;/keyword&gt;&lt;keyword&gt;Research Design&lt;/keyword&gt;&lt;/keywords&gt;&lt;dates&gt;&lt;year&gt;2007&lt;/year&gt;&lt;pub-dates&gt;&lt;date&gt;Jun&lt;/date&gt;&lt;/pub-dates&gt;&lt;/dates&gt;&lt;isbn&gt;0300-5771 (Print)&amp;#xD;0300-5771 (Linking)&lt;/isbn&gt;&lt;accession-num&gt;17470488&lt;/accession-num&gt;&lt;urls&gt;&lt;related-urls&gt;&lt;url&gt;http://www.ncbi.nlm.nih.gov/pubmed/17470488&lt;/url&gt;&lt;/related-urls&gt;&lt;/urls&gt;&lt;electronic-resource-num&gt;10.1093/ije/dym018&lt;/electronic-resource-num&gt;&lt;/record&gt;&lt;/Cite&gt;&lt;/EndNote&gt;</w:instrText>
      </w:r>
      <w:r w:rsidR="00B260E8" w:rsidRPr="009F203A">
        <w:fldChar w:fldCharType="separate"/>
      </w:r>
      <w:r w:rsidR="00B260E8" w:rsidRPr="009F203A">
        <w:rPr>
          <w:noProof/>
          <w:vertAlign w:val="superscript"/>
        </w:rPr>
        <w:t>4</w:t>
      </w:r>
      <w:r w:rsidR="00B260E8" w:rsidRPr="009F203A">
        <w:fldChar w:fldCharType="end"/>
      </w:r>
      <w:r w:rsidR="00D57631" w:rsidRPr="009F203A">
        <w:t xml:space="preserve"> Our approach</w:t>
      </w:r>
      <w:r w:rsidRPr="009F203A">
        <w:t xml:space="preserve"> builds on recent developments in risk of bias assessment of randomized trials and diagnostic test accuracy studies.</w:t>
      </w:r>
      <w:r w:rsidR="00B260E8" w:rsidRPr="009F203A">
        <w:fldChar w:fldCharType="begin">
          <w:fldData xml:space="preserve">PEVuZE5vdGU+PENpdGU+PEF1dGhvcj5IaWdnaW5zPC9BdXRob3I+PFllYXI+MjAxMTwvWWVhcj48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</w:fldData>
        </w:fldChar>
      </w:r>
      <w:r w:rsidR="001C0DB9" w:rsidRPr="009F203A">
        <w:instrText xml:space="preserve"> ADDIN EN.CITE </w:instrText>
      </w:r>
      <w:r w:rsidR="001C0DB9" w:rsidRPr="009F203A">
        <w:fldChar w:fldCharType="begin">
          <w:fldData xml:space="preserve">PEVuZE5vdGU+PENpdGU+PEF1dGhvcj5IaWdnaW5zPC9BdXRob3I+PFllYXI+MjAxMTwvWWVhcj48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</w:fldData>
        </w:fldChar>
      </w:r>
      <w:r w:rsidR="001C0DB9" w:rsidRPr="009F203A">
        <w:instrText xml:space="preserve"> ADDIN EN.CITE.DATA </w:instrText>
      </w:r>
      <w:r w:rsidR="001C0DB9" w:rsidRPr="009F203A">
        <w:fldChar w:fldCharType="end"/>
      </w:r>
      <w:r w:rsidR="00B260E8" w:rsidRPr="009F203A">
        <w:fldChar w:fldCharType="separate"/>
      </w:r>
      <w:r w:rsidR="00B260E8" w:rsidRPr="009F203A">
        <w:rPr>
          <w:noProof/>
          <w:vertAlign w:val="superscript"/>
        </w:rPr>
        <w:t>8 9</w:t>
      </w:r>
      <w:r w:rsidR="00B260E8" w:rsidRPr="009F203A">
        <w:fldChar w:fldCharType="end"/>
      </w:r>
      <w:r w:rsidRPr="009F203A">
        <w:t xml:space="preserve"> Key features of </w:t>
      </w:r>
      <w:r w:rsidR="003915BE" w:rsidRPr="009F203A">
        <w:t>ROBINS-I</w:t>
      </w:r>
      <w:r w:rsidRPr="009F203A">
        <w:t xml:space="preserve"> include specification of the target trial and effect of interest, use of signal</w:t>
      </w:r>
      <w:r w:rsidR="00D57631" w:rsidRPr="009F203A">
        <w:t>l</w:t>
      </w:r>
      <w:r w:rsidRPr="009F203A">
        <w:t xml:space="preserve">ing questions to inform judgements of risk of bias, and assessments within </w:t>
      </w:r>
      <w:r w:rsidR="00D57631" w:rsidRPr="009F203A">
        <w:t xml:space="preserve">seven </w:t>
      </w:r>
      <w:r w:rsidRPr="009F203A">
        <w:t>bias domains</w:t>
      </w:r>
      <w:r w:rsidR="00D539AE" w:rsidRPr="009F203A">
        <w:t>.</w:t>
      </w:r>
      <w:r w:rsidR="006740E7" w:rsidRPr="009F203A">
        <w:t xml:space="preserve"> </w:t>
      </w:r>
    </w:p>
    <w:p w14:paraId="4FABB9E2" w14:textId="102DF231" w:rsidR="00E72B1F" w:rsidRPr="009F203A" w:rsidRDefault="00D539AE" w:rsidP="00A34AFB">
      <w:r w:rsidRPr="009F203A">
        <w:t xml:space="preserve">The </w:t>
      </w:r>
      <w:r w:rsidR="003C4E84" w:rsidRPr="009F203A">
        <w:t xml:space="preserve">ROBINS-I </w:t>
      </w:r>
      <w:r w:rsidRPr="009F203A">
        <w:t xml:space="preserve">tool was developed through consensus among a group that included both methodological experts and systematic review authors and editors, </w:t>
      </w:r>
      <w:r w:rsidR="00D57631" w:rsidRPr="009F203A">
        <w:t xml:space="preserve">and </w:t>
      </w:r>
      <w:r w:rsidRPr="009F203A">
        <w:t xml:space="preserve">was </w:t>
      </w:r>
      <w:r w:rsidR="00A34AFB" w:rsidRPr="009F203A">
        <w:t xml:space="preserve">substantially </w:t>
      </w:r>
      <w:r w:rsidRPr="009F203A">
        <w:t xml:space="preserve">revised based on </w:t>
      </w:r>
      <w:r w:rsidR="00A34AFB" w:rsidRPr="009F203A">
        <w:t xml:space="preserve">extensive </w:t>
      </w:r>
      <w:r w:rsidRPr="009F203A">
        <w:t xml:space="preserve">piloting and user feedback. It includes a structured approach </w:t>
      </w:r>
      <w:r w:rsidR="00EF6421" w:rsidRPr="009F203A">
        <w:t xml:space="preserve">to assessment of </w:t>
      </w:r>
      <w:r w:rsidRPr="009F203A">
        <w:t>risk of bias due to confounding that starts at the review protocol stage.</w:t>
      </w:r>
      <w:r w:rsidR="00A34AFB" w:rsidRPr="009F203A">
        <w:t xml:space="preserve"> </w:t>
      </w:r>
      <w:r w:rsidR="00E72B1F" w:rsidRPr="009F203A">
        <w:t>U</w:t>
      </w:r>
      <w:r w:rsidR="00A34AFB" w:rsidRPr="009F203A">
        <w:t>se of ROBINS-I requires that review groups include members with substantial methodological expertise and familiarity with modern epidemiological thinking.</w:t>
      </w:r>
      <w:r w:rsidR="00E72B1F" w:rsidRPr="009F203A">
        <w:t xml:space="preserve"> We tried to make ROBINS-I as accessible and easy to use as possible, </w:t>
      </w:r>
      <w:r w:rsidR="00CF1A76" w:rsidRPr="009F203A">
        <w:t>given the requirement for comprehensive risk of bias assessments that are applicable to a wide range of study designs and analyses.</w:t>
      </w:r>
      <w:r w:rsidR="00D87DA7" w:rsidRPr="009F203A">
        <w:t xml:space="preserve"> An illustrative assessment using ROBINS-I </w:t>
      </w:r>
      <w:r w:rsidR="009A4D14" w:rsidRPr="009F203A">
        <w:t xml:space="preserve">can be found </w:t>
      </w:r>
      <w:r w:rsidR="00D87DA7" w:rsidRPr="009F203A">
        <w:t xml:space="preserve">at </w:t>
      </w:r>
      <w:hyperlink r:id="rId9" w:history="1">
        <w:r w:rsidR="00D87DA7" w:rsidRPr="009F203A">
          <w:rPr>
            <w:rStyle w:val="Hyperlink"/>
          </w:rPr>
          <w:t>www.riskofbias.info</w:t>
        </w:r>
      </w:hyperlink>
      <w:r w:rsidR="00D87DA7" w:rsidRPr="009F203A">
        <w:t xml:space="preserve">; detailed guidance and further training materials will also </w:t>
      </w:r>
      <w:r w:rsidR="009A4D14" w:rsidRPr="009F203A">
        <w:t>be available</w:t>
      </w:r>
      <w:r w:rsidR="00D87DA7" w:rsidRPr="009F203A">
        <w:t>.</w:t>
      </w:r>
    </w:p>
    <w:p w14:paraId="3E0848E3" w14:textId="216A5A22" w:rsidR="00A34AFB" w:rsidRPr="009F203A" w:rsidRDefault="00A34AFB" w:rsidP="00A34AFB">
      <w:r w:rsidRPr="009F203A">
        <w:t xml:space="preserve">ROBINS-I separates relatively factual answers to signalling questions from more subjective judgements about risk of bias. We hope that </w:t>
      </w:r>
      <w:r w:rsidR="00E72B1F" w:rsidRPr="009F203A">
        <w:t>the explicit links between answers to signal</w:t>
      </w:r>
      <w:r w:rsidR="002A58A5" w:rsidRPr="009F203A">
        <w:t>l</w:t>
      </w:r>
      <w:r w:rsidR="00E72B1F" w:rsidRPr="009F203A">
        <w:t xml:space="preserve">ing questions and </w:t>
      </w:r>
      <w:r w:rsidRPr="009F203A">
        <w:t xml:space="preserve">risk of bias judgements will </w:t>
      </w:r>
      <w:r w:rsidR="00E72B1F" w:rsidRPr="009F203A">
        <w:t>improve reliability of the domain-specific and overall risk of bias assessments</w:t>
      </w:r>
      <w:r w:rsidR="00467EAA" w:rsidRPr="009F203A">
        <w:fldChar w:fldCharType="begin">
          <w:fldData xml:space="preserve">PEVuZE5vdGU+PENpdGU+PEF1dGhvcj5IYXJ0bGluZzwvQXV0aG9yPjxZZWFyPjIwMTM8L1llYXI+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</w:fldData>
        </w:fldChar>
      </w:r>
      <w:r w:rsidR="00AA26B7" w:rsidRPr="009F203A">
        <w:instrText xml:space="preserve"> ADDIN EN.CITE </w:instrText>
      </w:r>
      <w:r w:rsidR="00AA26B7" w:rsidRPr="009F203A">
        <w:fldChar w:fldCharType="begin">
          <w:fldData xml:space="preserve">PEVuZE5vdGU+PENpdGU+PEF1dGhvcj5IYXJ0bGluZzwvQXV0aG9yPjxZZWFyPjIwMTM8L1llYXI+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</w:fldData>
        </w:fldChar>
      </w:r>
      <w:r w:rsidR="00AA26B7" w:rsidRPr="009F203A">
        <w:instrText xml:space="preserve"> ADDIN EN.CITE.DATA </w:instrText>
      </w:r>
      <w:r w:rsidR="00AA26B7" w:rsidRPr="009F203A">
        <w:fldChar w:fldCharType="end"/>
      </w:r>
      <w:r w:rsidR="00467EAA" w:rsidRPr="009F203A">
        <w:fldChar w:fldCharType="separate"/>
      </w:r>
      <w:r w:rsidR="00AA26B7" w:rsidRPr="009F203A">
        <w:rPr>
          <w:noProof/>
          <w:vertAlign w:val="superscript"/>
        </w:rPr>
        <w:t>14</w:t>
      </w:r>
      <w:r w:rsidR="00467EAA" w:rsidRPr="009F203A">
        <w:fldChar w:fldCharType="end"/>
      </w:r>
      <w:r w:rsidR="00E72B1F" w:rsidRPr="009F203A">
        <w:t xml:space="preserve">. Nonetheless, we expect that the technical difficulty in making risk of bias judgements will limit reliability. Despite this, ROBINS-I provides a </w:t>
      </w:r>
      <w:r w:rsidR="00CF1A76" w:rsidRPr="009F203A">
        <w:t xml:space="preserve">comprehensive and </w:t>
      </w:r>
      <w:r w:rsidR="00E72B1F" w:rsidRPr="009F203A">
        <w:t xml:space="preserve">structured </w:t>
      </w:r>
      <w:r w:rsidR="00CF1A76" w:rsidRPr="009F203A">
        <w:t>approach to assessing non-randomized studies of interventions</w:t>
      </w:r>
      <w:r w:rsidR="009D55EA" w:rsidRPr="009F203A">
        <w:t>. It</w:t>
      </w:r>
      <w:r w:rsidR="00CF1A76" w:rsidRPr="009F203A">
        <w:t xml:space="preserve"> should therefore facilitate debates and improve mutual understanding</w:t>
      </w:r>
      <w:r w:rsidR="009871C0" w:rsidRPr="009F203A">
        <w:t xml:space="preserve"> about the ways in which bias can influence effects estimated in NRSI</w:t>
      </w:r>
      <w:r w:rsidR="00CF1A76" w:rsidRPr="009F203A">
        <w:t xml:space="preserve">, </w:t>
      </w:r>
      <w:r w:rsidR="009D55EA" w:rsidRPr="009F203A">
        <w:t>and clarify reasons for</w:t>
      </w:r>
      <w:r w:rsidR="00CF1A76" w:rsidRPr="009F203A">
        <w:t xml:space="preserve"> </w:t>
      </w:r>
      <w:r w:rsidRPr="009F203A">
        <w:t xml:space="preserve">disagreements about </w:t>
      </w:r>
      <w:r w:rsidR="009871C0" w:rsidRPr="009F203A">
        <w:t xml:space="preserve">specific </w:t>
      </w:r>
      <w:r w:rsidR="00CF1A76" w:rsidRPr="009F203A">
        <w:t>risk of bias</w:t>
      </w:r>
      <w:r w:rsidRPr="009F203A">
        <w:t xml:space="preserve"> judgements. </w:t>
      </w:r>
      <w:r w:rsidR="0000483A" w:rsidRPr="009F203A">
        <w:t>Note that the tool focusses specifically on bias and does not address problems related to imprecision of results, for example when statistical analyses fail to account for clustering or matching of participants.</w:t>
      </w:r>
    </w:p>
    <w:p w14:paraId="6041C518" w14:textId="409AFF5E" w:rsidR="00AA26B7" w:rsidRPr="009F203A" w:rsidRDefault="00AA26B7" w:rsidP="00AA26B7">
      <w:r w:rsidRPr="009F203A">
        <w:t xml:space="preserve">We developed the ROBINS-I tool primarily for use in the context of a systematic review. Broader </w:t>
      </w:r>
      <w:r w:rsidR="004E168D" w:rsidRPr="009F203A">
        <w:t xml:space="preserve">potential </w:t>
      </w:r>
      <w:r w:rsidRPr="009F203A">
        <w:t xml:space="preserve">uses include </w:t>
      </w:r>
      <w:r w:rsidR="004E168D" w:rsidRPr="009F203A">
        <w:t xml:space="preserve">the </w:t>
      </w:r>
      <w:r w:rsidRPr="009F203A">
        <w:t xml:space="preserve">assessment of funding applications </w:t>
      </w:r>
      <w:r w:rsidR="004E168D" w:rsidRPr="009F203A">
        <w:t>and peer review of</w:t>
      </w:r>
      <w:r w:rsidRPr="009F203A">
        <w:t xml:space="preserve"> journal submissions. Furthermore, </w:t>
      </w:r>
      <w:r w:rsidR="00675FC0" w:rsidRPr="009F203A">
        <w:t xml:space="preserve">ROBINS-I </w:t>
      </w:r>
      <w:r w:rsidRPr="009F203A">
        <w:t>may be used to guide researchers about issues to consider when designing a primary study to evaluate the effect(s) of an intervention.</w:t>
      </w:r>
    </w:p>
    <w:p w14:paraId="01DF4B4D" w14:textId="0215EB4F" w:rsidR="00AA26B7" w:rsidRPr="009F203A" w:rsidRDefault="00AA26B7" w:rsidP="00AA26B7">
      <w:r w:rsidRPr="009F203A">
        <w:t xml:space="preserve">Figure 1 summarizes the process of assessing risk of bias </w:t>
      </w:r>
      <w:r w:rsidR="004E168D" w:rsidRPr="009F203A">
        <w:t xml:space="preserve">using the tool </w:t>
      </w:r>
      <w:r w:rsidRPr="009F203A">
        <w:t>in the context of a systematic review of NRSI. To draw conclusions about the extent to which observed intervention effects might be causal, the studies included in the review should be compared and contrasted so that their strengths and weaknesses can be considered jointly. Studies with different designs may present different types of bias, and “triangulation” of findings across these studies may provide assurance either that the biases are minimal or that they are real. Syntheses of findings across studies through meta-analysis must consider the risks of bias in the studies available. We recommend against including studies assessed as at ‘Critical risk’ of bias in any meta-analysis, and advocate caution for studies assessed as at ‘Serious risk’ of bias. Subgroup analyses (in which intervention effects are estimated separately according to risk of bias), meta-regression analyses and sensitivity analyses (excluding studies at higher risk of bias) might be considered, either within specific bias domains or overall. Risk of bias assessments might alternatively be used as the basis for deriving adjustments for bias through prior distributions in Bayesian meta-analyses.</w:t>
      </w:r>
      <w:r w:rsidRPr="009F203A">
        <w:fldChar w:fldCharType="begin">
          <w:fldData xml:space="preserve">PEVuZE5vdGU+PENpdGU+PEF1dGhvcj5UdXJuZXI8L0F1dGhvcj48WWVhcj4yMDA5PC9ZZWFyPjxS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</w:fldData>
        </w:fldChar>
      </w:r>
      <w:r w:rsidRPr="009F203A">
        <w:instrText xml:space="preserve"> ADDIN EN.CITE </w:instrText>
      </w:r>
      <w:r w:rsidRPr="009F203A">
        <w:fldChar w:fldCharType="begin">
          <w:fldData xml:space="preserve">PEVuZE5vdGU+PENpdGU+PEF1dGhvcj5UdXJuZXI8L0F1dGhvcj48WWVhcj4yMDA5PC9ZZWFyPjxS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</w:fldData>
        </w:fldChar>
      </w:r>
      <w:r w:rsidRPr="009F203A">
        <w:instrText xml:space="preserve"> ADDIN EN.CITE.DATA </w:instrText>
      </w:r>
      <w:r w:rsidRPr="009F203A">
        <w:fldChar w:fldCharType="end"/>
      </w:r>
      <w:r w:rsidRPr="009F203A">
        <w:fldChar w:fldCharType="separate"/>
      </w:r>
      <w:r w:rsidRPr="009F203A">
        <w:rPr>
          <w:noProof/>
          <w:vertAlign w:val="superscript"/>
        </w:rPr>
        <w:t>15 16</w:t>
      </w:r>
      <w:r w:rsidRPr="009F203A">
        <w:fldChar w:fldCharType="end"/>
      </w:r>
      <w:r w:rsidRPr="009F203A">
        <w:t xml:space="preserve"> </w:t>
      </w:r>
    </w:p>
    <w:p w14:paraId="00AB9781" w14:textId="58FBC5E5" w:rsidR="007336C6" w:rsidRPr="009F203A" w:rsidRDefault="007336C6" w:rsidP="007336C6">
      <w:r w:rsidRPr="009F203A">
        <w:t>The GRADE system for assessing confidence in estimates of the effects of interventions currently assigns a starting rating of ‘Low certainty, confidence or quality’ to non-randomized studies, a downgrading by default of two levels.</w:t>
      </w:r>
      <w:r w:rsidRPr="009F203A">
        <w:fldChar w:fldCharType="begin">
          <w:fldData xml:space="preserve">PEVuZE5vdGU+PENpdGU+PEF1dGhvcj5HdXlhdHQ8L0F1dGhvcj48WWVhcj4yMDExPC9ZZWFyPjxS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</w:fldData>
        </w:fldChar>
      </w:r>
      <w:r w:rsidR="001D126B" w:rsidRPr="009F203A">
        <w:instrText xml:space="preserve"> ADDIN EN.CITE </w:instrText>
      </w:r>
      <w:r w:rsidR="001D126B" w:rsidRPr="009F203A">
        <w:fldChar w:fldCharType="begin">
          <w:fldData xml:space="preserve">PEVuZE5vdGU+PENpdGU+PEF1dGhvcj5HdXlhdHQ8L0F1dGhvcj48WWVhcj4yMDExPC9ZZWFyPjxS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</w:fldData>
        </w:fldChar>
      </w:r>
      <w:r w:rsidR="001D126B" w:rsidRPr="009F203A">
        <w:instrText xml:space="preserve"> ADDIN EN.CITE.DATA </w:instrText>
      </w:r>
      <w:r w:rsidR="001D126B" w:rsidRPr="009F203A">
        <w:fldChar w:fldCharType="end"/>
      </w:r>
      <w:r w:rsidRPr="009F203A">
        <w:fldChar w:fldCharType="separate"/>
      </w:r>
      <w:r w:rsidR="001D126B" w:rsidRPr="009F203A">
        <w:rPr>
          <w:noProof/>
          <w:vertAlign w:val="superscript"/>
        </w:rPr>
        <w:t>17</w:t>
      </w:r>
      <w:r w:rsidRPr="009F203A">
        <w:fldChar w:fldCharType="end"/>
      </w:r>
      <w:r w:rsidR="009D55EA" w:rsidRPr="009F203A">
        <w:t xml:space="preserve"> </w:t>
      </w:r>
      <w:r w:rsidRPr="009F203A">
        <w:t>ROBINS-I provides a thorough assessment of risk of bias in relation to a hypothetical randomized trial, and ‘Low risk’ of bias corresponds to the risk of bias in a high quality randomized trial. This opens up the possibility of using the risk of bias assessment, rather than the lack of randomization per se, to determine the degree of downgrading</w:t>
      </w:r>
      <w:r w:rsidR="00CF6C3D" w:rsidRPr="009F203A">
        <w:t xml:space="preserve"> of a study result, and means that results of </w:t>
      </w:r>
      <w:r w:rsidR="004E168D" w:rsidRPr="009F203A">
        <w:t xml:space="preserve">NRSI </w:t>
      </w:r>
      <w:r w:rsidR="00CF6C3D" w:rsidRPr="009F203A">
        <w:t xml:space="preserve">and </w:t>
      </w:r>
      <w:r w:rsidR="004E168D" w:rsidRPr="009F203A">
        <w:t xml:space="preserve">randomized trials </w:t>
      </w:r>
      <w:r w:rsidR="00CF6C3D" w:rsidRPr="009F203A">
        <w:t xml:space="preserve">could be synthesized </w:t>
      </w:r>
      <w:r w:rsidR="004E168D" w:rsidRPr="009F203A">
        <w:t xml:space="preserve">if they are assessed to be at </w:t>
      </w:r>
      <w:r w:rsidR="004E168D" w:rsidRPr="009F203A">
        <w:lastRenderedPageBreak/>
        <w:t>similar risks of bias</w:t>
      </w:r>
      <w:r w:rsidR="00CF6C3D" w:rsidRPr="009F203A">
        <w:t xml:space="preserve">. However </w:t>
      </w:r>
      <w:r w:rsidR="004E168D" w:rsidRPr="009F203A">
        <w:t>in general we advocate analysing these study designs separately</w:t>
      </w:r>
      <w:r w:rsidR="00675FC0" w:rsidRPr="009F203A">
        <w:t xml:space="preserve"> and focusing on evidence from NRSI when evidence from trials is not available</w:t>
      </w:r>
      <w:r w:rsidR="004E168D" w:rsidRPr="009F203A">
        <w:t>.</w:t>
      </w:r>
      <w:r w:rsidR="006740E7" w:rsidRPr="009F203A">
        <w:t xml:space="preserve"> </w:t>
      </w:r>
    </w:p>
    <w:p w14:paraId="4B5EFCAC" w14:textId="3CBF9C70" w:rsidR="007336C6" w:rsidRPr="009F203A" w:rsidRDefault="007336C6" w:rsidP="007336C6">
      <w:r w:rsidRPr="009F203A">
        <w:t xml:space="preserve">Planned developments of ROBINS-I include </w:t>
      </w:r>
      <w:r w:rsidR="006740E7" w:rsidRPr="009F203A">
        <w:t>further consideration of the extent</w:t>
      </w:r>
      <w:r w:rsidRPr="009F203A">
        <w:t xml:space="preserve"> to</w:t>
      </w:r>
      <w:r w:rsidR="006740E7" w:rsidRPr="009F203A">
        <w:t xml:space="preserve"> which it works for</w:t>
      </w:r>
      <w:r w:rsidRPr="009F203A">
        <w:t xml:space="preserve"> </w:t>
      </w:r>
      <w:r w:rsidR="006740E7" w:rsidRPr="009F203A">
        <w:t xml:space="preserve">specific </w:t>
      </w:r>
      <w:r w:rsidRPr="009F203A">
        <w:t xml:space="preserve">types of NRSI, such as self-controlled designs, </w:t>
      </w:r>
      <w:r w:rsidRPr="009F203A">
        <w:rPr>
          <w:rFonts w:cs="Arial"/>
        </w:rPr>
        <w:t xml:space="preserve">controlled before-and-after studies, </w:t>
      </w:r>
      <w:r w:rsidRPr="009F203A">
        <w:t>interrupted time series studies, and studies based on regression discontinuity and instrumental variable analyses. We also plan to develop interactive software to facilitate use of ROBINS-I.</w:t>
      </w:r>
      <w:r w:rsidR="00D71E55" w:rsidRPr="009F203A">
        <w:t xml:space="preserve"> Furthermore, the discussions that led up to the tool will inform a reconsideration of the tool for randomized trials, particularly in the four post-intervention domains.</w:t>
      </w:r>
      <w:r w:rsidR="00D71E55" w:rsidRPr="009F203A">
        <w:fldChar w:fldCharType="begin"/>
      </w:r>
      <w:r w:rsidR="00D71E55" w:rsidRPr="009F203A">
        <w:instrText xml:space="preserve"> ADDIN EN.CITE &lt;EndNote&gt;&lt;Cite&gt;&lt;Author&gt;Higgins&lt;/Author&gt;&lt;Year&gt;2011&lt;/Year&gt;&lt;RecNum&gt;5&lt;/RecNum&gt;&lt;DisplayText&gt;&lt;style face="superscript"&gt;8&lt;/style&gt;&lt;/DisplayText&gt;&lt;record&gt;&lt;rec-number&gt;5&lt;/rec-number&gt;&lt;foreign-keys&gt;&lt;key app="EN" db-id="0v9zeftthedatqerrtkp9z9b9ssdwvwt9xsp" timestamp="1456832377"&gt;5&lt;/key&gt;&lt;/foreign-keys&gt;&lt;ref-type name="Journal Article"&gt;17&lt;/ref-type&gt;&lt;contributors&gt;&lt;authors&gt;&lt;author&gt;Higgins,J.P.T.&lt;/author&gt;&lt;author&gt;Altman,D.G.&lt;/author&gt;&lt;author&gt;Gotzsche,P.C.&lt;/author&gt;&lt;author&gt;Juni,P.&lt;/author&gt;&lt;author&gt;Moher,D.&lt;/author&gt;&lt;author&gt;Oxman,A.D.&lt;/author&gt;&lt;author&gt;&lt;style face="normal" font="default" size="100%"&gt;Savovi&lt;/style&gt;&lt;style face="normal" font="default" charset="238" size="100%"&gt;ć&lt;/style&gt;&lt;style face="normal" font="default" size="100%"&gt;,J.&lt;/style&gt;&lt;/author&gt;&lt;author&gt;Schulz,K.F.&lt;/author&gt;&lt;author&gt;Weeks,L.&lt;/author&gt;&lt;author&gt;Sterne,J.A.C.&lt;/author&gt;&lt;/authors&gt;&lt;/contributors&gt;&lt;titles&gt;&lt;title&gt;The Cochrane Collaboration&amp;apos;s tool for assessing risk of bias in randomised trials&lt;/title&gt;&lt;secondary-title&gt;BMJ&lt;/secondary-title&gt;&lt;/titles&gt;&lt;periodical&gt;&lt;full-title&gt;BMJ&lt;/full-title&gt;&lt;abbr-1&gt;BMJ&lt;/abbr-1&gt;&lt;/periodical&gt;&lt;pages&gt;d5928&lt;/pages&gt;&lt;volume&gt;343&lt;/volume&gt;&lt;reprint-edition&gt;Not in File&lt;/reprint-edition&gt;&lt;keywords&gt;&lt;keyword&gt;article&lt;/keyword&gt;&lt;keyword&gt;bias&lt;/keyword&gt;&lt;keyword&gt;Bias (Epidemiology)&lt;/keyword&gt;&lt;keyword&gt;Cochrane&lt;/keyword&gt;&lt;keyword&gt;Cochrane Collaboration&lt;/keyword&gt;&lt;keyword&gt;COLLABORATION&lt;/keyword&gt;&lt;keyword&gt;HUMANS&lt;/keyword&gt;&lt;keyword&gt;randomised trial&lt;/keyword&gt;&lt;keyword&gt;randomised trials&lt;/keyword&gt;&lt;keyword&gt;Randomized Controlled Trials as Topic&lt;/keyword&gt;&lt;keyword&gt;research&lt;/keyword&gt;&lt;keyword&gt;RESEARCH DESIGN&lt;/keyword&gt;&lt;keyword&gt;Research Support&lt;/keyword&gt;&lt;keyword&gt;risk&lt;/keyword&gt;&lt;keyword&gt;risk assessment&lt;/keyword&gt;&lt;keyword&gt;STANDARDS&lt;/keyword&gt;&lt;keyword&gt;SUPPORT&lt;/keyword&gt;&lt;keyword&gt;TOOL&lt;/keyword&gt;&lt;keyword&gt;TRIAL&lt;/keyword&gt;&lt;keyword&gt;TRIALS&lt;/keyword&gt;&lt;/keywords&gt;&lt;dates&gt;&lt;year&gt;2011&lt;/year&gt;&lt;pub-dates&gt;&lt;date&gt;2011&lt;/date&gt;&lt;/pub-dates&gt;&lt;/dates&gt;&lt;label&gt;HIGGINS2011&lt;/label&gt;&lt;urls&gt;&lt;/urls&gt;&lt;/record&gt;&lt;/Cite&gt;&lt;/EndNote&gt;</w:instrText>
      </w:r>
      <w:r w:rsidR="00D71E55" w:rsidRPr="009F203A">
        <w:fldChar w:fldCharType="separate"/>
      </w:r>
      <w:r w:rsidR="00D71E55" w:rsidRPr="009F203A">
        <w:rPr>
          <w:noProof/>
          <w:vertAlign w:val="superscript"/>
        </w:rPr>
        <w:t>8</w:t>
      </w:r>
      <w:r w:rsidR="00D71E55" w:rsidRPr="009F203A">
        <w:fldChar w:fldCharType="end"/>
      </w:r>
    </w:p>
    <w:p w14:paraId="3BBE2D59" w14:textId="077FCDAC" w:rsidR="00D539AE" w:rsidRPr="009F203A" w:rsidRDefault="007C40EF" w:rsidP="007336C6">
      <w:r w:rsidRPr="009F203A">
        <w:t>The role of NRSI in informing treatment decisions remains controversial. Because randomized trials are expensive</w:t>
      </w:r>
      <w:r w:rsidR="00060FA1" w:rsidRPr="009F203A">
        <w:t>,</w:t>
      </w:r>
      <w:r w:rsidRPr="009F203A">
        <w:t xml:space="preserve"> time consuming</w:t>
      </w:r>
      <w:r w:rsidR="00060FA1" w:rsidRPr="009F203A">
        <w:t xml:space="preserve"> and may not reflect real-world experience with healthcare interventions</w:t>
      </w:r>
      <w:r w:rsidRPr="009F203A">
        <w:t xml:space="preserve">, research funders are enthusiastic about the possible use of </w:t>
      </w:r>
      <w:r w:rsidR="00834174" w:rsidRPr="009F203A">
        <w:t xml:space="preserve">observational studies </w:t>
      </w:r>
      <w:r w:rsidRPr="009F203A">
        <w:t xml:space="preserve">to provide evidence about </w:t>
      </w:r>
      <w:r w:rsidR="00060FA1" w:rsidRPr="009F203A">
        <w:t xml:space="preserve">the comparative effectiveness of different </w:t>
      </w:r>
      <w:r w:rsidRPr="009F203A">
        <w:t>intervention</w:t>
      </w:r>
      <w:r w:rsidR="00060FA1" w:rsidRPr="009F203A">
        <w:t>s,</w:t>
      </w:r>
      <w:r w:rsidR="00B260E8" w:rsidRPr="009F203A">
        <w:fldChar w:fldCharType="begin"/>
      </w:r>
      <w:r w:rsidR="001D126B" w:rsidRPr="009F203A">
        <w:instrText xml:space="preserve"> ADDIN EN.CITE &lt;EndNote&gt;&lt;Cite&gt;&lt;Author&gt;Sox&lt;/Author&gt;&lt;Year&gt;2009&lt;/Year&gt;&lt;RecNum&gt;29&lt;/RecNum&gt;&lt;DisplayText&gt;&lt;style face="superscript"&gt;18&lt;/style&gt;&lt;/DisplayText&gt;&lt;record&gt;&lt;rec-number&gt;29&lt;/rec-number&gt;&lt;foreign-keys&gt;&lt;key app="EN" db-id="0v9zeftthedatqerrtkp9z9b9ssdwvwt9xsp" timestamp="1456835351"&gt;29&lt;/key&gt;&lt;/foreign-keys&gt;&lt;ref-type name="Journal Article"&gt;17&lt;/ref-type&gt;&lt;contributors&gt;&lt;authors&gt;&lt;author&gt;Sox, H. C.&lt;/author&gt;&lt;author&gt;Greenfield, S.&lt;/author&gt;&lt;/authors&gt;&lt;/contributors&gt;&lt;auth-address&gt;American College of Physicians, Philadelphia, Pennsylvania 19106, USA.&lt;/auth-address&gt;&lt;titles&gt;&lt;title&gt;Comparative effectiveness research: a report from the Institute of Medicine&lt;/title&gt;&lt;secondary-title&gt;Ann Intern Med&lt;/secondary-title&gt;&lt;/titles&gt;&lt;periodical&gt;&lt;full-title&gt;Annals of Internal Medicine&lt;/full-title&gt;&lt;abbr-1&gt;Ann Intern Med&lt;/abbr-1&gt;&lt;/periodical&gt;&lt;pages&gt;203-5&lt;/pages&gt;&lt;volume&gt;151&lt;/volume&gt;&lt;number&gt;3&lt;/number&gt;&lt;keywords&gt;&lt;keyword&gt;Decision Making&lt;/keyword&gt;&lt;keyword&gt;Delivery of Health Care/economics/legislation &amp;amp; jurisprudence&lt;/keyword&gt;&lt;keyword&gt;Financing, Government&lt;/keyword&gt;&lt;keyword&gt;Health Priorities&lt;/keyword&gt;&lt;keyword&gt;Health Services Research/economics/*legislation &amp;amp; jurisprudence/*organization &amp;amp;&lt;/keyword&gt;&lt;keyword&gt;administration&lt;/keyword&gt;&lt;keyword&gt;Humans&lt;/keyword&gt;&lt;keyword&gt;Institute of Medicine (U.S.)&lt;/keyword&gt;&lt;keyword&gt;Quality of Health Care&lt;/keyword&gt;&lt;keyword&gt;United States&lt;/keyword&gt;&lt;/keywords&gt;&lt;dates&gt;&lt;year&gt;2009&lt;/year&gt;&lt;pub-dates&gt;&lt;date&gt;Aug 4&lt;/date&gt;&lt;/pub-dates&gt;&lt;/dates&gt;&lt;isbn&gt;1539-3704 (Electronic)&amp;#xD;0003-4819 (Linking)&lt;/isbn&gt;&lt;accession-num&gt;19567618&lt;/accession-num&gt;&lt;urls&gt;&lt;related-urls&gt;&lt;url&gt;http://www.ncbi.nlm.nih.gov/pubmed/19567618&lt;/url&gt;&lt;/related-urls&gt;&lt;/urls&gt;&lt;/record&gt;&lt;/Cite&gt;&lt;/EndNote&gt;</w:instrText>
      </w:r>
      <w:r w:rsidR="00B260E8" w:rsidRPr="009F203A">
        <w:fldChar w:fldCharType="separate"/>
      </w:r>
      <w:r w:rsidR="001D126B" w:rsidRPr="009F203A">
        <w:rPr>
          <w:noProof/>
          <w:vertAlign w:val="superscript"/>
        </w:rPr>
        <w:t>18</w:t>
      </w:r>
      <w:r w:rsidR="00B260E8" w:rsidRPr="009F203A">
        <w:fldChar w:fldCharType="end"/>
      </w:r>
      <w:r w:rsidR="00B6675C" w:rsidRPr="009F203A">
        <w:t xml:space="preserve"> </w:t>
      </w:r>
      <w:r w:rsidR="00060FA1" w:rsidRPr="009F203A">
        <w:t>and encourage</w:t>
      </w:r>
      <w:r w:rsidRPr="009F203A">
        <w:t xml:space="preserve"> </w:t>
      </w:r>
      <w:r w:rsidR="00060FA1" w:rsidRPr="009F203A">
        <w:t xml:space="preserve">use of </w:t>
      </w:r>
      <w:r w:rsidR="00834174" w:rsidRPr="009F203A">
        <w:t>large, routinely collected datasets assembled through data linkage.</w:t>
      </w:r>
      <w:r w:rsidR="00B260E8" w:rsidRPr="009F203A">
        <w:fldChar w:fldCharType="begin"/>
      </w:r>
      <w:r w:rsidR="001D126B" w:rsidRPr="009F203A">
        <w:instrText xml:space="preserve"> ADDIN EN.CITE &lt;EndNote&gt;&lt;Cite&gt;&lt;Author&gt;Sox&lt;/Author&gt;&lt;Year&gt;2009&lt;/Year&gt;&lt;RecNum&gt;29&lt;/RecNum&gt;&lt;DisplayText&gt;&lt;style face="superscript"&gt;18&lt;/style&gt;&lt;/DisplayText&gt;&lt;record&gt;&lt;rec-number&gt;29&lt;/rec-number&gt;&lt;foreign-keys&gt;&lt;key app="EN" db-id="0v9zeftthedatqerrtkp9z9b9ssdwvwt9xsp" timestamp="1456835351"&gt;29&lt;/key&gt;&lt;/foreign-keys&gt;&lt;ref-type name="Journal Article"&gt;17&lt;/ref-type&gt;&lt;contributors&gt;&lt;authors&gt;&lt;author&gt;Sox, H. C.&lt;/author&gt;&lt;author&gt;Greenfield, S.&lt;/author&gt;&lt;/authors&gt;&lt;/contributors&gt;&lt;auth-address&gt;American College of Physicians, Philadelphia, Pennsylvania 19106, USA.&lt;/auth-address&gt;&lt;titles&gt;&lt;title&gt;Comparative effectiveness research: a report from the Institute of Medicine&lt;/title&gt;&lt;secondary-title&gt;Ann Intern Med&lt;/secondary-title&gt;&lt;/titles&gt;&lt;periodical&gt;&lt;full-title&gt;Annals of Internal Medicine&lt;/full-title&gt;&lt;abbr-1&gt;Ann Intern Med&lt;/abbr-1&gt;&lt;/periodical&gt;&lt;pages&gt;203-5&lt;/pages&gt;&lt;volume&gt;151&lt;/volume&gt;&lt;number&gt;3&lt;/number&gt;&lt;keywords&gt;&lt;keyword&gt;Decision Making&lt;/keyword&gt;&lt;keyword&gt;Delivery of Health Care/economics/legislation &amp;amp; jurisprudence&lt;/keyword&gt;&lt;keyword&gt;Financing, Government&lt;/keyword&gt;&lt;keyword&gt;Health Priorities&lt;/keyword&gt;&lt;keyword&gt;Health Services Research/economics/*legislation &amp;amp; jurisprudence/*organization &amp;amp;&lt;/keyword&gt;&lt;keyword&gt;administration&lt;/keyword&gt;&lt;keyword&gt;Humans&lt;/keyword&gt;&lt;keyword&gt;Institute of Medicine (U.S.)&lt;/keyword&gt;&lt;keyword&gt;Quality of Health Care&lt;/keyword&gt;&lt;keyword&gt;United States&lt;/keyword&gt;&lt;/keywords&gt;&lt;dates&gt;&lt;year&gt;2009&lt;/year&gt;&lt;pub-dates&gt;&lt;date&gt;Aug 4&lt;/date&gt;&lt;/pub-dates&gt;&lt;/dates&gt;&lt;isbn&gt;1539-3704 (Electronic)&amp;#xD;0003-4819 (Linking)&lt;/isbn&gt;&lt;accession-num&gt;19567618&lt;/accession-num&gt;&lt;urls&gt;&lt;related-urls&gt;&lt;url&gt;http://www.ncbi.nlm.nih.gov/pubmed/19567618&lt;/url&gt;&lt;/related-urls&gt;&lt;/urls&gt;&lt;/record&gt;&lt;/Cite&gt;&lt;/EndNote&gt;</w:instrText>
      </w:r>
      <w:r w:rsidR="00B260E8" w:rsidRPr="009F203A">
        <w:fldChar w:fldCharType="separate"/>
      </w:r>
      <w:r w:rsidR="001D126B" w:rsidRPr="009F203A">
        <w:rPr>
          <w:noProof/>
          <w:vertAlign w:val="superscript"/>
        </w:rPr>
        <w:t>18</w:t>
      </w:r>
      <w:r w:rsidR="00B260E8" w:rsidRPr="009F203A">
        <w:fldChar w:fldCharType="end"/>
      </w:r>
      <w:r w:rsidR="00834174" w:rsidRPr="009F203A">
        <w:t xml:space="preserve"> However, </w:t>
      </w:r>
      <w:r w:rsidR="00B73557" w:rsidRPr="009F203A">
        <w:t xml:space="preserve">fear that </w:t>
      </w:r>
      <w:r w:rsidR="00834174" w:rsidRPr="009F203A">
        <w:t xml:space="preserve">evidence from NRSI </w:t>
      </w:r>
      <w:r w:rsidR="00B73557" w:rsidRPr="009F203A">
        <w:t>may</w:t>
      </w:r>
      <w:r w:rsidR="00834174" w:rsidRPr="009F203A">
        <w:t xml:space="preserve"> be biased</w:t>
      </w:r>
      <w:r w:rsidR="00B73557" w:rsidRPr="009F203A">
        <w:t>, based on misleading results of some NRSI</w:t>
      </w:r>
      <w:r w:rsidR="00B260E8" w:rsidRPr="009F203A">
        <w:fldChar w:fldCharType="begin">
          <w:fldData xml:space="preserve">PEVuZE5vdGU+PENpdGU+PEF1dGhvcj5CamVsYWtvdmljPC9BdXRob3I+PFllYXI+MjAwNzwvWWVh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</w:fldData>
        </w:fldChar>
      </w:r>
      <w:r w:rsidR="001D126B" w:rsidRPr="009F203A">
        <w:instrText xml:space="preserve"> ADDIN EN.CITE </w:instrText>
      </w:r>
      <w:r w:rsidR="001D126B" w:rsidRPr="009F203A">
        <w:fldChar w:fldCharType="begin">
          <w:fldData xml:space="preserve">PEVuZE5vdGU+PENpdGU+PEF1dGhvcj5CamVsYWtvdmljPC9BdXRob3I+PFllYXI+MjAwNzwvWWVh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</w:fldData>
        </w:fldChar>
      </w:r>
      <w:r w:rsidR="001D126B" w:rsidRPr="009F203A">
        <w:instrText xml:space="preserve"> ADDIN EN.CITE.DATA </w:instrText>
      </w:r>
      <w:r w:rsidR="001D126B" w:rsidRPr="009F203A">
        <w:fldChar w:fldCharType="end"/>
      </w:r>
      <w:r w:rsidR="00B260E8" w:rsidRPr="009F203A">
        <w:fldChar w:fldCharType="separate"/>
      </w:r>
      <w:r w:rsidR="001D126B" w:rsidRPr="009F203A">
        <w:rPr>
          <w:noProof/>
          <w:vertAlign w:val="superscript"/>
        </w:rPr>
        <w:t>19 20</w:t>
      </w:r>
      <w:r w:rsidR="00B260E8" w:rsidRPr="009F203A">
        <w:fldChar w:fldCharType="end"/>
      </w:r>
      <w:r w:rsidR="00834174" w:rsidRPr="009F203A">
        <w:t xml:space="preserve"> </w:t>
      </w:r>
      <w:r w:rsidR="0011139C" w:rsidRPr="009F203A">
        <w:t xml:space="preserve">has </w:t>
      </w:r>
      <w:r w:rsidR="00834174" w:rsidRPr="009F203A">
        <w:t xml:space="preserve">led to caution </w:t>
      </w:r>
      <w:r w:rsidR="0011139C" w:rsidRPr="009F203A">
        <w:t>in their use in making judgements about efficacy</w:t>
      </w:r>
      <w:r w:rsidR="00834174" w:rsidRPr="009F203A">
        <w:t xml:space="preserve">. </w:t>
      </w:r>
      <w:r w:rsidR="0011139C" w:rsidRPr="009F203A">
        <w:t>There is greater confidence in the capacity of NRSI to quantify uncommon adverse effects of interventions.</w:t>
      </w:r>
      <w:r w:rsidR="00B260E8" w:rsidRPr="009F203A">
        <w:fldChar w:fldCharType="begin"/>
      </w:r>
      <w:r w:rsidR="001D126B" w:rsidRPr="009F203A">
        <w:instrText xml:space="preserve"> ADDIN EN.CITE &lt;EndNote&gt;&lt;Cite&gt;&lt;Author&gt;Golder&lt;/Author&gt;&lt;Year&gt;2011&lt;/Year&gt;&lt;RecNum&gt;31&lt;/RecNum&gt;&lt;DisplayText&gt;&lt;style face="superscript"&gt;21&lt;/style&gt;&lt;/DisplayText&gt;&lt;record&gt;&lt;rec-number&gt;31&lt;/rec-number&gt;&lt;foreign-keys&gt;&lt;key app="EN" db-id="0v9zeftthedatqerrtkp9z9b9ssdwvwt9xsp" timestamp="1456835488"&gt;31&lt;/key&gt;&lt;/foreign-keys&gt;&lt;ref-type name="Journal Article"&gt;17&lt;/ref-type&gt;&lt;contributors&gt;&lt;authors&gt;&lt;author&gt;Golder, S.&lt;/author&gt;&lt;author&gt;Loke, Y. K.&lt;/author&gt;&lt;author&gt;Bland, M.&lt;/author&gt;&lt;/authors&gt;&lt;/contributors&gt;&lt;auth-address&gt;Centre for Reviews and Dissemination, University of York, York, United Kingdom. su.golder@york.ac.uk&lt;/auth-address&gt;&lt;titles&gt;&lt;title&gt;Meta-analyses of adverse effects data derived from randomised controlled trials as compared to observational studies: methodological overview&lt;/title&gt;&lt;secondary-title&gt;PLoS Med&lt;/secondary-title&gt;&lt;/titles&gt;&lt;periodical&gt;&lt;full-title&gt;PLoS Medicine&lt;/full-title&gt;&lt;abbr-1&gt;PLoS Med&lt;/abbr-1&gt;&lt;/periodical&gt;&lt;pages&gt;e1001026&lt;/pages&gt;&lt;volume&gt;8&lt;/volume&gt;&lt;number&gt;5&lt;/number&gt;&lt;keywords&gt;&lt;keyword&gt;Data Interpretation, Statistical&lt;/keyword&gt;&lt;keyword&gt;Humans&lt;/keyword&gt;&lt;keyword&gt;*Meta-Analysis as Topic&lt;/keyword&gt;&lt;keyword&gt;*Observation&lt;/keyword&gt;&lt;keyword&gt;Odds Ratio&lt;/keyword&gt;&lt;keyword&gt;*Randomized Controlled Trials as Topic&lt;/keyword&gt;&lt;keyword&gt;Research Design&lt;/keyword&gt;&lt;keyword&gt;Risk Assessment&lt;/keyword&gt;&lt;keyword&gt;Treatment Outcome&lt;/keyword&gt;&lt;/keywords&gt;&lt;dates&gt;&lt;year&gt;2011&lt;/year&gt;&lt;pub-dates&gt;&lt;date&gt;May&lt;/date&gt;&lt;/pub-dates&gt;&lt;/dates&gt;&lt;isbn&gt;1549-1676 (Electronic)&amp;#xD;1549-1277 (Linking)&lt;/isbn&gt;&lt;accession-num&gt;21559325&lt;/accession-num&gt;&lt;urls&gt;&lt;related-urls&gt;&lt;url&gt;http://www.ncbi.nlm.nih.gov/pubmed/21559325&lt;/url&gt;&lt;/related-urls&gt;&lt;/urls&gt;&lt;custom2&gt;PMC3086872&lt;/custom2&gt;&lt;electronic-resource-num&gt;10.1371/journal.pmed.1001026&lt;/electronic-resource-num&gt;&lt;/record&gt;&lt;/Cite&gt;&lt;/EndNote&gt;</w:instrText>
      </w:r>
      <w:r w:rsidR="00B260E8" w:rsidRPr="009F203A">
        <w:fldChar w:fldCharType="separate"/>
      </w:r>
      <w:r w:rsidR="001D126B" w:rsidRPr="009F203A">
        <w:rPr>
          <w:noProof/>
          <w:vertAlign w:val="superscript"/>
        </w:rPr>
        <w:t>21</w:t>
      </w:r>
      <w:r w:rsidR="00B260E8" w:rsidRPr="009F203A">
        <w:fldChar w:fldCharType="end"/>
      </w:r>
      <w:r w:rsidR="0011139C" w:rsidRPr="009F203A">
        <w:t xml:space="preserve"> </w:t>
      </w:r>
      <w:r w:rsidR="00834174" w:rsidRPr="009F203A">
        <w:t xml:space="preserve">We believe that evidence from NRSI should complement that from randomized trials, for example in providing evidence about effects on rare and adverse </w:t>
      </w:r>
      <w:r w:rsidR="0011139C" w:rsidRPr="009F203A">
        <w:t>outcomes</w:t>
      </w:r>
      <w:r w:rsidR="00834174" w:rsidRPr="009F203A">
        <w:t xml:space="preserve"> </w:t>
      </w:r>
      <w:r w:rsidR="007778FC" w:rsidRPr="009F203A">
        <w:t>and long-term effects</w:t>
      </w:r>
      <w:r w:rsidR="0062779E" w:rsidRPr="009F203A">
        <w:t xml:space="preserve"> to be balanced against the outcomes more readily addressed in randomized trials</w:t>
      </w:r>
      <w:r w:rsidR="007778FC" w:rsidRPr="009F203A">
        <w:t>.</w:t>
      </w:r>
      <w:r w:rsidR="00545244" w:rsidRPr="009F203A">
        <w:fldChar w:fldCharType="begin">
          <w:fldData xml:space="preserve">PEVuZE5vdGU+PENpdGU+PEF1dGhvcj5TY2h1bmVtYW5uPC9BdXRob3I+PFllYXI+MjAxMzwvWWVh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=
</w:fldData>
        </w:fldChar>
      </w:r>
      <w:r w:rsidR="001D126B" w:rsidRPr="009F203A">
        <w:instrText xml:space="preserve"> ADDIN EN.CITE </w:instrText>
      </w:r>
      <w:r w:rsidR="001D126B" w:rsidRPr="009F203A">
        <w:fldChar w:fldCharType="begin">
          <w:fldData xml:space="preserve">PEVuZE5vdGU+PENpdGU+PEF1dGhvcj5TY2h1bmVtYW5uPC9BdXRob3I+PFllYXI+MjAxMzwvWWVh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=
</w:fldData>
        </w:fldChar>
      </w:r>
      <w:r w:rsidR="001D126B" w:rsidRPr="009F203A">
        <w:instrText xml:space="preserve"> ADDIN EN.CITE.DATA </w:instrText>
      </w:r>
      <w:r w:rsidR="001D126B" w:rsidRPr="009F203A">
        <w:fldChar w:fldCharType="end"/>
      </w:r>
      <w:r w:rsidR="00545244" w:rsidRPr="009F203A">
        <w:fldChar w:fldCharType="separate"/>
      </w:r>
      <w:r w:rsidR="001D126B" w:rsidRPr="009F203A">
        <w:rPr>
          <w:noProof/>
          <w:vertAlign w:val="superscript"/>
        </w:rPr>
        <w:t>22</w:t>
      </w:r>
      <w:r w:rsidR="00545244" w:rsidRPr="009F203A">
        <w:fldChar w:fldCharType="end"/>
      </w:r>
      <w:r w:rsidR="00545244" w:rsidRPr="009F203A">
        <w:t xml:space="preserve"> </w:t>
      </w:r>
    </w:p>
    <w:p w14:paraId="5B6979EB" w14:textId="77777777" w:rsidR="00D539AE" w:rsidRPr="009F203A" w:rsidRDefault="00D539AE" w:rsidP="00D539AE"/>
    <w:p w14:paraId="4D2801F3" w14:textId="7155DA46" w:rsidR="00F55C7E" w:rsidRPr="009F203A" w:rsidRDefault="000767D8" w:rsidP="00F55C7E">
      <w:pPr>
        <w:pStyle w:val="Heading1"/>
      </w:pPr>
      <w:r w:rsidRPr="009F203A">
        <w:t>Funding</w:t>
      </w:r>
    </w:p>
    <w:p w14:paraId="4F8024D2" w14:textId="21926197" w:rsidR="00735940" w:rsidRPr="009F203A" w:rsidRDefault="00D57631" w:rsidP="00B97808">
      <w:r w:rsidRPr="009F203A">
        <w:t xml:space="preserve">Development of </w:t>
      </w:r>
      <w:r w:rsidR="003915BE" w:rsidRPr="009F203A">
        <w:t>ROBINS-I</w:t>
      </w:r>
      <w:r w:rsidRPr="009F203A">
        <w:t xml:space="preserve"> was funded by a Methods Innovation Fund grant from Cochrane</w:t>
      </w:r>
      <w:r w:rsidR="00585AC8" w:rsidRPr="009F203A">
        <w:t xml:space="preserve"> and Medical Research Council </w:t>
      </w:r>
      <w:r w:rsidR="00024C12" w:rsidRPr="009F203A">
        <w:t>grant MR/M025209/1</w:t>
      </w:r>
      <w:r w:rsidR="00B97808" w:rsidRPr="009F203A">
        <w:t>. Sterne and Higgins are members of the Medical Research Council Integrative Epidemiology Unit at the University of Bristol which is supported by the Medical Research Council and the University of Bristol (grant MC_UU_12013/9).</w:t>
      </w:r>
      <w:r w:rsidR="009B2289" w:rsidRPr="009F203A">
        <w:t xml:space="preserve"> This research was partly funded by NIH grant P01 </w:t>
      </w:r>
      <w:r w:rsidR="009B2289" w:rsidRPr="009F203A">
        <w:rPr>
          <w:rFonts w:ascii="Verdana" w:hAnsi="Verdana"/>
          <w:sz w:val="18"/>
          <w:szCs w:val="18"/>
        </w:rPr>
        <w:t>CA134294</w:t>
      </w:r>
      <w:r w:rsidR="009B2289" w:rsidRPr="009F203A">
        <w:t>.</w:t>
      </w:r>
      <w:r w:rsidR="00626661" w:rsidRPr="009F203A">
        <w:t xml:space="preserve"> </w:t>
      </w:r>
      <w:r w:rsidR="00CF1A76" w:rsidRPr="009F203A">
        <w:t>Sterne was supported by National Institute for Health Research Senior Investigator award NF-SI-0611-10168.</w:t>
      </w:r>
      <w:r w:rsidR="004154A9" w:rsidRPr="009F203A">
        <w:t xml:space="preserve"> Savović </w:t>
      </w:r>
      <w:r w:rsidR="001A5F4F" w:rsidRPr="009F203A">
        <w:t xml:space="preserve">and Whiting were </w:t>
      </w:r>
      <w:r w:rsidR="004154A9" w:rsidRPr="009F203A">
        <w:t xml:space="preserve">supported by National Institute for Health Research Collaboration for Leadership in Applied Health Research and Care West (NIHR CLAHRC West). </w:t>
      </w:r>
      <w:r w:rsidR="009871C0" w:rsidRPr="009F203A">
        <w:t xml:space="preserve">Reeves was supported by </w:t>
      </w:r>
      <w:r w:rsidR="004C048C" w:rsidRPr="009F203A">
        <w:t xml:space="preserve">the </w:t>
      </w:r>
      <w:r w:rsidR="009871C0" w:rsidRPr="009F203A">
        <w:t xml:space="preserve">National Institute for Health Research Bristol Biomedical Research Unit in Cardiovascular Disease. </w:t>
      </w:r>
      <w:r w:rsidR="000767D8" w:rsidRPr="009F203A">
        <w:t xml:space="preserve">None of the funders had a role in the development of the ROBINS-I tool, although employees of Cochrane contributed to some of the meetings and workshops. </w:t>
      </w:r>
      <w:r w:rsidR="004154A9" w:rsidRPr="009F203A">
        <w:t xml:space="preserve">The views expressed are those of the authors and not necessarily those of </w:t>
      </w:r>
      <w:r w:rsidR="00BE5777" w:rsidRPr="009F203A">
        <w:t xml:space="preserve">Cochrane, </w:t>
      </w:r>
      <w:r w:rsidR="004154A9" w:rsidRPr="009F203A">
        <w:t>the NHS, the NIHR or the Department of Health.</w:t>
      </w:r>
    </w:p>
    <w:p w14:paraId="5E437526" w14:textId="5DA8F9FE" w:rsidR="009B7A23" w:rsidRPr="009F203A" w:rsidRDefault="004F01DC" w:rsidP="009B7A23">
      <w:pPr>
        <w:pStyle w:val="Heading1"/>
      </w:pPr>
      <w:r w:rsidRPr="009F203A">
        <w:t>Acknowledgements</w:t>
      </w:r>
    </w:p>
    <w:p w14:paraId="5CF21722" w14:textId="60E9A945" w:rsidR="009B7A23" w:rsidRPr="009F203A" w:rsidRDefault="009B2ABA" w:rsidP="00B97808">
      <w:r w:rsidRPr="009F203A">
        <w:t xml:space="preserve">We are grateful to Professor </w:t>
      </w:r>
      <w:r w:rsidR="009B7A23" w:rsidRPr="009F203A">
        <w:t>Jan Vandenbroucke</w:t>
      </w:r>
      <w:r w:rsidRPr="009F203A">
        <w:t xml:space="preserve"> for his contributions to discussions within working groups and during face to face meetings. </w:t>
      </w:r>
      <w:r w:rsidR="003F7184" w:rsidRPr="009F203A">
        <w:t xml:space="preserve">Professor David Moher and Dr Vivan Welch contributed to the grant application and to initial discussions. </w:t>
      </w:r>
      <w:r w:rsidRPr="009F203A">
        <w:t>We thank all those individuals who contributed to development of ROBINS-I through discussions during workshops and training events, and through their work on piloting.</w:t>
      </w:r>
    </w:p>
    <w:p w14:paraId="34892E3D" w14:textId="0DBFB401" w:rsidR="00735940" w:rsidRPr="009F203A" w:rsidRDefault="00735940" w:rsidP="000767D8">
      <w:pPr>
        <w:pStyle w:val="Heading1"/>
      </w:pPr>
      <w:r w:rsidRPr="009F203A">
        <w:t>Contributions of authors</w:t>
      </w:r>
    </w:p>
    <w:p w14:paraId="0787AB25" w14:textId="15435908" w:rsidR="00944EA6" w:rsidRPr="009F203A" w:rsidRDefault="00ED3849" w:rsidP="00735940">
      <w:r w:rsidRPr="009F203A">
        <w:t>JACS</w:t>
      </w:r>
      <w:r w:rsidR="003F7184" w:rsidRPr="009F203A">
        <w:t>, BCR, JS, LT, YKL, EW, CRR, PT, GAW</w:t>
      </w:r>
      <w:r w:rsidRPr="009F203A">
        <w:t xml:space="preserve"> and JPTH conceived the project. JACS, </w:t>
      </w:r>
      <w:r w:rsidR="00944EA6" w:rsidRPr="009F203A">
        <w:t xml:space="preserve">JPTH, </w:t>
      </w:r>
      <w:r w:rsidRPr="009F203A">
        <w:t xml:space="preserve">BCR, JS and LT </w:t>
      </w:r>
      <w:r w:rsidR="00944EA6" w:rsidRPr="009F203A">
        <w:t xml:space="preserve">oversaw the project. JACS, DH, JPTH, </w:t>
      </w:r>
      <w:r w:rsidR="00613BB3" w:rsidRPr="009F203A">
        <w:t>IB and BRR</w:t>
      </w:r>
      <w:r w:rsidR="00944EA6" w:rsidRPr="009F203A">
        <w:t xml:space="preserve"> led working groups. </w:t>
      </w:r>
      <w:r w:rsidR="00613BB3" w:rsidRPr="009F203A">
        <w:t xml:space="preserve">MAH developed the idea of the target trial and its role in ROBINS-I. </w:t>
      </w:r>
      <w:r w:rsidR="00944EA6" w:rsidRPr="009F203A">
        <w:t>NDB and MV undertook cognitive testing</w:t>
      </w:r>
      <w:r w:rsidR="00613BB3" w:rsidRPr="009F203A">
        <w:t xml:space="preserve"> of previous drafts of the tool.</w:t>
      </w:r>
      <w:r w:rsidR="00944EA6" w:rsidRPr="009F203A">
        <w:t xml:space="preserve"> All authors </w:t>
      </w:r>
      <w:r w:rsidR="00613BB3" w:rsidRPr="009F203A">
        <w:t xml:space="preserve">contributed to development of ROBINS-I and to writing associated guidance. </w:t>
      </w:r>
      <w:r w:rsidR="004F01DC" w:rsidRPr="009F203A">
        <w:t xml:space="preserve">JACS, MAH and JPTH led on drafting the manuscript. </w:t>
      </w:r>
      <w:r w:rsidR="00613BB3" w:rsidRPr="009F203A">
        <w:t xml:space="preserve">All authors reviewed and commented on drafts of the </w:t>
      </w:r>
      <w:r w:rsidR="004F01DC" w:rsidRPr="009F203A">
        <w:t>manuscript</w:t>
      </w:r>
      <w:r w:rsidR="00613BB3" w:rsidRPr="009F203A">
        <w:t>.</w:t>
      </w:r>
    </w:p>
    <w:p w14:paraId="40C2DB6E" w14:textId="7A6182B0" w:rsidR="006E2568" w:rsidRPr="009F203A" w:rsidRDefault="006E2568" w:rsidP="006E2568">
      <w:pPr>
        <w:pStyle w:val="Heading1"/>
      </w:pPr>
      <w:r w:rsidRPr="009F203A">
        <w:lastRenderedPageBreak/>
        <w:t>Competing interests</w:t>
      </w:r>
    </w:p>
    <w:p w14:paraId="3D244ADB" w14:textId="48303EC5" w:rsidR="006E2568" w:rsidRPr="009F203A" w:rsidRDefault="006E2568" w:rsidP="00735940">
      <w:r w:rsidRPr="009F203A">
        <w:t xml:space="preserve">All authors have completed the ICMJE uniform disclosure form at </w:t>
      </w:r>
      <w:hyperlink r:id="rId10" w:history="1">
        <w:r w:rsidRPr="009F203A">
          <w:rPr>
            <w:rStyle w:val="Hyperlink"/>
          </w:rPr>
          <w:t>http://www.icmje.org/coi_disclosure.pdf</w:t>
        </w:r>
      </w:hyperlink>
      <w:r w:rsidRPr="009F203A">
        <w:t xml:space="preserve"> and declare: grants from Cochrane, MRC and NIHR</w:t>
      </w:r>
      <w:r w:rsidR="00567F95" w:rsidRPr="009F203A">
        <w:t>, during the conduct of the study.</w:t>
      </w:r>
      <w:r w:rsidRPr="009F203A">
        <w:t xml:space="preserve"> Dr. Carpenter reports personal fees from Pfizer, grants and non-financial support f</w:t>
      </w:r>
      <w:r w:rsidR="00F63B97" w:rsidRPr="009F203A">
        <w:t>rom GSK and</w:t>
      </w:r>
      <w:r w:rsidR="00567F95" w:rsidRPr="009F203A">
        <w:t xml:space="preserve"> grants from Novartis, </w:t>
      </w:r>
      <w:r w:rsidRPr="009F203A">
        <w:t>outside the submitted work</w:t>
      </w:r>
      <w:r w:rsidR="00567F95" w:rsidRPr="009F203A">
        <w:t>.</w:t>
      </w:r>
      <w:r w:rsidRPr="009F203A">
        <w:t xml:space="preserve"> </w:t>
      </w:r>
      <w:r w:rsidR="00567F95" w:rsidRPr="009F203A">
        <w:t>Dr. Reeves is a co-convenor of the Cochrane Non-Randomized Studies Methods Group. The authors report n</w:t>
      </w:r>
      <w:r w:rsidRPr="009F203A">
        <w:t>o other relationships or activities that could appear to have influenced the submitted work</w:t>
      </w:r>
      <w:r w:rsidR="00567F95" w:rsidRPr="009F203A">
        <w:t>.</w:t>
      </w:r>
    </w:p>
    <w:p w14:paraId="3BC4DAE5" w14:textId="625081E1" w:rsidR="000767D8" w:rsidRPr="009F203A" w:rsidRDefault="000767D8" w:rsidP="000767D8">
      <w:pPr>
        <w:pStyle w:val="Heading1"/>
      </w:pPr>
      <w:r w:rsidRPr="009F203A">
        <w:t>Provenance</w:t>
      </w:r>
    </w:p>
    <w:p w14:paraId="0A0E5145" w14:textId="2B18C4A4" w:rsidR="000767D8" w:rsidRPr="009F203A" w:rsidRDefault="00CA64B9" w:rsidP="00735940">
      <w:r w:rsidRPr="009F203A">
        <w:t>The authors are epidemiologists, statisticians, systematic reviewers</w:t>
      </w:r>
      <w:r w:rsidR="009B2ABA" w:rsidRPr="009F203A">
        <w:t xml:space="preserve">, trialists and health services researchers, many of whom are involved with Cochrane systematic reviews, methods groups and training events. Development of ROBINS-I was informed by </w:t>
      </w:r>
      <w:r w:rsidR="007D4A4F" w:rsidRPr="009F203A">
        <w:t xml:space="preserve">relevant methodological literature, previously published tools for assessing methodological quality of non-randomized studies, systematic reviews of such tools and relevant literature, and by the authors’ experience of developing tools to assess risk of bias in randomized trials, diagnostic test accuracy studies and systematic reviews. All authors contributed to development of ROBINS-I and to writing associated guidance. All authors reviewed and commented on drafts of the </w:t>
      </w:r>
      <w:r w:rsidR="00613BB3" w:rsidRPr="009F203A">
        <w:t>manuscript</w:t>
      </w:r>
      <w:r w:rsidR="007D4A4F" w:rsidRPr="009F203A">
        <w:t>. Jonathan Sterne will act as guarantor.</w:t>
      </w:r>
    </w:p>
    <w:p w14:paraId="7F39861F" w14:textId="77777777" w:rsidR="005444CE" w:rsidRPr="009F203A" w:rsidRDefault="005444CE">
      <w:pPr>
        <w:spacing w:after="160" w:line="259" w:lineRule="auto"/>
        <w:jc w:val="left"/>
        <w:rPr>
          <w:rFonts w:asciiTheme="majorHAnsi" w:eastAsiaTheme="majorEastAsia" w:hAnsiTheme="majorHAnsi" w:cstheme="majorBidi"/>
          <w:b/>
          <w:sz w:val="28"/>
          <w:szCs w:val="32"/>
        </w:rPr>
      </w:pPr>
      <w:bookmarkStart w:id="7" w:name="_Toc421192258"/>
      <w:r w:rsidRPr="009F203A">
        <w:br w:type="page"/>
      </w:r>
    </w:p>
    <w:p w14:paraId="031DA202" w14:textId="677499B4" w:rsidR="00F55C7E" w:rsidRPr="009F203A" w:rsidRDefault="00F55C7E" w:rsidP="0020133C">
      <w:pPr>
        <w:pStyle w:val="Heading1"/>
        <w:jc w:val="left"/>
      </w:pPr>
      <w:r w:rsidRPr="009F203A">
        <w:lastRenderedPageBreak/>
        <w:t>References</w:t>
      </w:r>
      <w:bookmarkEnd w:id="7"/>
    </w:p>
    <w:p w14:paraId="5E7EC87C" w14:textId="77777777" w:rsidR="00297347" w:rsidRPr="009F203A" w:rsidRDefault="00B260E8" w:rsidP="0020133C">
      <w:pPr>
        <w:pStyle w:val="EndNoteBibliography"/>
        <w:spacing w:after="0"/>
        <w:ind w:left="720" w:hanging="720"/>
        <w:jc w:val="left"/>
      </w:pPr>
      <w:r w:rsidRPr="009F203A">
        <w:fldChar w:fldCharType="begin"/>
      </w:r>
      <w:r w:rsidRPr="009F203A">
        <w:instrText xml:space="preserve"> ADDIN EN.REFLIST </w:instrText>
      </w:r>
      <w:r w:rsidRPr="009F203A">
        <w:fldChar w:fldCharType="separate"/>
      </w:r>
      <w:r w:rsidR="00297347" w:rsidRPr="009F203A">
        <w:t>1. Black N. Why we need observational studies to evaluate the effectiveness of health care. BMJ 1996;</w:t>
      </w:r>
      <w:r w:rsidR="00297347" w:rsidRPr="009F203A">
        <w:rPr>
          <w:b/>
        </w:rPr>
        <w:t>312</w:t>
      </w:r>
      <w:r w:rsidR="00297347" w:rsidRPr="009F203A">
        <w:t>(7040):1215-8.</w:t>
      </w:r>
    </w:p>
    <w:p w14:paraId="68479E5D" w14:textId="77777777" w:rsidR="00297347" w:rsidRPr="009F203A" w:rsidRDefault="00297347" w:rsidP="0020133C">
      <w:pPr>
        <w:pStyle w:val="EndNoteBibliography"/>
        <w:spacing w:after="0"/>
        <w:ind w:left="720" w:hanging="720"/>
        <w:jc w:val="left"/>
      </w:pPr>
      <w:r w:rsidRPr="009F203A">
        <w:t>2. Feinstein AR. An additional basic science for clinical medicine: II. The limitations of randomized trials. Ann Intern Med 1983;</w:t>
      </w:r>
      <w:r w:rsidRPr="009F203A">
        <w:rPr>
          <w:b/>
        </w:rPr>
        <w:t>99</w:t>
      </w:r>
      <w:r w:rsidRPr="009F203A">
        <w:t>(4):544-50.</w:t>
      </w:r>
    </w:p>
    <w:p w14:paraId="119F2764" w14:textId="77777777" w:rsidR="00297347" w:rsidRPr="009F203A" w:rsidRDefault="00297347" w:rsidP="0020133C">
      <w:pPr>
        <w:pStyle w:val="EndNoteBibliography"/>
        <w:spacing w:after="0"/>
        <w:ind w:left="720" w:hanging="720"/>
        <w:jc w:val="left"/>
      </w:pPr>
      <w:r w:rsidRPr="009F203A">
        <w:t>3. Strom B. Overview of automated databases in pharmacoepidemiology. In: Strom BL KS, Hennessy S., ed. Pharmacoepidemiology. 5th Edition ed: Wiley, 2012.</w:t>
      </w:r>
    </w:p>
    <w:p w14:paraId="425FD61C" w14:textId="77777777" w:rsidR="00297347" w:rsidRPr="009F203A" w:rsidRDefault="00297347" w:rsidP="0020133C">
      <w:pPr>
        <w:pStyle w:val="EndNoteBibliography"/>
        <w:spacing w:after="0"/>
        <w:ind w:left="720" w:hanging="720"/>
        <w:jc w:val="left"/>
      </w:pPr>
      <w:r w:rsidRPr="009F203A">
        <w:t>4. Sanderson S, Tatt ID, Higgins JPT. Tools for assessing quality and susceptibility to bias in observational studies in epidemiology: a systematic review and annotated bibliography. Int J Epidemiol 2007;</w:t>
      </w:r>
      <w:r w:rsidRPr="009F203A">
        <w:rPr>
          <w:b/>
        </w:rPr>
        <w:t>36</w:t>
      </w:r>
      <w:r w:rsidRPr="009F203A">
        <w:t>(3):666-76.</w:t>
      </w:r>
    </w:p>
    <w:p w14:paraId="02B0A1D6" w14:textId="77777777" w:rsidR="00297347" w:rsidRPr="009F203A" w:rsidRDefault="00297347" w:rsidP="0020133C">
      <w:pPr>
        <w:pStyle w:val="EndNoteBibliography"/>
        <w:spacing w:after="0"/>
        <w:ind w:left="720" w:hanging="720"/>
        <w:jc w:val="left"/>
      </w:pPr>
      <w:r w:rsidRPr="009F203A">
        <w:t>5. Deeks JJ, Dinnes J, D'Amico R, et al. Evaluating non-randomised intervention studies. Health Technol Assess 2003;</w:t>
      </w:r>
      <w:r w:rsidRPr="009F203A">
        <w:rPr>
          <w:b/>
        </w:rPr>
        <w:t>7</w:t>
      </w:r>
      <w:r w:rsidRPr="009F203A">
        <w:t>:27.</w:t>
      </w:r>
    </w:p>
    <w:p w14:paraId="2155D6FF" w14:textId="77777777" w:rsidR="00297347" w:rsidRPr="009F203A" w:rsidRDefault="00297347" w:rsidP="0020133C">
      <w:pPr>
        <w:pStyle w:val="EndNoteBibliography"/>
        <w:spacing w:after="0"/>
        <w:ind w:left="720" w:hanging="720"/>
        <w:jc w:val="left"/>
      </w:pPr>
      <w:r w:rsidRPr="009F203A">
        <w:t>6. Wells GA, Shea B, O'Connell D, et al. The Newcastle-Ottawa Scale (NOS) for assessing the quality of nonrandomised studies in meta-analyses. 2008. http://www.ohri.ca/programs/clinical_epidemiology/oxford.asp (accessed 1/03/2016).</w:t>
      </w:r>
    </w:p>
    <w:p w14:paraId="7E67749D" w14:textId="77777777" w:rsidR="00297347" w:rsidRPr="009F203A" w:rsidRDefault="00297347" w:rsidP="0020133C">
      <w:pPr>
        <w:pStyle w:val="EndNoteBibliography"/>
        <w:spacing w:after="0"/>
        <w:ind w:left="720" w:hanging="720"/>
        <w:jc w:val="left"/>
      </w:pPr>
      <w:r w:rsidRPr="009F203A">
        <w:t>7. Downs SH, Black N. The feasibility of creating a checklist for the assessment of the methodological quality both of randomised and non-randomised studies of health care interventions. J Epidemiol Commun H 1998;</w:t>
      </w:r>
      <w:r w:rsidRPr="009F203A">
        <w:rPr>
          <w:b/>
        </w:rPr>
        <w:t>52</w:t>
      </w:r>
      <w:r w:rsidRPr="009F203A">
        <w:t>(6):377-84.</w:t>
      </w:r>
    </w:p>
    <w:p w14:paraId="355A634E" w14:textId="77777777" w:rsidR="00297347" w:rsidRPr="009F203A" w:rsidRDefault="00297347" w:rsidP="0020133C">
      <w:pPr>
        <w:pStyle w:val="EndNoteBibliography"/>
        <w:spacing w:after="0"/>
        <w:ind w:left="720" w:hanging="720"/>
        <w:jc w:val="left"/>
      </w:pPr>
      <w:r w:rsidRPr="009F203A">
        <w:t>8. Higgins JPT, Altman DG, Gotzsche PC, et al. The Cochrane Collaboration's tool for assessing risk of bias in randomised trials. BMJ 2011;</w:t>
      </w:r>
      <w:r w:rsidRPr="009F203A">
        <w:rPr>
          <w:b/>
        </w:rPr>
        <w:t>343</w:t>
      </w:r>
      <w:r w:rsidRPr="009F203A">
        <w:t>:d5928.</w:t>
      </w:r>
    </w:p>
    <w:p w14:paraId="5AD36329" w14:textId="77777777" w:rsidR="00297347" w:rsidRPr="009F203A" w:rsidRDefault="00297347" w:rsidP="0020133C">
      <w:pPr>
        <w:pStyle w:val="EndNoteBibliography"/>
        <w:spacing w:after="0"/>
        <w:ind w:left="720" w:hanging="720"/>
        <w:jc w:val="left"/>
      </w:pPr>
      <w:r w:rsidRPr="009F203A">
        <w:t>9. Whiting PF, Rutjes AW, Westwood ME, et al. QUADAS-2: a revised tool for the quality assessment of diagnostic accuracy studies. Ann Intern Med 2011;</w:t>
      </w:r>
      <w:r w:rsidRPr="009F203A">
        <w:rPr>
          <w:b/>
        </w:rPr>
        <w:t>155</w:t>
      </w:r>
      <w:r w:rsidRPr="009F203A">
        <w:t>(8):529-36.</w:t>
      </w:r>
    </w:p>
    <w:p w14:paraId="021A84B8" w14:textId="77777777" w:rsidR="00297347" w:rsidRPr="009F203A" w:rsidRDefault="00297347" w:rsidP="0020133C">
      <w:pPr>
        <w:pStyle w:val="EndNoteBibliography"/>
        <w:spacing w:after="0"/>
        <w:ind w:left="720" w:hanging="720"/>
        <w:jc w:val="left"/>
      </w:pPr>
      <w:r w:rsidRPr="009F203A">
        <w:t>10. Whiting P, Savović J, Higgins JPT, et al. ROBIS: A new tool to assess risk of bias in systematic reviews was developed. J Clin Epidemiol 2015;</w:t>
      </w:r>
      <w:r w:rsidRPr="009F203A">
        <w:rPr>
          <w:b/>
        </w:rPr>
        <w:t>69</w:t>
      </w:r>
      <w:r w:rsidRPr="009F203A">
        <w:t>:225-34.</w:t>
      </w:r>
    </w:p>
    <w:p w14:paraId="010BD9FC" w14:textId="77777777" w:rsidR="00297347" w:rsidRPr="009F203A" w:rsidRDefault="00297347" w:rsidP="0020133C">
      <w:pPr>
        <w:pStyle w:val="EndNoteBibliography"/>
        <w:spacing w:after="0"/>
        <w:ind w:left="720" w:hanging="720"/>
        <w:jc w:val="left"/>
      </w:pPr>
      <w:r w:rsidRPr="009F203A">
        <w:t xml:space="preserve">11. Institute of Medicine. </w:t>
      </w:r>
      <w:r w:rsidRPr="009F203A">
        <w:rPr>
          <w:i/>
        </w:rPr>
        <w:t>Ethical and Scientific Issues in Studying the Safety of Approved Drugs</w:t>
      </w:r>
      <w:r w:rsidRPr="009F203A">
        <w:t>. Washington (DC): The National Academies Press, 2012.</w:t>
      </w:r>
    </w:p>
    <w:p w14:paraId="74BCFAC3" w14:textId="77777777" w:rsidR="00297347" w:rsidRPr="009F203A" w:rsidRDefault="00297347" w:rsidP="0020133C">
      <w:pPr>
        <w:pStyle w:val="EndNoteBibliography"/>
        <w:spacing w:after="0"/>
        <w:ind w:left="720" w:hanging="720"/>
        <w:jc w:val="left"/>
      </w:pPr>
      <w:r w:rsidRPr="009F203A">
        <w:t>12. Hernan MA, Robins JM. Using big data to emulate a target trial when a randomized trial is not available. Am J Epidemiol 2016(published online Mar 18).</w:t>
      </w:r>
    </w:p>
    <w:p w14:paraId="2D774874" w14:textId="77777777" w:rsidR="00297347" w:rsidRPr="009F203A" w:rsidRDefault="00297347" w:rsidP="0020133C">
      <w:pPr>
        <w:pStyle w:val="EndNoteBibliography"/>
        <w:spacing w:after="0"/>
        <w:ind w:left="720" w:hanging="720"/>
        <w:jc w:val="left"/>
      </w:pPr>
      <w:r w:rsidRPr="009F203A">
        <w:t>13. Mansournia MA, Higgins JPT, Sterne JAC, et al. Biases in randomized trials: a conversation between trialists and epidemiologists. Epidemiology (in press).</w:t>
      </w:r>
    </w:p>
    <w:p w14:paraId="3CE61F73" w14:textId="77777777" w:rsidR="00297347" w:rsidRPr="009F203A" w:rsidRDefault="00297347" w:rsidP="0020133C">
      <w:pPr>
        <w:pStyle w:val="EndNoteBibliography"/>
        <w:spacing w:after="0"/>
        <w:ind w:left="720" w:hanging="720"/>
        <w:jc w:val="left"/>
      </w:pPr>
      <w:r w:rsidRPr="009F203A">
        <w:t>14. Hartling L, Hamm MP, Milne A, et al. Testing the risk of bias tool showed low reliability between individual reviewers and across consensus assessments of reviewer pairs. J Clin Epidemiol 2013;</w:t>
      </w:r>
      <w:r w:rsidRPr="009F203A">
        <w:rPr>
          <w:b/>
        </w:rPr>
        <w:t>66</w:t>
      </w:r>
      <w:r w:rsidRPr="009F203A">
        <w:t>(9):973-81.</w:t>
      </w:r>
    </w:p>
    <w:p w14:paraId="3F3ADFAE" w14:textId="77777777" w:rsidR="00297347" w:rsidRPr="009F203A" w:rsidRDefault="00297347" w:rsidP="0020133C">
      <w:pPr>
        <w:pStyle w:val="EndNoteBibliography"/>
        <w:spacing w:after="0"/>
        <w:ind w:left="720" w:hanging="720"/>
        <w:jc w:val="left"/>
      </w:pPr>
      <w:r w:rsidRPr="009F203A">
        <w:t>15. Turner RM, Spiegelhalter DJ, Smith GCS, et al. Bias modelling in evidence synthesis. J Roy Stat Soc A 2009;</w:t>
      </w:r>
      <w:r w:rsidRPr="009F203A">
        <w:rPr>
          <w:b/>
        </w:rPr>
        <w:t>172</w:t>
      </w:r>
      <w:r w:rsidRPr="009F203A">
        <w:t>(1):21-47.</w:t>
      </w:r>
    </w:p>
    <w:p w14:paraId="01DD0FD4" w14:textId="77777777" w:rsidR="00297347" w:rsidRPr="009F203A" w:rsidRDefault="00297347" w:rsidP="0020133C">
      <w:pPr>
        <w:pStyle w:val="EndNoteBibliography"/>
        <w:spacing w:after="0"/>
        <w:ind w:left="720" w:hanging="720"/>
        <w:jc w:val="left"/>
      </w:pPr>
      <w:r w:rsidRPr="009F203A">
        <w:t>16. Wilks DC, Sharp SJ, Ekelund U, et al. Objectively measured physical activity and fat mass in children: a bias-adjusted meta-analysis of prospective studies. PloS One 2011;</w:t>
      </w:r>
      <w:r w:rsidRPr="009F203A">
        <w:rPr>
          <w:b/>
        </w:rPr>
        <w:t>6</w:t>
      </w:r>
      <w:r w:rsidRPr="009F203A">
        <w:t>(2):e17205.</w:t>
      </w:r>
    </w:p>
    <w:p w14:paraId="25BB3184" w14:textId="77777777" w:rsidR="00297347" w:rsidRPr="009F203A" w:rsidRDefault="00297347" w:rsidP="0020133C">
      <w:pPr>
        <w:pStyle w:val="EndNoteBibliography"/>
        <w:spacing w:after="0"/>
        <w:ind w:left="720" w:hanging="720"/>
        <w:jc w:val="left"/>
      </w:pPr>
      <w:r w:rsidRPr="009F203A">
        <w:t>17. Guyatt GH, Oxman AD, Schunemann HJ, et al. GRADE guidelines: a new series of articles in the Journal of Clinical Epidemiology. J Clin Epidemiol 2011;</w:t>
      </w:r>
      <w:r w:rsidRPr="009F203A">
        <w:rPr>
          <w:b/>
        </w:rPr>
        <w:t>64</w:t>
      </w:r>
      <w:r w:rsidRPr="009F203A">
        <w:t>(4):380-2.</w:t>
      </w:r>
    </w:p>
    <w:p w14:paraId="2F9978DA" w14:textId="77777777" w:rsidR="00297347" w:rsidRPr="009F203A" w:rsidRDefault="00297347" w:rsidP="0020133C">
      <w:pPr>
        <w:pStyle w:val="EndNoteBibliography"/>
        <w:spacing w:after="0"/>
        <w:ind w:left="720" w:hanging="720"/>
        <w:jc w:val="left"/>
      </w:pPr>
      <w:r w:rsidRPr="009F203A">
        <w:t>18. Sox HC, Greenfield S. Comparative effectiveness research: a report from the Institute of Medicine. Ann Intern Med 2009;</w:t>
      </w:r>
      <w:r w:rsidRPr="009F203A">
        <w:rPr>
          <w:b/>
        </w:rPr>
        <w:t>151</w:t>
      </w:r>
      <w:r w:rsidRPr="009F203A">
        <w:t>(3):203-5.</w:t>
      </w:r>
    </w:p>
    <w:p w14:paraId="2BD619EF" w14:textId="77777777" w:rsidR="00297347" w:rsidRPr="009F203A" w:rsidRDefault="00297347" w:rsidP="0020133C">
      <w:pPr>
        <w:pStyle w:val="EndNoteBibliography"/>
        <w:spacing w:after="0"/>
        <w:ind w:left="720" w:hanging="720"/>
        <w:jc w:val="left"/>
      </w:pPr>
      <w:r w:rsidRPr="009F203A">
        <w:t>19. Bjelakovic G, Nikolova D, Gluud LL, et al. Mortality in randomized trials of antioxidant supplements for primary and secondary prevention: systematic review and meta-analysis. JAMA 2007;</w:t>
      </w:r>
      <w:r w:rsidRPr="009F203A">
        <w:rPr>
          <w:b/>
        </w:rPr>
        <w:t>297</w:t>
      </w:r>
      <w:r w:rsidRPr="009F203A">
        <w:t>(8):842-57.</w:t>
      </w:r>
    </w:p>
    <w:p w14:paraId="60D0F42D" w14:textId="77777777" w:rsidR="00297347" w:rsidRPr="009F203A" w:rsidRDefault="00297347" w:rsidP="0020133C">
      <w:pPr>
        <w:pStyle w:val="EndNoteBibliography"/>
        <w:spacing w:after="0"/>
        <w:ind w:left="720" w:hanging="720"/>
        <w:jc w:val="left"/>
      </w:pPr>
      <w:r w:rsidRPr="009F203A">
        <w:t>20. Hernán MA, Alonso A, Logan R, et al. Observational studies analyzed like randomized experiments: an application to postmenopausal hormone therapy and coronary heart disease. Epidemiology 2008;</w:t>
      </w:r>
      <w:r w:rsidRPr="009F203A">
        <w:rPr>
          <w:b/>
        </w:rPr>
        <w:t>19</w:t>
      </w:r>
      <w:r w:rsidRPr="009F203A">
        <w:t>(6):766-79.</w:t>
      </w:r>
    </w:p>
    <w:p w14:paraId="35BC15BF" w14:textId="77777777" w:rsidR="00297347" w:rsidRPr="009F203A" w:rsidRDefault="00297347" w:rsidP="0020133C">
      <w:pPr>
        <w:pStyle w:val="EndNoteBibliography"/>
        <w:spacing w:after="0"/>
        <w:ind w:left="720" w:hanging="720"/>
        <w:jc w:val="left"/>
      </w:pPr>
      <w:r w:rsidRPr="009F203A">
        <w:t>21. Golder S, Loke YK, Bland M. Meta-analyses of adverse effects data derived from randomised controlled trials as compared to observational studies: methodological overview. PLoS Med 2011;</w:t>
      </w:r>
      <w:r w:rsidRPr="009F203A">
        <w:rPr>
          <w:b/>
        </w:rPr>
        <w:t>8</w:t>
      </w:r>
      <w:r w:rsidRPr="009F203A">
        <w:t>(5):e1001026.</w:t>
      </w:r>
    </w:p>
    <w:p w14:paraId="5759B53A" w14:textId="77777777" w:rsidR="00297347" w:rsidRPr="009F203A" w:rsidRDefault="00297347" w:rsidP="0020133C">
      <w:pPr>
        <w:pStyle w:val="EndNoteBibliography"/>
        <w:ind w:left="720" w:hanging="720"/>
        <w:jc w:val="left"/>
      </w:pPr>
      <w:r w:rsidRPr="009F203A">
        <w:lastRenderedPageBreak/>
        <w:t>22. Schunemann HJ, Tugwell P, Reeves BC, et al. Non-randomized studies as a source of complementary, sequential or replacement evidence for randomized controlled trials in systematic reviews on the effects of interventions. Res Synth Methods 2013;</w:t>
      </w:r>
      <w:r w:rsidRPr="009F203A">
        <w:rPr>
          <w:b/>
        </w:rPr>
        <w:t>4</w:t>
      </w:r>
      <w:r w:rsidRPr="009F203A">
        <w:t>(1):49-62.</w:t>
      </w:r>
    </w:p>
    <w:p w14:paraId="4B2C58A6" w14:textId="593B69E1" w:rsidR="00F55C7E" w:rsidRPr="009F203A" w:rsidRDefault="00B260E8" w:rsidP="0020133C">
      <w:pPr>
        <w:jc w:val="left"/>
      </w:pPr>
      <w:r w:rsidRPr="009F203A">
        <w:fldChar w:fldCharType="end"/>
      </w:r>
    </w:p>
    <w:p w14:paraId="02B5D8F6" w14:textId="77777777" w:rsidR="003F4BA9" w:rsidRPr="009F203A" w:rsidRDefault="003F4BA9" w:rsidP="003F4BA9">
      <w:pPr>
        <w:tabs>
          <w:tab w:val="left" w:pos="960"/>
        </w:tabs>
        <w:autoSpaceDE w:val="0"/>
        <w:autoSpaceDN w:val="0"/>
        <w:adjustRightInd w:val="0"/>
        <w:spacing w:after="160"/>
        <w:rPr>
          <w:rFonts w:cs="Arial"/>
        </w:rPr>
        <w:sectPr w:rsidR="003F4BA9" w:rsidRPr="009F203A" w:rsidSect="00E7695B">
          <w:footerReference w:type="default" r:id="rId11"/>
          <w:pgSz w:w="11906" w:h="16838"/>
          <w:pgMar w:top="1440" w:right="1440" w:bottom="1440" w:left="1440" w:header="708" w:footer="708" w:gutter="0"/>
          <w:cols w:space="708"/>
          <w:docGrid w:linePitch="360"/>
        </w:sectPr>
      </w:pPr>
      <w:bookmarkStart w:id="8" w:name="_Ref396934475"/>
      <w:bookmarkStart w:id="9" w:name="_Ref399085064"/>
    </w:p>
    <w:p w14:paraId="15510373" w14:textId="52A383CA" w:rsidR="003F4BA9" w:rsidRPr="009F203A" w:rsidRDefault="003F4BA9" w:rsidP="003F4BA9">
      <w:pPr>
        <w:tabs>
          <w:tab w:val="left" w:pos="960"/>
        </w:tabs>
        <w:autoSpaceDE w:val="0"/>
        <w:autoSpaceDN w:val="0"/>
        <w:adjustRightInd w:val="0"/>
        <w:spacing w:after="160"/>
        <w:rPr>
          <w:rFonts w:cs="Arial"/>
        </w:rPr>
      </w:pPr>
      <w:bookmarkStart w:id="10" w:name="_Ref421193454"/>
      <w:r w:rsidRPr="009F203A">
        <w:rPr>
          <w:rFonts w:cs="Arial"/>
        </w:rPr>
        <w:lastRenderedPageBreak/>
        <w:t xml:space="preserve">Table </w:t>
      </w:r>
      <w:r w:rsidRPr="009F203A">
        <w:rPr>
          <w:rFonts w:cs="Arial"/>
        </w:rPr>
        <w:fldChar w:fldCharType="begin"/>
      </w:r>
      <w:r w:rsidRPr="009F203A">
        <w:rPr>
          <w:rFonts w:cs="Arial"/>
        </w:rPr>
        <w:instrText xml:space="preserve"> SEQ Table \* ARABIC </w:instrText>
      </w:r>
      <w:r w:rsidRPr="009F203A">
        <w:rPr>
          <w:rFonts w:cs="Arial"/>
        </w:rPr>
        <w:fldChar w:fldCharType="separate"/>
      </w:r>
      <w:r w:rsidR="000A6D57" w:rsidRPr="009F203A">
        <w:rPr>
          <w:rFonts w:cs="Arial"/>
          <w:noProof/>
        </w:rPr>
        <w:t>1</w:t>
      </w:r>
      <w:r w:rsidRPr="009F203A">
        <w:rPr>
          <w:rFonts w:cs="Arial"/>
        </w:rPr>
        <w:fldChar w:fldCharType="end"/>
      </w:r>
      <w:bookmarkEnd w:id="8"/>
      <w:bookmarkEnd w:id="10"/>
      <w:r w:rsidRPr="009F203A">
        <w:rPr>
          <w:rFonts w:cs="Arial"/>
        </w:rPr>
        <w:t xml:space="preserve">. Bias domains included in </w:t>
      </w:r>
      <w:r w:rsidR="003915BE" w:rsidRPr="009F203A">
        <w:rPr>
          <w:rFonts w:cs="Arial"/>
        </w:rPr>
        <w:t>ROBINS-I</w:t>
      </w:r>
      <w:r w:rsidRPr="009F203A">
        <w:rPr>
          <w:rFonts w:cs="Arial"/>
        </w:rPr>
        <w:t>.</w:t>
      </w:r>
      <w:bookmarkEnd w:id="9"/>
    </w:p>
    <w:tbl>
      <w:tblPr>
        <w:tblStyle w:val="TableGrid"/>
        <w:tblW w:w="13716" w:type="dxa"/>
        <w:tblBorders>
          <w:left w:val="none" w:sz="0" w:space="0" w:color="auto"/>
          <w:right w:val="none" w:sz="0" w:space="0" w:color="auto"/>
          <w:insideV w:val="none" w:sz="0" w:space="0" w:color="auto"/>
        </w:tblBorders>
        <w:tblLook w:val="04A0" w:firstRow="1" w:lastRow="0" w:firstColumn="1" w:lastColumn="0" w:noHBand="0" w:noVBand="1"/>
      </w:tblPr>
      <w:tblGrid>
        <w:gridCol w:w="2376"/>
        <w:gridCol w:w="10065"/>
        <w:gridCol w:w="1275"/>
      </w:tblGrid>
      <w:tr w:rsidR="00FB3F0E" w:rsidRPr="009F203A" w14:paraId="0E7121F6" w14:textId="77777777" w:rsidTr="00E307B9">
        <w:tc>
          <w:tcPr>
            <w:tcW w:w="2376" w:type="dxa"/>
            <w:tcBorders>
              <w:bottom w:val="single" w:sz="4" w:space="0" w:color="auto"/>
              <w:right w:val="nil"/>
            </w:tcBorders>
          </w:tcPr>
          <w:p w14:paraId="5FFE2174" w14:textId="77777777" w:rsidR="00FB3F0E" w:rsidRPr="009F203A" w:rsidRDefault="00FB3F0E" w:rsidP="001878A0">
            <w:pPr>
              <w:keepNext w:val="0"/>
              <w:tabs>
                <w:tab w:val="left" w:pos="960"/>
              </w:tabs>
              <w:autoSpaceDE w:val="0"/>
              <w:autoSpaceDN w:val="0"/>
              <w:adjustRightInd w:val="0"/>
              <w:spacing w:after="40"/>
              <w:rPr>
                <w:rFonts w:cs="Arial"/>
                <w:b/>
              </w:rPr>
            </w:pPr>
            <w:r w:rsidRPr="009F203A">
              <w:rPr>
                <w:rFonts w:cs="Arial"/>
                <w:b/>
              </w:rPr>
              <w:t>Domain</w:t>
            </w:r>
          </w:p>
        </w:tc>
        <w:tc>
          <w:tcPr>
            <w:tcW w:w="10065" w:type="dxa"/>
            <w:tcBorders>
              <w:left w:val="nil"/>
              <w:bottom w:val="single" w:sz="4" w:space="0" w:color="auto"/>
              <w:right w:val="nil"/>
            </w:tcBorders>
          </w:tcPr>
          <w:p w14:paraId="0FAF1185" w14:textId="5237D0E7" w:rsidR="00FB3F0E" w:rsidRPr="009F203A" w:rsidRDefault="00FB3F0E" w:rsidP="00877E2A">
            <w:pPr>
              <w:keepNext w:val="0"/>
              <w:tabs>
                <w:tab w:val="left" w:pos="960"/>
              </w:tabs>
              <w:autoSpaceDE w:val="0"/>
              <w:autoSpaceDN w:val="0"/>
              <w:adjustRightInd w:val="0"/>
              <w:spacing w:after="40"/>
              <w:jc w:val="left"/>
              <w:rPr>
                <w:rFonts w:cs="Arial"/>
                <w:b/>
              </w:rPr>
            </w:pPr>
            <w:r w:rsidRPr="009F203A">
              <w:rPr>
                <w:rFonts w:cs="Arial"/>
                <w:b/>
              </w:rPr>
              <w:t>Explanation</w:t>
            </w:r>
          </w:p>
        </w:tc>
        <w:tc>
          <w:tcPr>
            <w:tcW w:w="1275" w:type="dxa"/>
            <w:tcBorders>
              <w:left w:val="nil"/>
              <w:bottom w:val="single" w:sz="4" w:space="0" w:color="auto"/>
            </w:tcBorders>
          </w:tcPr>
          <w:p w14:paraId="4A3FD8E8" w14:textId="77777777" w:rsidR="00FB3F0E" w:rsidRPr="009F203A" w:rsidRDefault="00FB3F0E" w:rsidP="001878A0">
            <w:pPr>
              <w:keepNext w:val="0"/>
              <w:tabs>
                <w:tab w:val="left" w:pos="960"/>
              </w:tabs>
              <w:autoSpaceDE w:val="0"/>
              <w:autoSpaceDN w:val="0"/>
              <w:adjustRightInd w:val="0"/>
              <w:spacing w:after="40"/>
              <w:rPr>
                <w:rFonts w:cs="Arial"/>
                <w:b/>
              </w:rPr>
            </w:pPr>
          </w:p>
        </w:tc>
      </w:tr>
      <w:tr w:rsidR="00FB3F0E" w:rsidRPr="009F203A" w14:paraId="5F7B7EEB" w14:textId="77777777" w:rsidTr="00E307B9">
        <w:tc>
          <w:tcPr>
            <w:tcW w:w="2376" w:type="dxa"/>
            <w:tcBorders>
              <w:bottom w:val="nil"/>
              <w:right w:val="nil"/>
            </w:tcBorders>
          </w:tcPr>
          <w:p w14:paraId="2530A081" w14:textId="77777777" w:rsidR="00FB3F0E" w:rsidRPr="009F203A" w:rsidRDefault="00FB3F0E" w:rsidP="001878A0">
            <w:pPr>
              <w:keepNext w:val="0"/>
              <w:tabs>
                <w:tab w:val="left" w:pos="960"/>
              </w:tabs>
              <w:autoSpaceDE w:val="0"/>
              <w:autoSpaceDN w:val="0"/>
              <w:adjustRightInd w:val="0"/>
              <w:spacing w:after="40"/>
              <w:rPr>
                <w:rFonts w:cs="Arial"/>
                <w:i/>
              </w:rPr>
            </w:pPr>
            <w:r w:rsidRPr="009F203A">
              <w:rPr>
                <w:rFonts w:cs="Arial"/>
                <w:i/>
              </w:rPr>
              <w:t>Pre-intervention</w:t>
            </w:r>
          </w:p>
        </w:tc>
        <w:tc>
          <w:tcPr>
            <w:tcW w:w="10065" w:type="dxa"/>
            <w:tcBorders>
              <w:left w:val="nil"/>
              <w:bottom w:val="nil"/>
              <w:right w:val="nil"/>
            </w:tcBorders>
          </w:tcPr>
          <w:p w14:paraId="3051623E" w14:textId="77777777" w:rsidR="00FB3F0E" w:rsidRPr="009F203A" w:rsidRDefault="00FB3F0E" w:rsidP="001878A0">
            <w:pPr>
              <w:keepNext w:val="0"/>
              <w:tabs>
                <w:tab w:val="left" w:pos="960"/>
              </w:tabs>
              <w:autoSpaceDE w:val="0"/>
              <w:autoSpaceDN w:val="0"/>
              <w:adjustRightInd w:val="0"/>
              <w:spacing w:after="40"/>
              <w:rPr>
                <w:rFonts w:cs="Arial"/>
                <w:i/>
              </w:rPr>
            </w:pPr>
          </w:p>
        </w:tc>
        <w:tc>
          <w:tcPr>
            <w:tcW w:w="1275" w:type="dxa"/>
            <w:vMerge w:val="restart"/>
            <w:tcBorders>
              <w:left w:val="nil"/>
            </w:tcBorders>
            <w:textDirection w:val="tbRl"/>
          </w:tcPr>
          <w:p w14:paraId="3D32C34F" w14:textId="77777777" w:rsidR="00FB3F0E" w:rsidRPr="009F203A" w:rsidRDefault="00FB3F0E" w:rsidP="001878A0">
            <w:pPr>
              <w:keepNext w:val="0"/>
              <w:tabs>
                <w:tab w:val="left" w:pos="960"/>
              </w:tabs>
              <w:autoSpaceDE w:val="0"/>
              <w:autoSpaceDN w:val="0"/>
              <w:adjustRightInd w:val="0"/>
              <w:spacing w:after="40"/>
              <w:ind w:left="113" w:right="113"/>
              <w:jc w:val="left"/>
              <w:rPr>
                <w:rFonts w:cs="Arial"/>
              </w:rPr>
            </w:pPr>
            <w:r w:rsidRPr="009F203A">
              <w:rPr>
                <w:rFonts w:cs="Arial"/>
              </w:rPr>
              <w:t>Pre-intervention or at-intervention domains for which risk of bias assessment is mainly distinct from assessments of randomized trials</w:t>
            </w:r>
          </w:p>
        </w:tc>
      </w:tr>
      <w:tr w:rsidR="00FB3F0E" w:rsidRPr="009F203A" w14:paraId="1E1DB986" w14:textId="77777777" w:rsidTr="00E307B9">
        <w:tc>
          <w:tcPr>
            <w:tcW w:w="2376" w:type="dxa"/>
            <w:tcBorders>
              <w:top w:val="nil"/>
              <w:bottom w:val="nil"/>
              <w:right w:val="nil"/>
            </w:tcBorders>
          </w:tcPr>
          <w:p w14:paraId="1FC0F9AE" w14:textId="77777777" w:rsidR="00FB3F0E" w:rsidRPr="009F203A" w:rsidRDefault="00FB3F0E" w:rsidP="001878A0">
            <w:pPr>
              <w:keepNext w:val="0"/>
              <w:tabs>
                <w:tab w:val="left" w:pos="960"/>
              </w:tabs>
              <w:autoSpaceDE w:val="0"/>
              <w:autoSpaceDN w:val="0"/>
              <w:adjustRightInd w:val="0"/>
              <w:spacing w:after="40"/>
              <w:jc w:val="left"/>
              <w:rPr>
                <w:rFonts w:cs="Arial"/>
              </w:rPr>
            </w:pPr>
            <w:r w:rsidRPr="009F203A">
              <w:rPr>
                <w:rFonts w:cs="Arial"/>
              </w:rPr>
              <w:t>Bias due to confounding</w:t>
            </w:r>
          </w:p>
        </w:tc>
        <w:tc>
          <w:tcPr>
            <w:tcW w:w="10065" w:type="dxa"/>
            <w:tcBorders>
              <w:top w:val="nil"/>
              <w:left w:val="nil"/>
              <w:bottom w:val="nil"/>
              <w:right w:val="nil"/>
            </w:tcBorders>
          </w:tcPr>
          <w:p w14:paraId="68F0A9FA" w14:textId="55854891" w:rsidR="00FB3F0E" w:rsidRPr="009F203A" w:rsidRDefault="00EA6C8D" w:rsidP="00E400B4">
            <w:pPr>
              <w:autoSpaceDE w:val="0"/>
              <w:autoSpaceDN w:val="0"/>
              <w:adjustRightInd w:val="0"/>
              <w:spacing w:after="0"/>
              <w:jc w:val="left"/>
              <w:rPr>
                <w:rFonts w:cs="Arial"/>
              </w:rPr>
            </w:pPr>
            <w:r w:rsidRPr="009F203A">
              <w:rPr>
                <w:rFonts w:cs="Arial"/>
              </w:rPr>
              <w:t>Baseline c</w:t>
            </w:r>
            <w:r w:rsidR="00FB3F0E" w:rsidRPr="009F203A">
              <w:rPr>
                <w:rFonts w:cs="Arial"/>
              </w:rPr>
              <w:t xml:space="preserve">onfounding occurs when one or more prognostic </w:t>
            </w:r>
            <w:r w:rsidRPr="009F203A">
              <w:rPr>
                <w:rFonts w:cs="Arial"/>
              </w:rPr>
              <w:t>variables</w:t>
            </w:r>
            <w:r w:rsidR="00FB3F0E" w:rsidRPr="009F203A">
              <w:rPr>
                <w:rFonts w:cs="Arial"/>
              </w:rPr>
              <w:t xml:space="preserve"> (factors that predict the outcome of interest) also predict</w:t>
            </w:r>
            <w:r w:rsidR="00915421" w:rsidRPr="009F203A">
              <w:rPr>
                <w:rFonts w:cs="Arial"/>
              </w:rPr>
              <w:t>s</w:t>
            </w:r>
            <w:r w:rsidR="00FB3F0E" w:rsidRPr="009F203A">
              <w:rPr>
                <w:rFonts w:cs="Arial"/>
              </w:rPr>
              <w:t xml:space="preserve"> the intervention </w:t>
            </w:r>
            <w:r w:rsidR="00915421" w:rsidRPr="009F203A">
              <w:rPr>
                <w:rFonts w:cs="Arial"/>
              </w:rPr>
              <w:t>received at baseline</w:t>
            </w:r>
            <w:r w:rsidR="00FB3F0E" w:rsidRPr="009F203A">
              <w:rPr>
                <w:rFonts w:cs="Arial"/>
              </w:rPr>
              <w:t xml:space="preserve">. </w:t>
            </w:r>
            <w:r w:rsidR="00915421" w:rsidRPr="009F203A">
              <w:rPr>
                <w:rFonts w:cs="Arial"/>
              </w:rPr>
              <w:t>ROBINS-I can also address t</w:t>
            </w:r>
            <w:r w:rsidR="00FB3F0E" w:rsidRPr="009F203A">
              <w:rPr>
                <w:rFonts w:cs="Arial"/>
              </w:rPr>
              <w:t>ime-varying confounding</w:t>
            </w:r>
            <w:r w:rsidR="00915421" w:rsidRPr="009F203A">
              <w:rPr>
                <w:rFonts w:cs="Arial"/>
              </w:rPr>
              <w:t>, which occurs when individuals switch between the interventions being compared and when post-baseline prognostic factors affect the intervention received after baseline.</w:t>
            </w:r>
          </w:p>
        </w:tc>
        <w:tc>
          <w:tcPr>
            <w:tcW w:w="1275" w:type="dxa"/>
            <w:vMerge/>
            <w:tcBorders>
              <w:left w:val="nil"/>
            </w:tcBorders>
          </w:tcPr>
          <w:p w14:paraId="73B5BCED" w14:textId="77777777" w:rsidR="00FB3F0E" w:rsidRPr="009F203A" w:rsidRDefault="00FB3F0E" w:rsidP="001878A0">
            <w:pPr>
              <w:keepNext w:val="0"/>
              <w:tabs>
                <w:tab w:val="left" w:pos="960"/>
              </w:tabs>
              <w:autoSpaceDE w:val="0"/>
              <w:autoSpaceDN w:val="0"/>
              <w:adjustRightInd w:val="0"/>
              <w:spacing w:after="40"/>
              <w:rPr>
                <w:rFonts w:cs="Arial"/>
              </w:rPr>
            </w:pPr>
          </w:p>
        </w:tc>
      </w:tr>
      <w:tr w:rsidR="00FB3F0E" w:rsidRPr="009F203A" w14:paraId="2F056FC1" w14:textId="77777777" w:rsidTr="00E307B9">
        <w:tc>
          <w:tcPr>
            <w:tcW w:w="2376" w:type="dxa"/>
            <w:tcBorders>
              <w:top w:val="nil"/>
              <w:bottom w:val="nil"/>
              <w:right w:val="nil"/>
            </w:tcBorders>
          </w:tcPr>
          <w:p w14:paraId="75631308" w14:textId="77777777" w:rsidR="00FB3F0E" w:rsidRPr="009F203A" w:rsidRDefault="00FB3F0E" w:rsidP="001878A0">
            <w:pPr>
              <w:keepNext w:val="0"/>
              <w:tabs>
                <w:tab w:val="left" w:pos="960"/>
              </w:tabs>
              <w:autoSpaceDE w:val="0"/>
              <w:autoSpaceDN w:val="0"/>
              <w:adjustRightInd w:val="0"/>
              <w:spacing w:after="40"/>
              <w:jc w:val="left"/>
              <w:rPr>
                <w:rFonts w:cs="Arial"/>
              </w:rPr>
            </w:pPr>
            <w:r w:rsidRPr="009F203A">
              <w:rPr>
                <w:rFonts w:cs="Arial"/>
              </w:rPr>
              <w:t>Bias in selection of participants into the study</w:t>
            </w:r>
          </w:p>
        </w:tc>
        <w:tc>
          <w:tcPr>
            <w:tcW w:w="10065" w:type="dxa"/>
            <w:tcBorders>
              <w:top w:val="nil"/>
              <w:left w:val="nil"/>
              <w:bottom w:val="nil"/>
              <w:right w:val="nil"/>
            </w:tcBorders>
          </w:tcPr>
          <w:p w14:paraId="069CA182" w14:textId="1C6E2360" w:rsidR="00FB3F0E" w:rsidRPr="009F203A" w:rsidRDefault="00C0239B" w:rsidP="007E177C">
            <w:pPr>
              <w:tabs>
                <w:tab w:val="left" w:pos="960"/>
              </w:tabs>
              <w:autoSpaceDE w:val="0"/>
              <w:autoSpaceDN w:val="0"/>
              <w:adjustRightInd w:val="0"/>
              <w:spacing w:after="40"/>
              <w:jc w:val="left"/>
              <w:rPr>
                <w:rFonts w:cs="Arial"/>
              </w:rPr>
            </w:pPr>
            <w:r w:rsidRPr="009F203A">
              <w:rPr>
                <w:rFonts w:cs="Arial"/>
              </w:rPr>
              <w:t>When exclusion of some eligible participants, or the initial follow up time of some participants, or some outcome events, is related to both intervention and outcome, there will be an association between interventions and outcome even if the effects of the interventions are identical. This</w:t>
            </w:r>
            <w:r w:rsidR="007E177C" w:rsidRPr="009F203A">
              <w:rPr>
                <w:rFonts w:cs="Arial"/>
              </w:rPr>
              <w:t xml:space="preserve"> form of</w:t>
            </w:r>
            <w:r w:rsidRPr="009F203A">
              <w:rPr>
                <w:rFonts w:cs="Arial"/>
              </w:rPr>
              <w:t xml:space="preserve"> s</w:t>
            </w:r>
            <w:r w:rsidR="00E400B4" w:rsidRPr="009F203A">
              <w:rPr>
                <w:rFonts w:cs="Arial"/>
              </w:rPr>
              <w:t>election b</w:t>
            </w:r>
            <w:r w:rsidR="00FB3F0E" w:rsidRPr="009F203A">
              <w:rPr>
                <w:rFonts w:cs="Arial"/>
              </w:rPr>
              <w:t>ias</w:t>
            </w:r>
            <w:r w:rsidRPr="009F203A">
              <w:rPr>
                <w:rFonts w:cs="Arial"/>
              </w:rPr>
              <w:t xml:space="preserve"> is</w:t>
            </w:r>
            <w:r w:rsidR="00FB3F0E" w:rsidRPr="009F203A">
              <w:rPr>
                <w:rFonts w:cs="Arial"/>
              </w:rPr>
              <w:t xml:space="preserve"> distinct from confounding.  A specific example is bias due to the inclusion of prevalent users, rather than new users, of an intervention.</w:t>
            </w:r>
          </w:p>
        </w:tc>
        <w:tc>
          <w:tcPr>
            <w:tcW w:w="1275" w:type="dxa"/>
            <w:vMerge/>
            <w:tcBorders>
              <w:left w:val="nil"/>
              <w:bottom w:val="nil"/>
            </w:tcBorders>
          </w:tcPr>
          <w:p w14:paraId="41ECA868" w14:textId="77777777" w:rsidR="00FB3F0E" w:rsidRPr="009F203A" w:rsidRDefault="00FB3F0E" w:rsidP="001878A0">
            <w:pPr>
              <w:keepNext w:val="0"/>
              <w:tabs>
                <w:tab w:val="left" w:pos="960"/>
              </w:tabs>
              <w:autoSpaceDE w:val="0"/>
              <w:autoSpaceDN w:val="0"/>
              <w:adjustRightInd w:val="0"/>
              <w:spacing w:after="40"/>
              <w:rPr>
                <w:rFonts w:cs="Arial"/>
              </w:rPr>
            </w:pPr>
          </w:p>
        </w:tc>
      </w:tr>
      <w:tr w:rsidR="00FB3F0E" w:rsidRPr="009F203A" w14:paraId="64650607" w14:textId="77777777" w:rsidTr="00E307B9">
        <w:tc>
          <w:tcPr>
            <w:tcW w:w="2376" w:type="dxa"/>
            <w:tcBorders>
              <w:top w:val="nil"/>
              <w:bottom w:val="nil"/>
              <w:right w:val="nil"/>
            </w:tcBorders>
          </w:tcPr>
          <w:p w14:paraId="7E9D0E02" w14:textId="77777777" w:rsidR="00FB3F0E" w:rsidRPr="009F203A" w:rsidRDefault="00FB3F0E" w:rsidP="001878A0">
            <w:pPr>
              <w:keepNext w:val="0"/>
              <w:tabs>
                <w:tab w:val="left" w:pos="960"/>
              </w:tabs>
              <w:autoSpaceDE w:val="0"/>
              <w:autoSpaceDN w:val="0"/>
              <w:adjustRightInd w:val="0"/>
              <w:spacing w:after="40"/>
              <w:rPr>
                <w:rFonts w:cs="Arial"/>
                <w:i/>
              </w:rPr>
            </w:pPr>
            <w:r w:rsidRPr="009F203A">
              <w:rPr>
                <w:rFonts w:cs="Arial"/>
                <w:i/>
              </w:rPr>
              <w:t>At intervention</w:t>
            </w:r>
          </w:p>
        </w:tc>
        <w:tc>
          <w:tcPr>
            <w:tcW w:w="10065" w:type="dxa"/>
            <w:tcBorders>
              <w:top w:val="nil"/>
              <w:left w:val="nil"/>
              <w:bottom w:val="nil"/>
              <w:right w:val="nil"/>
            </w:tcBorders>
          </w:tcPr>
          <w:p w14:paraId="387CE46A" w14:textId="77777777" w:rsidR="00FB3F0E" w:rsidRPr="009F203A" w:rsidRDefault="00FB3F0E" w:rsidP="00877E2A">
            <w:pPr>
              <w:keepNext w:val="0"/>
              <w:tabs>
                <w:tab w:val="left" w:pos="960"/>
              </w:tabs>
              <w:autoSpaceDE w:val="0"/>
              <w:autoSpaceDN w:val="0"/>
              <w:adjustRightInd w:val="0"/>
              <w:spacing w:after="40"/>
              <w:jc w:val="left"/>
              <w:rPr>
                <w:rFonts w:cs="Arial"/>
                <w:i/>
              </w:rPr>
            </w:pPr>
          </w:p>
        </w:tc>
        <w:tc>
          <w:tcPr>
            <w:tcW w:w="1275" w:type="dxa"/>
            <w:vMerge/>
            <w:tcBorders>
              <w:top w:val="nil"/>
              <w:left w:val="nil"/>
            </w:tcBorders>
          </w:tcPr>
          <w:p w14:paraId="2A539AC3" w14:textId="77777777" w:rsidR="00FB3F0E" w:rsidRPr="009F203A" w:rsidRDefault="00FB3F0E" w:rsidP="001878A0">
            <w:pPr>
              <w:keepNext w:val="0"/>
              <w:tabs>
                <w:tab w:val="left" w:pos="960"/>
              </w:tabs>
              <w:autoSpaceDE w:val="0"/>
              <w:autoSpaceDN w:val="0"/>
              <w:adjustRightInd w:val="0"/>
              <w:spacing w:after="40"/>
              <w:rPr>
                <w:rFonts w:cs="Arial"/>
                <w:i/>
              </w:rPr>
            </w:pPr>
          </w:p>
        </w:tc>
      </w:tr>
      <w:tr w:rsidR="00FB3F0E" w:rsidRPr="009F203A" w14:paraId="71C5C67B" w14:textId="77777777" w:rsidTr="00E307B9">
        <w:tc>
          <w:tcPr>
            <w:tcW w:w="2376" w:type="dxa"/>
            <w:tcBorders>
              <w:top w:val="nil"/>
              <w:bottom w:val="single" w:sz="4" w:space="0" w:color="auto"/>
              <w:right w:val="nil"/>
            </w:tcBorders>
          </w:tcPr>
          <w:p w14:paraId="12A5168F" w14:textId="77777777" w:rsidR="00FB3F0E" w:rsidRPr="009F203A" w:rsidRDefault="00FB3F0E" w:rsidP="001878A0">
            <w:pPr>
              <w:keepNext w:val="0"/>
              <w:tabs>
                <w:tab w:val="left" w:pos="960"/>
              </w:tabs>
              <w:autoSpaceDE w:val="0"/>
              <w:autoSpaceDN w:val="0"/>
              <w:adjustRightInd w:val="0"/>
              <w:spacing w:after="40"/>
              <w:jc w:val="left"/>
              <w:rPr>
                <w:rFonts w:cs="Arial"/>
              </w:rPr>
            </w:pPr>
            <w:r w:rsidRPr="009F203A">
              <w:rPr>
                <w:rFonts w:cs="Arial"/>
              </w:rPr>
              <w:t>Bias in classification of interventions</w:t>
            </w:r>
          </w:p>
        </w:tc>
        <w:tc>
          <w:tcPr>
            <w:tcW w:w="10065" w:type="dxa"/>
            <w:tcBorders>
              <w:top w:val="nil"/>
              <w:left w:val="nil"/>
              <w:bottom w:val="single" w:sz="4" w:space="0" w:color="auto"/>
              <w:right w:val="nil"/>
            </w:tcBorders>
          </w:tcPr>
          <w:p w14:paraId="7695E6A5" w14:textId="351AF978" w:rsidR="00FB3F0E" w:rsidRPr="009F203A" w:rsidRDefault="00FB3F0E" w:rsidP="00877E2A">
            <w:pPr>
              <w:keepNext w:val="0"/>
              <w:tabs>
                <w:tab w:val="left" w:pos="960"/>
              </w:tabs>
              <w:autoSpaceDE w:val="0"/>
              <w:autoSpaceDN w:val="0"/>
              <w:adjustRightInd w:val="0"/>
              <w:spacing w:after="40"/>
              <w:jc w:val="left"/>
              <w:rPr>
                <w:rFonts w:cs="Arial"/>
              </w:rPr>
            </w:pPr>
            <w:r w:rsidRPr="009F203A">
              <w:rPr>
                <w:rFonts w:cs="Arial"/>
              </w:rPr>
              <w:t xml:space="preserve">Bias introduced by either differential or non-differential misclassification of intervention status. </w:t>
            </w:r>
            <w:r w:rsidRPr="009F203A">
              <w:t>Non-differential misclassification is unrelated to the outcome and will usually bias the estimated effect of intervention towards the null. Differential misclassification occurs when misclassification of intervention status is related to the outcome or the risk of the outcome, and is likely to lead to bias.</w:t>
            </w:r>
          </w:p>
        </w:tc>
        <w:tc>
          <w:tcPr>
            <w:tcW w:w="1275" w:type="dxa"/>
            <w:vMerge/>
            <w:tcBorders>
              <w:left w:val="nil"/>
              <w:bottom w:val="single" w:sz="4" w:space="0" w:color="auto"/>
            </w:tcBorders>
          </w:tcPr>
          <w:p w14:paraId="6FBE4764" w14:textId="77777777" w:rsidR="00FB3F0E" w:rsidRPr="009F203A" w:rsidRDefault="00FB3F0E" w:rsidP="001878A0">
            <w:pPr>
              <w:keepNext w:val="0"/>
              <w:tabs>
                <w:tab w:val="left" w:pos="960"/>
              </w:tabs>
              <w:autoSpaceDE w:val="0"/>
              <w:autoSpaceDN w:val="0"/>
              <w:adjustRightInd w:val="0"/>
              <w:spacing w:after="40"/>
              <w:rPr>
                <w:rFonts w:cs="Arial"/>
              </w:rPr>
            </w:pPr>
          </w:p>
        </w:tc>
      </w:tr>
      <w:tr w:rsidR="00FB3F0E" w:rsidRPr="009F203A" w14:paraId="2AC30CCB" w14:textId="77777777" w:rsidTr="00E307B9">
        <w:tc>
          <w:tcPr>
            <w:tcW w:w="2376" w:type="dxa"/>
            <w:tcBorders>
              <w:bottom w:val="nil"/>
              <w:right w:val="nil"/>
            </w:tcBorders>
          </w:tcPr>
          <w:p w14:paraId="4B5C3FF7" w14:textId="77777777" w:rsidR="00FB3F0E" w:rsidRPr="009F203A" w:rsidRDefault="00FB3F0E" w:rsidP="001878A0">
            <w:pPr>
              <w:keepNext w:val="0"/>
              <w:tabs>
                <w:tab w:val="left" w:pos="960"/>
              </w:tabs>
              <w:autoSpaceDE w:val="0"/>
              <w:autoSpaceDN w:val="0"/>
              <w:adjustRightInd w:val="0"/>
              <w:spacing w:after="40"/>
              <w:rPr>
                <w:rFonts w:cs="Arial"/>
                <w:i/>
              </w:rPr>
            </w:pPr>
            <w:r w:rsidRPr="009F203A">
              <w:rPr>
                <w:rFonts w:cs="Arial"/>
                <w:i/>
              </w:rPr>
              <w:t>Post-intervention</w:t>
            </w:r>
          </w:p>
        </w:tc>
        <w:tc>
          <w:tcPr>
            <w:tcW w:w="10065" w:type="dxa"/>
            <w:tcBorders>
              <w:left w:val="nil"/>
              <w:bottom w:val="nil"/>
              <w:right w:val="nil"/>
            </w:tcBorders>
          </w:tcPr>
          <w:p w14:paraId="2821482E" w14:textId="77777777" w:rsidR="00FB3F0E" w:rsidRPr="009F203A" w:rsidRDefault="00FB3F0E" w:rsidP="00877E2A">
            <w:pPr>
              <w:keepNext w:val="0"/>
              <w:tabs>
                <w:tab w:val="left" w:pos="960"/>
              </w:tabs>
              <w:autoSpaceDE w:val="0"/>
              <w:autoSpaceDN w:val="0"/>
              <w:adjustRightInd w:val="0"/>
              <w:spacing w:after="40"/>
              <w:jc w:val="left"/>
              <w:rPr>
                <w:rFonts w:cs="Arial"/>
                <w:i/>
              </w:rPr>
            </w:pPr>
          </w:p>
        </w:tc>
        <w:tc>
          <w:tcPr>
            <w:tcW w:w="1275" w:type="dxa"/>
            <w:vMerge w:val="restart"/>
            <w:tcBorders>
              <w:left w:val="nil"/>
            </w:tcBorders>
            <w:textDirection w:val="tbRl"/>
          </w:tcPr>
          <w:p w14:paraId="1FDADFA9" w14:textId="77777777" w:rsidR="00FB3F0E" w:rsidRPr="009F203A" w:rsidRDefault="00FB3F0E" w:rsidP="001878A0">
            <w:pPr>
              <w:keepNext w:val="0"/>
              <w:tabs>
                <w:tab w:val="left" w:pos="960"/>
              </w:tabs>
              <w:autoSpaceDE w:val="0"/>
              <w:autoSpaceDN w:val="0"/>
              <w:adjustRightInd w:val="0"/>
              <w:spacing w:after="40"/>
              <w:ind w:left="113" w:right="113"/>
              <w:jc w:val="left"/>
              <w:rPr>
                <w:rFonts w:cs="Arial"/>
                <w:i/>
              </w:rPr>
            </w:pPr>
            <w:r w:rsidRPr="009F203A">
              <w:rPr>
                <w:rFonts w:cs="Arial"/>
              </w:rPr>
              <w:t>Post-intervention domains for which there is substantial overlap with  assessments of randomized trials</w:t>
            </w:r>
          </w:p>
        </w:tc>
      </w:tr>
      <w:tr w:rsidR="00FB3F0E" w:rsidRPr="009F203A" w14:paraId="0B54EDAE" w14:textId="77777777" w:rsidTr="00E307B9">
        <w:tc>
          <w:tcPr>
            <w:tcW w:w="2376" w:type="dxa"/>
            <w:tcBorders>
              <w:top w:val="nil"/>
              <w:bottom w:val="nil"/>
              <w:right w:val="nil"/>
            </w:tcBorders>
          </w:tcPr>
          <w:p w14:paraId="17CE9CA5" w14:textId="5941EBBB" w:rsidR="00FB3F0E" w:rsidRPr="009F203A" w:rsidRDefault="00FB3F0E" w:rsidP="001878A0">
            <w:pPr>
              <w:keepNext w:val="0"/>
              <w:tabs>
                <w:tab w:val="left" w:pos="960"/>
              </w:tabs>
              <w:autoSpaceDE w:val="0"/>
              <w:autoSpaceDN w:val="0"/>
              <w:adjustRightInd w:val="0"/>
              <w:spacing w:after="40"/>
              <w:jc w:val="left"/>
              <w:rPr>
                <w:rFonts w:cs="Arial"/>
              </w:rPr>
            </w:pPr>
            <w:r w:rsidRPr="009F203A">
              <w:rPr>
                <w:rFonts w:cs="Arial"/>
              </w:rPr>
              <w:t>Bias due to deviations from intended interventions</w:t>
            </w:r>
          </w:p>
        </w:tc>
        <w:tc>
          <w:tcPr>
            <w:tcW w:w="10065" w:type="dxa"/>
            <w:tcBorders>
              <w:top w:val="nil"/>
              <w:left w:val="nil"/>
              <w:bottom w:val="nil"/>
              <w:right w:val="nil"/>
            </w:tcBorders>
          </w:tcPr>
          <w:p w14:paraId="231FDCDE" w14:textId="19CF2A97" w:rsidR="00FB3F0E" w:rsidRPr="009F203A" w:rsidRDefault="00FB3F0E" w:rsidP="006234AB">
            <w:pPr>
              <w:keepNext w:val="0"/>
              <w:tabs>
                <w:tab w:val="left" w:pos="960"/>
              </w:tabs>
              <w:autoSpaceDE w:val="0"/>
              <w:autoSpaceDN w:val="0"/>
              <w:adjustRightInd w:val="0"/>
              <w:spacing w:after="40"/>
              <w:jc w:val="left"/>
              <w:rPr>
                <w:rFonts w:cs="Arial"/>
              </w:rPr>
            </w:pPr>
            <w:r w:rsidRPr="009F203A">
              <w:rPr>
                <w:rFonts w:cs="Arial"/>
              </w:rPr>
              <w:t xml:space="preserve">Bias that arises when there are systematic differences between </w:t>
            </w:r>
            <w:r w:rsidR="008F6ECB" w:rsidRPr="009F203A">
              <w:rPr>
                <w:rFonts w:cs="Arial"/>
              </w:rPr>
              <w:t xml:space="preserve">experimental </w:t>
            </w:r>
            <w:r w:rsidRPr="009F203A">
              <w:rPr>
                <w:rFonts w:cs="Arial"/>
              </w:rPr>
              <w:t xml:space="preserve">intervention and comparator groups in the care provided, which represent a deviation from the intended intervention(s). </w:t>
            </w:r>
            <w:r w:rsidRPr="009F203A">
              <w:t xml:space="preserve">Assessment of bias in this domain will depend on the type of effect of interest (either the effect of assignment to intervention or the effect of </w:t>
            </w:r>
            <w:r w:rsidR="003317CF" w:rsidRPr="009F203A">
              <w:t xml:space="preserve">starting and adhering to </w:t>
            </w:r>
            <w:r w:rsidRPr="009F203A">
              <w:t>intervention</w:t>
            </w:r>
            <w:r w:rsidR="00C0239B" w:rsidRPr="009F203A">
              <w:t>)</w:t>
            </w:r>
            <w:r w:rsidRPr="009F203A">
              <w:t>.</w:t>
            </w:r>
          </w:p>
        </w:tc>
        <w:tc>
          <w:tcPr>
            <w:tcW w:w="1275" w:type="dxa"/>
            <w:vMerge/>
            <w:tcBorders>
              <w:left w:val="nil"/>
            </w:tcBorders>
          </w:tcPr>
          <w:p w14:paraId="1868E63A" w14:textId="77777777" w:rsidR="00FB3F0E" w:rsidRPr="009F203A" w:rsidRDefault="00FB3F0E" w:rsidP="001878A0">
            <w:pPr>
              <w:keepNext w:val="0"/>
              <w:tabs>
                <w:tab w:val="left" w:pos="960"/>
              </w:tabs>
              <w:autoSpaceDE w:val="0"/>
              <w:autoSpaceDN w:val="0"/>
              <w:adjustRightInd w:val="0"/>
              <w:spacing w:after="40"/>
              <w:rPr>
                <w:rFonts w:cs="Arial"/>
              </w:rPr>
            </w:pPr>
          </w:p>
        </w:tc>
      </w:tr>
      <w:tr w:rsidR="00FB3F0E" w:rsidRPr="009F203A" w14:paraId="425053B2" w14:textId="77777777" w:rsidTr="00E307B9">
        <w:tc>
          <w:tcPr>
            <w:tcW w:w="2376" w:type="dxa"/>
            <w:tcBorders>
              <w:top w:val="nil"/>
              <w:bottom w:val="nil"/>
              <w:right w:val="nil"/>
            </w:tcBorders>
          </w:tcPr>
          <w:p w14:paraId="542EDEF0" w14:textId="77777777" w:rsidR="00FB3F0E" w:rsidRPr="009F203A" w:rsidRDefault="00FB3F0E" w:rsidP="001878A0">
            <w:pPr>
              <w:keepNext w:val="0"/>
              <w:tabs>
                <w:tab w:val="left" w:pos="960"/>
              </w:tabs>
              <w:autoSpaceDE w:val="0"/>
              <w:autoSpaceDN w:val="0"/>
              <w:adjustRightInd w:val="0"/>
              <w:spacing w:after="40"/>
              <w:jc w:val="left"/>
              <w:rPr>
                <w:rFonts w:cs="Arial"/>
              </w:rPr>
            </w:pPr>
            <w:r w:rsidRPr="009F203A">
              <w:rPr>
                <w:rFonts w:cs="Arial"/>
              </w:rPr>
              <w:t>Bias due to missing data</w:t>
            </w:r>
          </w:p>
        </w:tc>
        <w:tc>
          <w:tcPr>
            <w:tcW w:w="10065" w:type="dxa"/>
            <w:tcBorders>
              <w:top w:val="nil"/>
              <w:left w:val="nil"/>
              <w:bottom w:val="nil"/>
              <w:right w:val="nil"/>
            </w:tcBorders>
          </w:tcPr>
          <w:p w14:paraId="0F56FB28" w14:textId="0FC8436D" w:rsidR="00FB3F0E" w:rsidRPr="009F203A" w:rsidRDefault="00FB3F0E" w:rsidP="00877E2A">
            <w:pPr>
              <w:keepNext w:val="0"/>
              <w:tabs>
                <w:tab w:val="left" w:pos="960"/>
              </w:tabs>
              <w:autoSpaceDE w:val="0"/>
              <w:autoSpaceDN w:val="0"/>
              <w:adjustRightInd w:val="0"/>
              <w:spacing w:after="40"/>
              <w:jc w:val="left"/>
              <w:rPr>
                <w:rFonts w:cs="Arial"/>
              </w:rPr>
            </w:pPr>
            <w:r w:rsidRPr="009F203A">
              <w:rPr>
                <w:rFonts w:cs="Arial"/>
              </w:rPr>
              <w:t>Bias that arises when later follow-up is missing for individuals initially included and followed (e.g. differential loss to follow-up that is affected by prognostic factors); bias due to exclusion of individuals with missing information about intervention status or other variables such as confounders.</w:t>
            </w:r>
          </w:p>
        </w:tc>
        <w:tc>
          <w:tcPr>
            <w:tcW w:w="1275" w:type="dxa"/>
            <w:vMerge/>
            <w:tcBorders>
              <w:left w:val="nil"/>
            </w:tcBorders>
          </w:tcPr>
          <w:p w14:paraId="16EDF803" w14:textId="77777777" w:rsidR="00FB3F0E" w:rsidRPr="009F203A" w:rsidRDefault="00FB3F0E" w:rsidP="001878A0">
            <w:pPr>
              <w:keepNext w:val="0"/>
              <w:tabs>
                <w:tab w:val="left" w:pos="960"/>
              </w:tabs>
              <w:autoSpaceDE w:val="0"/>
              <w:autoSpaceDN w:val="0"/>
              <w:adjustRightInd w:val="0"/>
              <w:spacing w:after="40"/>
              <w:rPr>
                <w:rFonts w:cs="Arial"/>
              </w:rPr>
            </w:pPr>
          </w:p>
        </w:tc>
      </w:tr>
      <w:tr w:rsidR="00FB3F0E" w:rsidRPr="009F203A" w14:paraId="47CC10DC" w14:textId="77777777" w:rsidTr="00E307B9">
        <w:tc>
          <w:tcPr>
            <w:tcW w:w="2376" w:type="dxa"/>
            <w:tcBorders>
              <w:top w:val="nil"/>
              <w:bottom w:val="nil"/>
              <w:right w:val="nil"/>
            </w:tcBorders>
          </w:tcPr>
          <w:p w14:paraId="1EA7ADE1" w14:textId="77777777" w:rsidR="00FB3F0E" w:rsidRPr="009F203A" w:rsidRDefault="00FB3F0E" w:rsidP="001878A0">
            <w:pPr>
              <w:keepNext w:val="0"/>
              <w:tabs>
                <w:tab w:val="left" w:pos="960"/>
              </w:tabs>
              <w:autoSpaceDE w:val="0"/>
              <w:autoSpaceDN w:val="0"/>
              <w:adjustRightInd w:val="0"/>
              <w:spacing w:after="40"/>
              <w:jc w:val="left"/>
              <w:rPr>
                <w:rFonts w:cs="Arial"/>
              </w:rPr>
            </w:pPr>
            <w:r w:rsidRPr="009F203A">
              <w:rPr>
                <w:rFonts w:cs="Arial"/>
              </w:rPr>
              <w:t xml:space="preserve">Bias in measurement of outcomes </w:t>
            </w:r>
          </w:p>
        </w:tc>
        <w:tc>
          <w:tcPr>
            <w:tcW w:w="10065" w:type="dxa"/>
            <w:tcBorders>
              <w:top w:val="nil"/>
              <w:left w:val="nil"/>
              <w:bottom w:val="nil"/>
              <w:right w:val="nil"/>
            </w:tcBorders>
          </w:tcPr>
          <w:p w14:paraId="5233159D" w14:textId="5D765F01" w:rsidR="00FB3F0E" w:rsidRPr="009F203A" w:rsidRDefault="00FB3F0E" w:rsidP="00877E2A">
            <w:pPr>
              <w:keepNext w:val="0"/>
              <w:tabs>
                <w:tab w:val="left" w:pos="960"/>
              </w:tabs>
              <w:autoSpaceDE w:val="0"/>
              <w:autoSpaceDN w:val="0"/>
              <w:adjustRightInd w:val="0"/>
              <w:spacing w:after="40"/>
              <w:jc w:val="left"/>
              <w:rPr>
                <w:rFonts w:cs="Arial"/>
              </w:rPr>
            </w:pPr>
            <w:r w:rsidRPr="009F203A">
              <w:rPr>
                <w:rFonts w:cs="Arial"/>
              </w:rPr>
              <w:t xml:space="preserve">Bias introduced by either differential or non-differential </w:t>
            </w:r>
            <w:r w:rsidR="00C0239B" w:rsidRPr="009F203A">
              <w:rPr>
                <w:rFonts w:cs="Arial"/>
              </w:rPr>
              <w:t xml:space="preserve">errors in </w:t>
            </w:r>
            <w:r w:rsidRPr="009F203A">
              <w:rPr>
                <w:rFonts w:cs="Arial"/>
              </w:rPr>
              <w:t xml:space="preserve">measurement of outcome data. </w:t>
            </w:r>
            <w:r w:rsidRPr="009F203A">
              <w:t>Such bias can arise when outcome assessors are aware of intervention status, if different methods are used to assess outcomes in different intervention groups, or if measurement errors are related to intervention status or effects.</w:t>
            </w:r>
          </w:p>
        </w:tc>
        <w:tc>
          <w:tcPr>
            <w:tcW w:w="1275" w:type="dxa"/>
            <w:vMerge/>
            <w:tcBorders>
              <w:left w:val="nil"/>
            </w:tcBorders>
          </w:tcPr>
          <w:p w14:paraId="0CD0F823" w14:textId="77777777" w:rsidR="00FB3F0E" w:rsidRPr="009F203A" w:rsidRDefault="00FB3F0E" w:rsidP="001878A0">
            <w:pPr>
              <w:keepNext w:val="0"/>
              <w:tabs>
                <w:tab w:val="left" w:pos="960"/>
              </w:tabs>
              <w:autoSpaceDE w:val="0"/>
              <w:autoSpaceDN w:val="0"/>
              <w:adjustRightInd w:val="0"/>
              <w:spacing w:after="40"/>
              <w:rPr>
                <w:rFonts w:cs="Arial"/>
              </w:rPr>
            </w:pPr>
          </w:p>
        </w:tc>
      </w:tr>
      <w:tr w:rsidR="00FB3F0E" w:rsidRPr="009F203A" w14:paraId="132576FA" w14:textId="77777777" w:rsidTr="00E307B9">
        <w:tc>
          <w:tcPr>
            <w:tcW w:w="2376" w:type="dxa"/>
            <w:tcBorders>
              <w:top w:val="nil"/>
              <w:right w:val="nil"/>
            </w:tcBorders>
          </w:tcPr>
          <w:p w14:paraId="7AAF9FF6" w14:textId="77777777" w:rsidR="00FB3F0E" w:rsidRPr="009F203A" w:rsidRDefault="00FB3F0E" w:rsidP="001878A0">
            <w:pPr>
              <w:keepNext w:val="0"/>
              <w:tabs>
                <w:tab w:val="left" w:pos="960"/>
              </w:tabs>
              <w:autoSpaceDE w:val="0"/>
              <w:autoSpaceDN w:val="0"/>
              <w:adjustRightInd w:val="0"/>
              <w:spacing w:after="40"/>
              <w:jc w:val="left"/>
              <w:rPr>
                <w:rFonts w:cs="Arial"/>
              </w:rPr>
            </w:pPr>
            <w:r w:rsidRPr="009F203A">
              <w:rPr>
                <w:rFonts w:cs="Arial"/>
              </w:rPr>
              <w:t>Bias in selection of the reported result</w:t>
            </w:r>
          </w:p>
        </w:tc>
        <w:tc>
          <w:tcPr>
            <w:tcW w:w="10065" w:type="dxa"/>
            <w:tcBorders>
              <w:top w:val="nil"/>
              <w:left w:val="nil"/>
              <w:right w:val="nil"/>
            </w:tcBorders>
          </w:tcPr>
          <w:p w14:paraId="7D0A98C0" w14:textId="1A411E49" w:rsidR="00FB3F0E" w:rsidRPr="009F203A" w:rsidRDefault="00FB3F0E" w:rsidP="00877E2A">
            <w:pPr>
              <w:keepNext w:val="0"/>
              <w:tabs>
                <w:tab w:val="left" w:pos="960"/>
              </w:tabs>
              <w:autoSpaceDE w:val="0"/>
              <w:autoSpaceDN w:val="0"/>
              <w:adjustRightInd w:val="0"/>
              <w:spacing w:after="40"/>
              <w:jc w:val="left"/>
              <w:rPr>
                <w:rFonts w:cs="Arial"/>
              </w:rPr>
            </w:pPr>
            <w:r w:rsidRPr="009F203A">
              <w:rPr>
                <w:rFonts w:cs="Arial"/>
              </w:rPr>
              <w:t>Selective reporting of results in a way that depends on the findings and prevents the estimate from being included in a meta-analysis (or other synthesis).</w:t>
            </w:r>
          </w:p>
        </w:tc>
        <w:tc>
          <w:tcPr>
            <w:tcW w:w="1275" w:type="dxa"/>
            <w:vMerge/>
            <w:tcBorders>
              <w:left w:val="nil"/>
            </w:tcBorders>
          </w:tcPr>
          <w:p w14:paraId="1A92F749" w14:textId="77777777" w:rsidR="00FB3F0E" w:rsidRPr="009F203A" w:rsidRDefault="00FB3F0E" w:rsidP="001878A0">
            <w:pPr>
              <w:keepNext w:val="0"/>
              <w:tabs>
                <w:tab w:val="left" w:pos="960"/>
              </w:tabs>
              <w:autoSpaceDE w:val="0"/>
              <w:autoSpaceDN w:val="0"/>
              <w:adjustRightInd w:val="0"/>
              <w:spacing w:after="40"/>
              <w:rPr>
                <w:rFonts w:cs="Arial"/>
              </w:rPr>
            </w:pPr>
          </w:p>
        </w:tc>
      </w:tr>
    </w:tbl>
    <w:p w14:paraId="59A4E215" w14:textId="77777777" w:rsidR="00115063" w:rsidRPr="009F203A" w:rsidRDefault="00115063">
      <w:pPr>
        <w:spacing w:after="160" w:line="259" w:lineRule="auto"/>
        <w:jc w:val="left"/>
      </w:pPr>
      <w:r w:rsidRPr="009F203A">
        <w:br w:type="page"/>
      </w:r>
    </w:p>
    <w:p w14:paraId="08A70319" w14:textId="742D112E" w:rsidR="00115063" w:rsidRPr="009F203A" w:rsidRDefault="00115063" w:rsidP="00115063">
      <w:pPr>
        <w:tabs>
          <w:tab w:val="left" w:pos="960"/>
        </w:tabs>
        <w:autoSpaceDE w:val="0"/>
        <w:autoSpaceDN w:val="0"/>
        <w:adjustRightInd w:val="0"/>
        <w:spacing w:after="160"/>
        <w:rPr>
          <w:rFonts w:cs="Arial"/>
        </w:rPr>
      </w:pPr>
      <w:bookmarkStart w:id="11" w:name="_Ref457815487"/>
      <w:r w:rsidRPr="009F203A">
        <w:rPr>
          <w:rFonts w:cs="Arial"/>
        </w:rPr>
        <w:lastRenderedPageBreak/>
        <w:t xml:space="preserve">Table </w:t>
      </w:r>
      <w:r w:rsidRPr="009F203A">
        <w:rPr>
          <w:rFonts w:cs="Arial"/>
        </w:rPr>
        <w:fldChar w:fldCharType="begin"/>
      </w:r>
      <w:r w:rsidRPr="009F203A">
        <w:rPr>
          <w:rFonts w:cs="Arial"/>
        </w:rPr>
        <w:instrText xml:space="preserve"> SEQ Table \* ARABIC </w:instrText>
      </w:r>
      <w:r w:rsidRPr="009F203A">
        <w:rPr>
          <w:rFonts w:cs="Arial"/>
        </w:rPr>
        <w:fldChar w:fldCharType="separate"/>
      </w:r>
      <w:r w:rsidR="000A6D57" w:rsidRPr="009F203A">
        <w:rPr>
          <w:rFonts w:cs="Arial"/>
          <w:noProof/>
        </w:rPr>
        <w:t>2</w:t>
      </w:r>
      <w:r w:rsidRPr="009F203A">
        <w:rPr>
          <w:rFonts w:cs="Arial"/>
        </w:rPr>
        <w:fldChar w:fldCharType="end"/>
      </w:r>
      <w:bookmarkEnd w:id="11"/>
      <w:r w:rsidRPr="009F203A">
        <w:rPr>
          <w:rFonts w:cs="Arial"/>
        </w:rPr>
        <w:t>. The Risk Of Bias In Non-randomized Studies – of Interventions (ROBINS-I) assessment tool</w:t>
      </w:r>
    </w:p>
    <w:p w14:paraId="63B11F81" w14:textId="77777777" w:rsidR="00115063" w:rsidRPr="009F203A" w:rsidRDefault="00115063" w:rsidP="00115063">
      <w:pPr>
        <w:pStyle w:val="Heading1"/>
      </w:pPr>
      <w:bookmarkStart w:id="12" w:name="_Ref396935721"/>
      <w:bookmarkStart w:id="13" w:name="_Ref396935741"/>
      <w:bookmarkStart w:id="14" w:name="_Toc399091983"/>
      <w:r w:rsidRPr="009F203A">
        <w:t>ROBINS-I tool (Stage I): At protocol stage</w:t>
      </w:r>
      <w:bookmarkEnd w:id="12"/>
      <w:bookmarkEnd w:id="13"/>
      <w:bookmarkEnd w:id="14"/>
      <w:r w:rsidRPr="009F203A">
        <w:t xml:space="preserve"> </w:t>
      </w:r>
    </w:p>
    <w:p w14:paraId="1D127779" w14:textId="77777777" w:rsidR="00115063" w:rsidRPr="009F203A" w:rsidRDefault="00115063" w:rsidP="00115063">
      <w:pPr>
        <w:pStyle w:val="Heading2"/>
      </w:pPr>
      <w:bookmarkStart w:id="15" w:name="_Toc399091984"/>
      <w:r w:rsidRPr="009F203A">
        <w:t xml:space="preserve">Specify the review question </w:t>
      </w:r>
      <w:bookmarkEnd w:id="15"/>
    </w:p>
    <w:tbl>
      <w:tblPr>
        <w:tblStyle w:val="TableGrid"/>
        <w:tblW w:w="0" w:type="auto"/>
        <w:tblLook w:val="04A0" w:firstRow="1" w:lastRow="0" w:firstColumn="1" w:lastColumn="0" w:noHBand="0" w:noVBand="1"/>
      </w:tblPr>
      <w:tblGrid>
        <w:gridCol w:w="3245"/>
        <w:gridCol w:w="11422"/>
      </w:tblGrid>
      <w:tr w:rsidR="00115063" w:rsidRPr="009F203A" w14:paraId="75AE33BA" w14:textId="77777777" w:rsidTr="000A6D57">
        <w:tc>
          <w:tcPr>
            <w:tcW w:w="3251" w:type="dxa"/>
            <w:tcBorders>
              <w:top w:val="nil"/>
              <w:left w:val="nil"/>
              <w:bottom w:val="nil"/>
              <w:right w:val="single" w:sz="4" w:space="0" w:color="auto"/>
            </w:tcBorders>
          </w:tcPr>
          <w:p w14:paraId="687E2E1A" w14:textId="77777777" w:rsidR="00115063" w:rsidRPr="009F203A" w:rsidRDefault="00115063" w:rsidP="000A6D57">
            <w:r w:rsidRPr="009F203A">
              <w:t>Participants</w:t>
            </w:r>
          </w:p>
        </w:tc>
        <w:tc>
          <w:tcPr>
            <w:tcW w:w="11458" w:type="dxa"/>
            <w:tcBorders>
              <w:left w:val="single" w:sz="4" w:space="0" w:color="auto"/>
            </w:tcBorders>
          </w:tcPr>
          <w:p w14:paraId="4BBB90C8" w14:textId="77777777" w:rsidR="00115063" w:rsidRPr="009F203A" w:rsidRDefault="00115063" w:rsidP="000A6D57"/>
        </w:tc>
      </w:tr>
      <w:tr w:rsidR="00115063" w:rsidRPr="009F203A" w14:paraId="06C42EB8" w14:textId="77777777" w:rsidTr="000A6D57">
        <w:tc>
          <w:tcPr>
            <w:tcW w:w="3251" w:type="dxa"/>
            <w:tcBorders>
              <w:top w:val="nil"/>
              <w:left w:val="nil"/>
              <w:bottom w:val="nil"/>
              <w:right w:val="single" w:sz="4" w:space="0" w:color="auto"/>
            </w:tcBorders>
          </w:tcPr>
          <w:p w14:paraId="37035611" w14:textId="77777777" w:rsidR="00115063" w:rsidRPr="009F203A" w:rsidRDefault="00115063" w:rsidP="000A6D57">
            <w:r w:rsidRPr="009F203A">
              <w:t>Experimental intervention</w:t>
            </w:r>
          </w:p>
        </w:tc>
        <w:tc>
          <w:tcPr>
            <w:tcW w:w="11458" w:type="dxa"/>
            <w:tcBorders>
              <w:left w:val="single" w:sz="4" w:space="0" w:color="auto"/>
            </w:tcBorders>
          </w:tcPr>
          <w:p w14:paraId="16098872" w14:textId="77777777" w:rsidR="00115063" w:rsidRPr="009F203A" w:rsidRDefault="00115063" w:rsidP="000A6D57"/>
        </w:tc>
      </w:tr>
      <w:tr w:rsidR="00115063" w:rsidRPr="009F203A" w14:paraId="5A7B3A2C" w14:textId="77777777" w:rsidTr="000A6D57">
        <w:tc>
          <w:tcPr>
            <w:tcW w:w="3251" w:type="dxa"/>
            <w:tcBorders>
              <w:top w:val="nil"/>
              <w:left w:val="nil"/>
              <w:bottom w:val="nil"/>
              <w:right w:val="single" w:sz="4" w:space="0" w:color="auto"/>
            </w:tcBorders>
          </w:tcPr>
          <w:p w14:paraId="2F411040" w14:textId="77777777" w:rsidR="00115063" w:rsidRPr="009F203A" w:rsidRDefault="00115063" w:rsidP="000A6D57">
            <w:r w:rsidRPr="009F203A">
              <w:t>Comparator</w:t>
            </w:r>
          </w:p>
        </w:tc>
        <w:tc>
          <w:tcPr>
            <w:tcW w:w="11458" w:type="dxa"/>
            <w:tcBorders>
              <w:left w:val="single" w:sz="4" w:space="0" w:color="auto"/>
            </w:tcBorders>
          </w:tcPr>
          <w:p w14:paraId="6E19450F" w14:textId="77777777" w:rsidR="00115063" w:rsidRPr="009F203A" w:rsidRDefault="00115063" w:rsidP="000A6D57"/>
        </w:tc>
      </w:tr>
      <w:tr w:rsidR="00115063" w:rsidRPr="009F203A" w14:paraId="5015B3EC" w14:textId="77777777" w:rsidTr="000A6D57">
        <w:tc>
          <w:tcPr>
            <w:tcW w:w="3251" w:type="dxa"/>
            <w:tcBorders>
              <w:top w:val="nil"/>
              <w:left w:val="nil"/>
              <w:bottom w:val="nil"/>
              <w:right w:val="single" w:sz="4" w:space="0" w:color="auto"/>
            </w:tcBorders>
          </w:tcPr>
          <w:p w14:paraId="44738F36" w14:textId="77777777" w:rsidR="00115063" w:rsidRPr="009F203A" w:rsidRDefault="00115063" w:rsidP="000A6D57">
            <w:r w:rsidRPr="009F203A">
              <w:t>Outcomes</w:t>
            </w:r>
          </w:p>
        </w:tc>
        <w:tc>
          <w:tcPr>
            <w:tcW w:w="11458" w:type="dxa"/>
            <w:tcBorders>
              <w:left w:val="single" w:sz="4" w:space="0" w:color="auto"/>
            </w:tcBorders>
          </w:tcPr>
          <w:p w14:paraId="2049F3AB" w14:textId="77777777" w:rsidR="00115063" w:rsidRPr="009F203A" w:rsidRDefault="00115063" w:rsidP="000A6D57"/>
        </w:tc>
      </w:tr>
    </w:tbl>
    <w:p w14:paraId="6BA4458A" w14:textId="77777777" w:rsidR="00115063" w:rsidRPr="009F203A" w:rsidRDefault="00115063" w:rsidP="00115063"/>
    <w:p w14:paraId="180CB30D" w14:textId="77777777" w:rsidR="00115063" w:rsidRPr="009F203A" w:rsidRDefault="00115063" w:rsidP="00115063">
      <w:pPr>
        <w:pStyle w:val="Heading2"/>
      </w:pPr>
      <w:bookmarkStart w:id="16" w:name="_Toc399091986"/>
      <w:r w:rsidRPr="009F203A">
        <w:t>List the confounding domains relevant to all or most studies</w:t>
      </w:r>
      <w:bookmarkEnd w:id="16"/>
    </w:p>
    <w:tbl>
      <w:tblPr>
        <w:tblStyle w:val="TableGrid"/>
        <w:tblW w:w="0" w:type="auto"/>
        <w:tblLook w:val="04A0" w:firstRow="1" w:lastRow="0" w:firstColumn="1" w:lastColumn="0" w:noHBand="0" w:noVBand="1"/>
      </w:tblPr>
      <w:tblGrid>
        <w:gridCol w:w="14662"/>
      </w:tblGrid>
      <w:tr w:rsidR="00115063" w:rsidRPr="009F203A" w14:paraId="512D30EB" w14:textId="77777777" w:rsidTr="000A6D57">
        <w:tc>
          <w:tcPr>
            <w:tcW w:w="14709" w:type="dxa"/>
          </w:tcPr>
          <w:p w14:paraId="3A3DAD33" w14:textId="77777777" w:rsidR="00115063" w:rsidRPr="009F203A" w:rsidRDefault="00115063" w:rsidP="000A6D57"/>
          <w:p w14:paraId="6B2A4F32" w14:textId="77777777" w:rsidR="00115063" w:rsidRPr="009F203A" w:rsidRDefault="00115063" w:rsidP="000A6D57"/>
        </w:tc>
      </w:tr>
    </w:tbl>
    <w:p w14:paraId="4DBA75AC" w14:textId="77777777" w:rsidR="00115063" w:rsidRPr="009F203A" w:rsidRDefault="00115063" w:rsidP="00115063">
      <w:pPr>
        <w:pStyle w:val="Heading2"/>
      </w:pPr>
      <w:bookmarkStart w:id="17" w:name="_Toc399091987"/>
      <w:r w:rsidRPr="009F203A">
        <w:t>List co-interventions that could be different between intervention groups and that could impact on outcomes</w:t>
      </w:r>
      <w:bookmarkEnd w:id="17"/>
    </w:p>
    <w:tbl>
      <w:tblPr>
        <w:tblStyle w:val="TableGrid"/>
        <w:tblW w:w="0" w:type="auto"/>
        <w:tblLook w:val="04A0" w:firstRow="1" w:lastRow="0" w:firstColumn="1" w:lastColumn="0" w:noHBand="0" w:noVBand="1"/>
      </w:tblPr>
      <w:tblGrid>
        <w:gridCol w:w="14662"/>
      </w:tblGrid>
      <w:tr w:rsidR="00115063" w:rsidRPr="009F203A" w14:paraId="1B5DB26E" w14:textId="77777777" w:rsidTr="000A6D57">
        <w:tc>
          <w:tcPr>
            <w:tcW w:w="14709" w:type="dxa"/>
          </w:tcPr>
          <w:p w14:paraId="05411A36" w14:textId="77777777" w:rsidR="00115063" w:rsidRPr="009F203A" w:rsidRDefault="00115063" w:rsidP="000A6D57"/>
          <w:p w14:paraId="2D972B1D" w14:textId="77777777" w:rsidR="00115063" w:rsidRPr="009F203A" w:rsidRDefault="00115063" w:rsidP="000A6D57"/>
        </w:tc>
      </w:tr>
    </w:tbl>
    <w:p w14:paraId="7492F6F5" w14:textId="77777777" w:rsidR="00115063" w:rsidRPr="009F203A" w:rsidRDefault="00115063" w:rsidP="00115063">
      <w:pPr>
        <w:rPr>
          <w:rFonts w:eastAsiaTheme="majorEastAsia" w:cstheme="majorBidi"/>
          <w:b/>
          <w:bCs/>
          <w:sz w:val="24"/>
          <w:szCs w:val="26"/>
        </w:rPr>
      </w:pPr>
    </w:p>
    <w:p w14:paraId="4518FC68" w14:textId="77777777" w:rsidR="00115063" w:rsidRPr="009F203A" w:rsidRDefault="00115063" w:rsidP="00115063"/>
    <w:p w14:paraId="1347781B" w14:textId="77777777" w:rsidR="00A254F5" w:rsidRPr="009F203A" w:rsidRDefault="00A254F5">
      <w:pPr>
        <w:spacing w:after="160" w:line="259" w:lineRule="auto"/>
        <w:jc w:val="left"/>
        <w:rPr>
          <w:rFonts w:asciiTheme="majorHAnsi" w:eastAsiaTheme="majorEastAsia" w:hAnsiTheme="majorHAnsi" w:cstheme="majorBidi"/>
          <w:b/>
          <w:sz w:val="28"/>
          <w:szCs w:val="32"/>
        </w:rPr>
      </w:pPr>
      <w:bookmarkStart w:id="18" w:name="_Ref396935732"/>
      <w:bookmarkStart w:id="19" w:name="_Ref396935816"/>
      <w:bookmarkStart w:id="20" w:name="_Toc399091988"/>
      <w:r w:rsidRPr="009F203A">
        <w:br w:type="page"/>
      </w:r>
    </w:p>
    <w:p w14:paraId="6A97EEBB" w14:textId="4577781B" w:rsidR="00115063" w:rsidRPr="009F203A" w:rsidRDefault="00115063" w:rsidP="00115063">
      <w:pPr>
        <w:pStyle w:val="Heading1"/>
      </w:pPr>
      <w:r w:rsidRPr="009F203A">
        <w:lastRenderedPageBreak/>
        <w:t>ROBINS-I tool (Stage II): For each study</w:t>
      </w:r>
      <w:bookmarkEnd w:id="18"/>
      <w:bookmarkEnd w:id="19"/>
      <w:bookmarkEnd w:id="20"/>
    </w:p>
    <w:p w14:paraId="61AE6AAD" w14:textId="77777777" w:rsidR="00115063" w:rsidRPr="009F203A" w:rsidRDefault="00115063" w:rsidP="00115063">
      <w:pPr>
        <w:pStyle w:val="Heading2"/>
      </w:pPr>
      <w:bookmarkStart w:id="21" w:name="_Ref396935920"/>
      <w:bookmarkStart w:id="22" w:name="_Toc399091989"/>
      <w:r w:rsidRPr="009F203A">
        <w:t>Specify a target randomized trial specific to the study</w:t>
      </w:r>
      <w:bookmarkEnd w:id="21"/>
      <w:bookmarkEnd w:id="22"/>
    </w:p>
    <w:tbl>
      <w:tblPr>
        <w:tblStyle w:val="TableGrid"/>
        <w:tblW w:w="14283" w:type="dxa"/>
        <w:tblLook w:val="04A0" w:firstRow="1" w:lastRow="0" w:firstColumn="1" w:lastColumn="0" w:noHBand="0" w:noVBand="1"/>
      </w:tblPr>
      <w:tblGrid>
        <w:gridCol w:w="3227"/>
        <w:gridCol w:w="11056"/>
      </w:tblGrid>
      <w:tr w:rsidR="00115063" w:rsidRPr="009F203A" w14:paraId="03F5010B" w14:textId="77777777" w:rsidTr="000A6D57">
        <w:tc>
          <w:tcPr>
            <w:tcW w:w="3227" w:type="dxa"/>
            <w:tcBorders>
              <w:top w:val="nil"/>
              <w:left w:val="nil"/>
              <w:bottom w:val="nil"/>
              <w:right w:val="nil"/>
            </w:tcBorders>
          </w:tcPr>
          <w:p w14:paraId="7B3F5A84" w14:textId="77777777" w:rsidR="00115063" w:rsidRPr="009F203A" w:rsidRDefault="00115063" w:rsidP="000A6D57">
            <w:r w:rsidRPr="009F203A">
              <w:t>Design</w:t>
            </w:r>
          </w:p>
        </w:tc>
        <w:tc>
          <w:tcPr>
            <w:tcW w:w="11056" w:type="dxa"/>
            <w:tcBorders>
              <w:top w:val="nil"/>
              <w:left w:val="nil"/>
              <w:right w:val="nil"/>
            </w:tcBorders>
          </w:tcPr>
          <w:p w14:paraId="48807AD4" w14:textId="77777777" w:rsidR="00115063" w:rsidRPr="009F203A" w:rsidRDefault="00115063" w:rsidP="000A6D57">
            <w:r w:rsidRPr="009F203A">
              <w:t>Individually randomized / Cluster randomized / Matched (e.g. cross-over)</w:t>
            </w:r>
          </w:p>
        </w:tc>
      </w:tr>
      <w:tr w:rsidR="00115063" w:rsidRPr="009F203A" w14:paraId="5705B3AD" w14:textId="77777777" w:rsidTr="000A6D57">
        <w:tc>
          <w:tcPr>
            <w:tcW w:w="3227" w:type="dxa"/>
            <w:tcBorders>
              <w:top w:val="nil"/>
              <w:left w:val="nil"/>
              <w:bottom w:val="nil"/>
              <w:right w:val="single" w:sz="4" w:space="0" w:color="auto"/>
            </w:tcBorders>
          </w:tcPr>
          <w:p w14:paraId="6935B74B" w14:textId="77777777" w:rsidR="00115063" w:rsidRPr="009F203A" w:rsidRDefault="00115063" w:rsidP="000A6D57">
            <w:r w:rsidRPr="009F203A">
              <w:t>Participants</w:t>
            </w:r>
          </w:p>
        </w:tc>
        <w:tc>
          <w:tcPr>
            <w:tcW w:w="11056" w:type="dxa"/>
            <w:tcBorders>
              <w:left w:val="single" w:sz="4" w:space="0" w:color="auto"/>
            </w:tcBorders>
          </w:tcPr>
          <w:p w14:paraId="4CC5B035" w14:textId="77777777" w:rsidR="00115063" w:rsidRPr="009F203A" w:rsidRDefault="00115063" w:rsidP="000A6D57"/>
        </w:tc>
      </w:tr>
      <w:tr w:rsidR="00115063" w:rsidRPr="009F203A" w14:paraId="11B99F00" w14:textId="77777777" w:rsidTr="000A6D57">
        <w:tc>
          <w:tcPr>
            <w:tcW w:w="3227" w:type="dxa"/>
            <w:tcBorders>
              <w:top w:val="nil"/>
              <w:left w:val="nil"/>
              <w:bottom w:val="nil"/>
              <w:right w:val="single" w:sz="4" w:space="0" w:color="auto"/>
            </w:tcBorders>
          </w:tcPr>
          <w:p w14:paraId="10CAC632" w14:textId="77777777" w:rsidR="00115063" w:rsidRPr="009F203A" w:rsidRDefault="00115063" w:rsidP="000A6D57">
            <w:r w:rsidRPr="009F203A">
              <w:t>Experimental intervention</w:t>
            </w:r>
          </w:p>
        </w:tc>
        <w:tc>
          <w:tcPr>
            <w:tcW w:w="11056" w:type="dxa"/>
            <w:tcBorders>
              <w:left w:val="single" w:sz="4" w:space="0" w:color="auto"/>
            </w:tcBorders>
          </w:tcPr>
          <w:p w14:paraId="4E22378B" w14:textId="77777777" w:rsidR="00115063" w:rsidRPr="009F203A" w:rsidRDefault="00115063" w:rsidP="000A6D57"/>
        </w:tc>
      </w:tr>
      <w:tr w:rsidR="00115063" w:rsidRPr="009F203A" w14:paraId="0DD77E4D" w14:textId="77777777" w:rsidTr="000A6D57">
        <w:tc>
          <w:tcPr>
            <w:tcW w:w="3227" w:type="dxa"/>
            <w:tcBorders>
              <w:top w:val="nil"/>
              <w:left w:val="nil"/>
              <w:bottom w:val="nil"/>
              <w:right w:val="single" w:sz="4" w:space="0" w:color="auto"/>
            </w:tcBorders>
          </w:tcPr>
          <w:p w14:paraId="19156BC4" w14:textId="77777777" w:rsidR="00115063" w:rsidRPr="009F203A" w:rsidRDefault="00115063" w:rsidP="000A6D57">
            <w:r w:rsidRPr="009F203A">
              <w:t>Comparator</w:t>
            </w:r>
          </w:p>
        </w:tc>
        <w:tc>
          <w:tcPr>
            <w:tcW w:w="11056" w:type="dxa"/>
            <w:tcBorders>
              <w:left w:val="single" w:sz="4" w:space="0" w:color="auto"/>
            </w:tcBorders>
          </w:tcPr>
          <w:p w14:paraId="65D3EA7C" w14:textId="77777777" w:rsidR="00115063" w:rsidRPr="009F203A" w:rsidRDefault="00115063" w:rsidP="000A6D57"/>
        </w:tc>
      </w:tr>
    </w:tbl>
    <w:p w14:paraId="1F150EFD" w14:textId="77777777" w:rsidR="00115063" w:rsidRPr="009F203A" w:rsidRDefault="00115063" w:rsidP="00115063"/>
    <w:p w14:paraId="05ECD089" w14:textId="77777777" w:rsidR="00115063" w:rsidRPr="009F203A" w:rsidRDefault="00115063" w:rsidP="00115063">
      <w:pPr>
        <w:pStyle w:val="Heading2"/>
      </w:pPr>
      <w:bookmarkStart w:id="23" w:name="_Toc399091991"/>
      <w:bookmarkStart w:id="24" w:name="_Toc399091990"/>
      <w:r w:rsidRPr="009F203A">
        <w:t>Is your aim for this study…?</w:t>
      </w:r>
    </w:p>
    <w:tbl>
      <w:tblPr>
        <w:tblStyle w:val="TableGrid"/>
        <w:tblW w:w="14709" w:type="dxa"/>
        <w:tblLayout w:type="fixed"/>
        <w:tblLook w:val="04A0" w:firstRow="1" w:lastRow="0" w:firstColumn="1" w:lastColumn="0" w:noHBand="0" w:noVBand="1"/>
      </w:tblPr>
      <w:tblGrid>
        <w:gridCol w:w="675"/>
        <w:gridCol w:w="14034"/>
      </w:tblGrid>
      <w:tr w:rsidR="00115063" w:rsidRPr="009F203A" w14:paraId="6180F368" w14:textId="77777777" w:rsidTr="000A6D57">
        <w:tc>
          <w:tcPr>
            <w:tcW w:w="675" w:type="dxa"/>
            <w:tcBorders>
              <w:top w:val="nil"/>
              <w:left w:val="nil"/>
              <w:bottom w:val="nil"/>
              <w:right w:val="nil"/>
            </w:tcBorders>
            <w:vAlign w:val="center"/>
          </w:tcPr>
          <w:p w14:paraId="6908DC54" w14:textId="77777777" w:rsidR="00115063" w:rsidRPr="009F203A" w:rsidRDefault="00115063" w:rsidP="000A6D57">
            <w:pPr>
              <w:jc w:val="center"/>
              <w:rPr>
                <w:szCs w:val="20"/>
              </w:rPr>
            </w:pPr>
            <w:r w:rsidRPr="009F203A">
              <w:rPr>
                <w:szCs w:val="20"/>
              </w:rPr>
              <w:sym w:font="Wingdings 2" w:char="F0A3"/>
            </w:r>
          </w:p>
        </w:tc>
        <w:tc>
          <w:tcPr>
            <w:tcW w:w="14034" w:type="dxa"/>
            <w:tcBorders>
              <w:top w:val="nil"/>
              <w:left w:val="nil"/>
              <w:bottom w:val="nil"/>
              <w:right w:val="single" w:sz="4" w:space="0" w:color="auto"/>
            </w:tcBorders>
            <w:vAlign w:val="center"/>
          </w:tcPr>
          <w:p w14:paraId="13F96413" w14:textId="77777777" w:rsidR="00115063" w:rsidRPr="009F203A" w:rsidRDefault="00115063" w:rsidP="000A6D57">
            <w:pPr>
              <w:jc w:val="left"/>
              <w:rPr>
                <w:szCs w:val="20"/>
              </w:rPr>
            </w:pPr>
            <w:r w:rsidRPr="009F203A">
              <w:rPr>
                <w:szCs w:val="20"/>
              </w:rPr>
              <w:t xml:space="preserve">to assess the effect of </w:t>
            </w:r>
            <w:r w:rsidRPr="009F203A">
              <w:rPr>
                <w:i/>
                <w:szCs w:val="20"/>
              </w:rPr>
              <w:t>assignment to</w:t>
            </w:r>
            <w:r w:rsidRPr="009F203A">
              <w:rPr>
                <w:szCs w:val="20"/>
              </w:rPr>
              <w:t xml:space="preserve"> intervention</w:t>
            </w:r>
          </w:p>
        </w:tc>
      </w:tr>
      <w:tr w:rsidR="00115063" w:rsidRPr="009F203A" w14:paraId="2EA7F900" w14:textId="77777777" w:rsidTr="000A6D57">
        <w:tc>
          <w:tcPr>
            <w:tcW w:w="675" w:type="dxa"/>
            <w:tcBorders>
              <w:top w:val="nil"/>
              <w:left w:val="nil"/>
              <w:bottom w:val="nil"/>
              <w:right w:val="nil"/>
            </w:tcBorders>
            <w:vAlign w:val="center"/>
          </w:tcPr>
          <w:p w14:paraId="2B06DA10" w14:textId="77777777" w:rsidR="00115063" w:rsidRPr="009F203A" w:rsidRDefault="00115063" w:rsidP="000A6D57">
            <w:pPr>
              <w:jc w:val="center"/>
              <w:rPr>
                <w:szCs w:val="20"/>
              </w:rPr>
            </w:pPr>
            <w:r w:rsidRPr="009F203A">
              <w:rPr>
                <w:szCs w:val="20"/>
              </w:rPr>
              <w:sym w:font="Wingdings 2" w:char="F0A3"/>
            </w:r>
          </w:p>
        </w:tc>
        <w:tc>
          <w:tcPr>
            <w:tcW w:w="14034" w:type="dxa"/>
            <w:tcBorders>
              <w:top w:val="nil"/>
              <w:left w:val="nil"/>
              <w:bottom w:val="nil"/>
              <w:right w:val="single" w:sz="4" w:space="0" w:color="auto"/>
            </w:tcBorders>
            <w:vAlign w:val="center"/>
          </w:tcPr>
          <w:p w14:paraId="40E86643" w14:textId="77777777" w:rsidR="00115063" w:rsidRPr="009F203A" w:rsidRDefault="00115063" w:rsidP="000A6D57">
            <w:pPr>
              <w:jc w:val="left"/>
              <w:rPr>
                <w:szCs w:val="20"/>
              </w:rPr>
            </w:pPr>
            <w:r w:rsidRPr="009F203A">
              <w:rPr>
                <w:szCs w:val="20"/>
              </w:rPr>
              <w:t xml:space="preserve">to assess the effect of </w:t>
            </w:r>
            <w:r w:rsidRPr="009F203A">
              <w:rPr>
                <w:i/>
                <w:szCs w:val="20"/>
              </w:rPr>
              <w:t>starting and adhering to</w:t>
            </w:r>
            <w:r w:rsidRPr="009F203A">
              <w:rPr>
                <w:szCs w:val="20"/>
              </w:rPr>
              <w:t xml:space="preserve"> intervention</w:t>
            </w:r>
          </w:p>
        </w:tc>
      </w:tr>
      <w:bookmarkEnd w:id="23"/>
    </w:tbl>
    <w:p w14:paraId="7D08349C" w14:textId="77777777" w:rsidR="00115063" w:rsidRPr="009F203A" w:rsidRDefault="00115063" w:rsidP="00115063"/>
    <w:p w14:paraId="3ED74D0B" w14:textId="77777777" w:rsidR="00115063" w:rsidRPr="009F203A" w:rsidRDefault="00115063" w:rsidP="00115063">
      <w:pPr>
        <w:pStyle w:val="Heading2"/>
      </w:pPr>
      <w:r w:rsidRPr="009F203A">
        <w:t>Specify the outcome</w:t>
      </w:r>
      <w:bookmarkEnd w:id="24"/>
    </w:p>
    <w:p w14:paraId="64B368F3" w14:textId="77777777" w:rsidR="00115063" w:rsidRPr="009F203A" w:rsidRDefault="00115063" w:rsidP="00115063">
      <w:r w:rsidRPr="009F203A">
        <w:t>Specify which outcome is being assessed for risk of bias (typically from among those earmarked for the Summary of Findings table). Specify whether this is a proposed benefit or harm of intervention.</w:t>
      </w:r>
    </w:p>
    <w:tbl>
      <w:tblPr>
        <w:tblStyle w:val="TableGrid"/>
        <w:tblW w:w="0" w:type="auto"/>
        <w:tblLook w:val="04A0" w:firstRow="1" w:lastRow="0" w:firstColumn="1" w:lastColumn="0" w:noHBand="0" w:noVBand="1"/>
      </w:tblPr>
      <w:tblGrid>
        <w:gridCol w:w="14662"/>
      </w:tblGrid>
      <w:tr w:rsidR="00115063" w:rsidRPr="009F203A" w14:paraId="6A4EBA13" w14:textId="77777777" w:rsidTr="000A6D57">
        <w:tc>
          <w:tcPr>
            <w:tcW w:w="14709" w:type="dxa"/>
          </w:tcPr>
          <w:p w14:paraId="51CE16D5" w14:textId="77777777" w:rsidR="00115063" w:rsidRPr="009F203A" w:rsidRDefault="00115063" w:rsidP="000A6D57"/>
        </w:tc>
      </w:tr>
    </w:tbl>
    <w:p w14:paraId="69455CCB" w14:textId="77777777" w:rsidR="00115063" w:rsidRPr="009F203A" w:rsidRDefault="00115063" w:rsidP="00115063"/>
    <w:p w14:paraId="2505B52F" w14:textId="77777777" w:rsidR="00115063" w:rsidRPr="009F203A" w:rsidRDefault="00115063" w:rsidP="00115063">
      <w:pPr>
        <w:pStyle w:val="Heading2"/>
      </w:pPr>
      <w:bookmarkStart w:id="25" w:name="_Ref396935925"/>
      <w:bookmarkStart w:id="26" w:name="_Toc399091992"/>
      <w:r w:rsidRPr="009F203A">
        <w:t>Specify the numerical result being assessed</w:t>
      </w:r>
      <w:bookmarkEnd w:id="25"/>
      <w:bookmarkEnd w:id="26"/>
    </w:p>
    <w:p w14:paraId="670492F4" w14:textId="77777777" w:rsidR="00115063" w:rsidRPr="009F203A" w:rsidRDefault="00115063" w:rsidP="00115063">
      <w:r w:rsidRPr="009F203A">
        <w:t>In case of multiple alternative analyses being presented, specify the numeric result (e.g. RR = 1.52 (95% CI 0.83 to 2.77) and/or a reference (e.g. to a table, figure or paragraph) that uniquely defines the result being assessed.</w:t>
      </w:r>
    </w:p>
    <w:tbl>
      <w:tblPr>
        <w:tblStyle w:val="TableGrid"/>
        <w:tblW w:w="0" w:type="auto"/>
        <w:tblLook w:val="04A0" w:firstRow="1" w:lastRow="0" w:firstColumn="1" w:lastColumn="0" w:noHBand="0" w:noVBand="1"/>
      </w:tblPr>
      <w:tblGrid>
        <w:gridCol w:w="14662"/>
      </w:tblGrid>
      <w:tr w:rsidR="00115063" w:rsidRPr="009F203A" w14:paraId="06F7ED44" w14:textId="77777777" w:rsidTr="000A6D57">
        <w:tc>
          <w:tcPr>
            <w:tcW w:w="14709" w:type="dxa"/>
          </w:tcPr>
          <w:p w14:paraId="35869466" w14:textId="77777777" w:rsidR="00115063" w:rsidRPr="009F203A" w:rsidRDefault="00115063" w:rsidP="000A6D57"/>
        </w:tc>
      </w:tr>
    </w:tbl>
    <w:p w14:paraId="705605DE" w14:textId="77777777" w:rsidR="00115063" w:rsidRPr="009F203A" w:rsidRDefault="00115063" w:rsidP="00115063"/>
    <w:p w14:paraId="2F2C1062" w14:textId="77777777" w:rsidR="00115063" w:rsidRPr="009F203A" w:rsidRDefault="00115063" w:rsidP="00115063">
      <w:pPr>
        <w:pStyle w:val="Heading2"/>
      </w:pPr>
      <w:bookmarkStart w:id="27" w:name="_Ref396935948"/>
      <w:bookmarkStart w:id="28" w:name="_Toc399091993"/>
      <w:r w:rsidRPr="009F203A">
        <w:t>Preliminary consideration of confounders</w:t>
      </w:r>
      <w:bookmarkEnd w:id="27"/>
      <w:bookmarkEnd w:id="28"/>
    </w:p>
    <w:p w14:paraId="487D4775" w14:textId="77777777" w:rsidR="00115063" w:rsidRPr="009F203A" w:rsidRDefault="00115063" w:rsidP="00115063">
      <w:pPr>
        <w:spacing w:before="60"/>
      </w:pPr>
      <w:r w:rsidRPr="009F203A">
        <w:rPr>
          <w:rFonts w:cs="Arial"/>
        </w:rPr>
        <w:t xml:space="preserve">Complete a row for each important confounding domain (i) listed in the review protocol; and (ii) </w:t>
      </w:r>
      <w:r w:rsidRPr="009F203A">
        <w:t>relevant to the setting of this particular study, or which the study authors identified as potentially important.</w:t>
      </w:r>
    </w:p>
    <w:p w14:paraId="092B34C4" w14:textId="77777777" w:rsidR="00115063" w:rsidRPr="009F203A" w:rsidRDefault="00115063" w:rsidP="00115063">
      <w:pPr>
        <w:pStyle w:val="Heading4"/>
        <w:spacing w:before="0"/>
      </w:pPr>
      <w:r w:rsidRPr="009F203A">
        <w:lastRenderedPageBreak/>
        <w:t>“Important” confounding domains are those for which, in the context of this study, adjustment is expected to lead to a clinically important change in the estimated effect of the intervention. “Validity” refers to whether the confounding variable or variables fully measure the domain, while “reliability” refers to the precision of the measurement (more measurement error means less reliability).</w:t>
      </w:r>
    </w:p>
    <w:tbl>
      <w:tblPr>
        <w:tblW w:w="4956" w:type="pct"/>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906"/>
        <w:gridCol w:w="2906"/>
        <w:gridCol w:w="2907"/>
        <w:gridCol w:w="2907"/>
        <w:gridCol w:w="2907"/>
      </w:tblGrid>
      <w:tr w:rsidR="00115063" w:rsidRPr="009F203A" w14:paraId="1B181225" w14:textId="77777777" w:rsidTr="000A6D57">
        <w:trPr>
          <w:trHeight w:val="79"/>
        </w:trPr>
        <w:tc>
          <w:tcPr>
            <w:tcW w:w="5000" w:type="pct"/>
            <w:gridSpan w:val="5"/>
            <w:tcMar>
              <w:top w:w="0" w:type="dxa"/>
              <w:left w:w="108" w:type="dxa"/>
              <w:bottom w:w="0" w:type="dxa"/>
              <w:right w:w="108" w:type="dxa"/>
            </w:tcMar>
            <w:vAlign w:val="center"/>
          </w:tcPr>
          <w:p w14:paraId="5993EDD6" w14:textId="77777777" w:rsidR="00115063" w:rsidRPr="009F203A" w:rsidDel="004221E0" w:rsidRDefault="00115063" w:rsidP="000A6D57">
            <w:pPr>
              <w:spacing w:before="40" w:after="40"/>
              <w:jc w:val="left"/>
              <w:rPr>
                <w:rFonts w:cs="Arial"/>
                <w:b/>
                <w:szCs w:val="20"/>
                <w:lang w:val="en-CA"/>
              </w:rPr>
            </w:pPr>
            <w:r w:rsidRPr="009F203A">
              <w:rPr>
                <w:rFonts w:cs="Arial"/>
                <w:b/>
                <w:szCs w:val="20"/>
                <w:lang w:val="en-CA"/>
              </w:rPr>
              <w:t xml:space="preserve">(i) Confounding domains </w:t>
            </w:r>
            <w:r w:rsidRPr="009F203A">
              <w:rPr>
                <w:rFonts w:cs="Arial"/>
                <w:b/>
              </w:rPr>
              <w:t>listed in the review protocol</w:t>
            </w:r>
          </w:p>
        </w:tc>
      </w:tr>
      <w:tr w:rsidR="00115063" w:rsidRPr="009F203A" w14:paraId="77F966D3" w14:textId="77777777" w:rsidTr="000A6D57">
        <w:trPr>
          <w:trHeight w:val="340"/>
        </w:trPr>
        <w:tc>
          <w:tcPr>
            <w:tcW w:w="1000" w:type="pct"/>
            <w:tcMar>
              <w:top w:w="0" w:type="dxa"/>
              <w:left w:w="57" w:type="dxa"/>
              <w:bottom w:w="0" w:type="dxa"/>
              <w:right w:w="57" w:type="dxa"/>
            </w:tcMar>
            <w:hideMark/>
          </w:tcPr>
          <w:p w14:paraId="057CE266" w14:textId="77777777" w:rsidR="00115063" w:rsidRPr="009F203A" w:rsidRDefault="00115063" w:rsidP="000A6D57">
            <w:pPr>
              <w:spacing w:before="40" w:after="40"/>
              <w:jc w:val="left"/>
              <w:rPr>
                <w:rFonts w:cs="Arial"/>
                <w:szCs w:val="20"/>
                <w:lang w:val="en-CA"/>
              </w:rPr>
            </w:pPr>
            <w:r w:rsidRPr="009F203A">
              <w:rPr>
                <w:rFonts w:cs="Arial"/>
                <w:szCs w:val="20"/>
              </w:rPr>
              <w:t>Confounding domain</w:t>
            </w:r>
          </w:p>
        </w:tc>
        <w:tc>
          <w:tcPr>
            <w:tcW w:w="1000" w:type="pct"/>
            <w:tcMar>
              <w:left w:w="57" w:type="dxa"/>
              <w:right w:w="57" w:type="dxa"/>
            </w:tcMar>
          </w:tcPr>
          <w:p w14:paraId="23060513" w14:textId="77777777" w:rsidR="00115063" w:rsidRPr="009F203A" w:rsidRDefault="00115063" w:rsidP="000A6D57">
            <w:pPr>
              <w:spacing w:before="40" w:after="40"/>
              <w:jc w:val="left"/>
              <w:rPr>
                <w:rFonts w:cs="Arial"/>
                <w:szCs w:val="20"/>
                <w:lang w:val="en-CA"/>
              </w:rPr>
            </w:pPr>
            <w:r w:rsidRPr="009F203A">
              <w:rPr>
                <w:rFonts w:cs="Arial"/>
                <w:szCs w:val="20"/>
                <w:lang w:val="en-CA"/>
              </w:rPr>
              <w:t xml:space="preserve">Measured variable(s) </w:t>
            </w:r>
          </w:p>
        </w:tc>
        <w:tc>
          <w:tcPr>
            <w:tcW w:w="1000" w:type="pct"/>
            <w:tcMar>
              <w:left w:w="57" w:type="dxa"/>
              <w:right w:w="57" w:type="dxa"/>
            </w:tcMar>
          </w:tcPr>
          <w:p w14:paraId="38FD6F36" w14:textId="77777777" w:rsidR="00115063" w:rsidRPr="009F203A" w:rsidRDefault="00115063" w:rsidP="000A6D57">
            <w:pPr>
              <w:spacing w:before="40" w:after="40"/>
              <w:jc w:val="left"/>
              <w:rPr>
                <w:rFonts w:cs="Arial"/>
                <w:szCs w:val="20"/>
                <w:lang w:val="en-CA"/>
              </w:rPr>
            </w:pPr>
            <w:r w:rsidRPr="009F203A">
              <w:rPr>
                <w:rFonts w:cs="Arial"/>
                <w:szCs w:val="20"/>
                <w:lang w:val="en-CA"/>
              </w:rPr>
              <w:t>Is there evidence that controlling for this variable was unnecessary?*</w:t>
            </w:r>
          </w:p>
        </w:tc>
        <w:tc>
          <w:tcPr>
            <w:tcW w:w="1000" w:type="pct"/>
            <w:tcMar>
              <w:left w:w="57" w:type="dxa"/>
              <w:right w:w="57" w:type="dxa"/>
            </w:tcMar>
          </w:tcPr>
          <w:p w14:paraId="6DA04521" w14:textId="77777777" w:rsidR="00115063" w:rsidRPr="009F203A" w:rsidRDefault="00115063" w:rsidP="000A6D57">
            <w:pPr>
              <w:spacing w:before="40" w:after="40"/>
              <w:jc w:val="left"/>
              <w:rPr>
                <w:rFonts w:cs="Arial"/>
                <w:szCs w:val="20"/>
                <w:lang w:val="en-CA"/>
              </w:rPr>
            </w:pPr>
            <w:r w:rsidRPr="009F203A">
              <w:rPr>
                <w:rFonts w:cs="Arial"/>
                <w:szCs w:val="20"/>
                <w:lang w:val="en-CA"/>
              </w:rPr>
              <w:t>Is the confounding domain measured validly and reliably by this variable (or these variables)?</w:t>
            </w:r>
          </w:p>
        </w:tc>
        <w:tc>
          <w:tcPr>
            <w:tcW w:w="1000" w:type="pct"/>
          </w:tcPr>
          <w:p w14:paraId="3888ED03" w14:textId="77777777" w:rsidR="00115063" w:rsidRPr="009F203A" w:rsidRDefault="00115063" w:rsidP="000A6D57">
            <w:pPr>
              <w:spacing w:before="40" w:after="40"/>
              <w:jc w:val="left"/>
              <w:rPr>
                <w:rFonts w:cs="Arial"/>
                <w:szCs w:val="20"/>
                <w:lang w:val="en-CA"/>
              </w:rPr>
            </w:pPr>
            <w:r w:rsidRPr="009F203A">
              <w:rPr>
                <w:rFonts w:cs="Arial"/>
                <w:szCs w:val="20"/>
                <w:lang w:val="en-CA"/>
              </w:rPr>
              <w:t>OPTIONAL: Is failure to adjust for this variable (alone) expected to favour the experimental intervention or the comparator?</w:t>
            </w:r>
          </w:p>
        </w:tc>
      </w:tr>
      <w:tr w:rsidR="00115063" w:rsidRPr="009F203A" w14:paraId="74E00D14" w14:textId="77777777" w:rsidTr="000A6D57">
        <w:trPr>
          <w:trHeight w:val="79"/>
        </w:trPr>
        <w:tc>
          <w:tcPr>
            <w:tcW w:w="1000" w:type="pct"/>
            <w:vMerge w:val="restart"/>
            <w:tcMar>
              <w:top w:w="0" w:type="dxa"/>
              <w:left w:w="108" w:type="dxa"/>
              <w:bottom w:w="0" w:type="dxa"/>
              <w:right w:w="108" w:type="dxa"/>
            </w:tcMar>
            <w:vAlign w:val="center"/>
          </w:tcPr>
          <w:p w14:paraId="35EAAB95" w14:textId="77777777" w:rsidR="00115063" w:rsidRPr="009F203A" w:rsidRDefault="00115063" w:rsidP="000A6D57">
            <w:pPr>
              <w:spacing w:before="40" w:after="40"/>
              <w:jc w:val="center"/>
              <w:rPr>
                <w:rFonts w:cs="Arial"/>
                <w:szCs w:val="20"/>
                <w:lang w:val="en-CA"/>
              </w:rPr>
            </w:pPr>
          </w:p>
        </w:tc>
        <w:tc>
          <w:tcPr>
            <w:tcW w:w="1000" w:type="pct"/>
          </w:tcPr>
          <w:p w14:paraId="06C54195" w14:textId="77777777" w:rsidR="00115063" w:rsidRPr="009F203A" w:rsidRDefault="00115063" w:rsidP="000A6D57">
            <w:pPr>
              <w:spacing w:before="40" w:after="40"/>
              <w:rPr>
                <w:rFonts w:cs="Arial"/>
                <w:szCs w:val="20"/>
                <w:lang w:val="en-CA"/>
              </w:rPr>
            </w:pPr>
          </w:p>
        </w:tc>
        <w:tc>
          <w:tcPr>
            <w:tcW w:w="1000" w:type="pct"/>
          </w:tcPr>
          <w:p w14:paraId="5871AB6C" w14:textId="77777777" w:rsidR="00115063" w:rsidRPr="009F203A" w:rsidRDefault="00115063" w:rsidP="000A6D57">
            <w:pPr>
              <w:spacing w:before="40" w:after="40"/>
              <w:rPr>
                <w:rFonts w:cs="Arial"/>
                <w:szCs w:val="20"/>
                <w:lang w:val="en-CA"/>
              </w:rPr>
            </w:pPr>
          </w:p>
        </w:tc>
        <w:tc>
          <w:tcPr>
            <w:tcW w:w="1000" w:type="pct"/>
            <w:vMerge w:val="restart"/>
            <w:vAlign w:val="center"/>
          </w:tcPr>
          <w:p w14:paraId="1BCA3437" w14:textId="77777777" w:rsidR="00115063" w:rsidRPr="009F203A" w:rsidRDefault="00115063" w:rsidP="000A6D57">
            <w:pPr>
              <w:spacing w:before="40" w:after="40"/>
              <w:jc w:val="center"/>
              <w:rPr>
                <w:rFonts w:cs="Arial"/>
                <w:szCs w:val="20"/>
                <w:lang w:val="en-CA"/>
              </w:rPr>
            </w:pPr>
            <w:r w:rsidRPr="009F203A">
              <w:rPr>
                <w:rFonts w:cs="Arial"/>
                <w:szCs w:val="20"/>
                <w:lang w:val="en-CA"/>
              </w:rPr>
              <w:t>Yes / No / No information</w:t>
            </w:r>
          </w:p>
        </w:tc>
        <w:tc>
          <w:tcPr>
            <w:tcW w:w="1000" w:type="pct"/>
            <w:vAlign w:val="center"/>
          </w:tcPr>
          <w:p w14:paraId="3741DDA0" w14:textId="77777777" w:rsidR="00115063" w:rsidRPr="009F203A" w:rsidRDefault="00115063" w:rsidP="000A6D57">
            <w:pPr>
              <w:spacing w:before="40" w:after="40"/>
              <w:jc w:val="center"/>
              <w:rPr>
                <w:rFonts w:cs="Arial"/>
                <w:szCs w:val="20"/>
                <w:lang w:val="en-CA"/>
              </w:rPr>
            </w:pPr>
            <w:r w:rsidRPr="009F203A">
              <w:rPr>
                <w:rFonts w:cs="Arial"/>
                <w:szCs w:val="20"/>
                <w:lang w:val="en-CA"/>
              </w:rPr>
              <w:t>Favour experimental / Favour comparator / No information</w:t>
            </w:r>
          </w:p>
        </w:tc>
      </w:tr>
      <w:tr w:rsidR="00115063" w:rsidRPr="009F203A" w14:paraId="2DA6FA3B" w14:textId="77777777" w:rsidTr="000A6D57">
        <w:trPr>
          <w:trHeight w:val="79"/>
        </w:trPr>
        <w:tc>
          <w:tcPr>
            <w:tcW w:w="1000" w:type="pct"/>
            <w:vMerge/>
            <w:tcMar>
              <w:top w:w="0" w:type="dxa"/>
              <w:left w:w="108" w:type="dxa"/>
              <w:bottom w:w="0" w:type="dxa"/>
              <w:right w:w="108" w:type="dxa"/>
            </w:tcMar>
            <w:vAlign w:val="center"/>
          </w:tcPr>
          <w:p w14:paraId="52629CD2" w14:textId="77777777" w:rsidR="00115063" w:rsidRPr="009F203A" w:rsidRDefault="00115063" w:rsidP="000A6D57">
            <w:pPr>
              <w:spacing w:before="40" w:after="40"/>
              <w:jc w:val="center"/>
              <w:rPr>
                <w:rFonts w:cs="Arial"/>
                <w:szCs w:val="20"/>
                <w:lang w:val="en-CA"/>
              </w:rPr>
            </w:pPr>
          </w:p>
        </w:tc>
        <w:tc>
          <w:tcPr>
            <w:tcW w:w="1000" w:type="pct"/>
          </w:tcPr>
          <w:p w14:paraId="2C26F523" w14:textId="77777777" w:rsidR="00115063" w:rsidRPr="009F203A" w:rsidRDefault="00115063" w:rsidP="000A6D57">
            <w:pPr>
              <w:spacing w:before="40" w:after="40"/>
              <w:rPr>
                <w:rFonts w:cs="Arial"/>
                <w:szCs w:val="20"/>
                <w:lang w:val="en-CA"/>
              </w:rPr>
            </w:pPr>
          </w:p>
        </w:tc>
        <w:tc>
          <w:tcPr>
            <w:tcW w:w="1000" w:type="pct"/>
          </w:tcPr>
          <w:p w14:paraId="6D97192D" w14:textId="77777777" w:rsidR="00115063" w:rsidRPr="009F203A" w:rsidRDefault="00115063" w:rsidP="000A6D57">
            <w:pPr>
              <w:spacing w:before="40" w:after="40"/>
              <w:rPr>
                <w:rFonts w:cs="Arial"/>
                <w:szCs w:val="20"/>
                <w:lang w:val="en-CA"/>
              </w:rPr>
            </w:pPr>
          </w:p>
        </w:tc>
        <w:tc>
          <w:tcPr>
            <w:tcW w:w="1000" w:type="pct"/>
            <w:vMerge/>
            <w:vAlign w:val="center"/>
          </w:tcPr>
          <w:p w14:paraId="58ADCEE7" w14:textId="77777777" w:rsidR="00115063" w:rsidRPr="009F203A" w:rsidRDefault="00115063" w:rsidP="000A6D57">
            <w:pPr>
              <w:spacing w:before="40" w:after="40"/>
              <w:jc w:val="center"/>
              <w:rPr>
                <w:rFonts w:cs="Arial"/>
                <w:szCs w:val="20"/>
                <w:lang w:val="en-CA"/>
              </w:rPr>
            </w:pPr>
          </w:p>
        </w:tc>
        <w:tc>
          <w:tcPr>
            <w:tcW w:w="1000" w:type="pct"/>
          </w:tcPr>
          <w:p w14:paraId="1EE761FD" w14:textId="77777777" w:rsidR="00115063" w:rsidRPr="009F203A" w:rsidRDefault="00115063" w:rsidP="000A6D57">
            <w:pPr>
              <w:spacing w:before="40" w:after="40"/>
              <w:jc w:val="center"/>
              <w:rPr>
                <w:rFonts w:cs="Arial"/>
                <w:szCs w:val="20"/>
                <w:lang w:val="en-CA"/>
              </w:rPr>
            </w:pPr>
          </w:p>
        </w:tc>
      </w:tr>
      <w:tr w:rsidR="00115063" w:rsidRPr="009F203A" w14:paraId="68096DF6" w14:textId="77777777" w:rsidTr="000A6D57">
        <w:trPr>
          <w:trHeight w:val="180"/>
        </w:trPr>
        <w:tc>
          <w:tcPr>
            <w:tcW w:w="1000" w:type="pct"/>
            <w:vMerge w:val="restart"/>
            <w:tcMar>
              <w:top w:w="0" w:type="dxa"/>
              <w:left w:w="108" w:type="dxa"/>
              <w:bottom w:w="0" w:type="dxa"/>
              <w:right w:w="108" w:type="dxa"/>
            </w:tcMar>
            <w:vAlign w:val="center"/>
          </w:tcPr>
          <w:p w14:paraId="79DA82AC" w14:textId="77777777" w:rsidR="00115063" w:rsidRPr="009F203A" w:rsidRDefault="00115063" w:rsidP="000A6D57">
            <w:pPr>
              <w:spacing w:before="40" w:after="40"/>
              <w:jc w:val="center"/>
              <w:rPr>
                <w:rFonts w:cs="Arial"/>
                <w:szCs w:val="20"/>
                <w:lang w:val="en-CA"/>
              </w:rPr>
            </w:pPr>
          </w:p>
        </w:tc>
        <w:tc>
          <w:tcPr>
            <w:tcW w:w="1000" w:type="pct"/>
          </w:tcPr>
          <w:p w14:paraId="4ED3E723" w14:textId="77777777" w:rsidR="00115063" w:rsidRPr="009F203A" w:rsidRDefault="00115063" w:rsidP="000A6D57">
            <w:pPr>
              <w:spacing w:before="40" w:after="40"/>
              <w:rPr>
                <w:rFonts w:cs="Arial"/>
                <w:szCs w:val="20"/>
                <w:lang w:val="en-CA"/>
              </w:rPr>
            </w:pPr>
          </w:p>
        </w:tc>
        <w:tc>
          <w:tcPr>
            <w:tcW w:w="1000" w:type="pct"/>
          </w:tcPr>
          <w:p w14:paraId="3256FDDC" w14:textId="77777777" w:rsidR="00115063" w:rsidRPr="009F203A" w:rsidRDefault="00115063" w:rsidP="000A6D57">
            <w:pPr>
              <w:spacing w:before="40" w:after="40"/>
              <w:rPr>
                <w:rFonts w:cs="Arial"/>
                <w:szCs w:val="20"/>
                <w:lang w:val="en-CA"/>
              </w:rPr>
            </w:pPr>
          </w:p>
        </w:tc>
        <w:tc>
          <w:tcPr>
            <w:tcW w:w="1000" w:type="pct"/>
            <w:vMerge w:val="restart"/>
            <w:vAlign w:val="center"/>
          </w:tcPr>
          <w:p w14:paraId="4E55BA16" w14:textId="77777777" w:rsidR="00115063" w:rsidRPr="009F203A" w:rsidRDefault="00115063" w:rsidP="000A6D57">
            <w:pPr>
              <w:spacing w:before="40" w:after="40"/>
              <w:jc w:val="center"/>
              <w:rPr>
                <w:rFonts w:cs="Arial"/>
                <w:szCs w:val="20"/>
                <w:lang w:val="en-CA"/>
              </w:rPr>
            </w:pPr>
          </w:p>
        </w:tc>
        <w:tc>
          <w:tcPr>
            <w:tcW w:w="1000" w:type="pct"/>
          </w:tcPr>
          <w:p w14:paraId="49D0BDAD" w14:textId="77777777" w:rsidR="00115063" w:rsidRPr="009F203A" w:rsidRDefault="00115063" w:rsidP="000A6D57">
            <w:pPr>
              <w:spacing w:before="40" w:after="40"/>
              <w:jc w:val="center"/>
              <w:rPr>
                <w:rFonts w:cs="Arial"/>
                <w:szCs w:val="20"/>
                <w:lang w:val="en-CA"/>
              </w:rPr>
            </w:pPr>
          </w:p>
        </w:tc>
      </w:tr>
      <w:tr w:rsidR="00115063" w:rsidRPr="009F203A" w14:paraId="3710ACE2" w14:textId="77777777" w:rsidTr="000A6D57">
        <w:trPr>
          <w:trHeight w:val="180"/>
        </w:trPr>
        <w:tc>
          <w:tcPr>
            <w:tcW w:w="1000" w:type="pct"/>
            <w:vMerge/>
            <w:tcMar>
              <w:top w:w="0" w:type="dxa"/>
              <w:left w:w="108" w:type="dxa"/>
              <w:bottom w:w="0" w:type="dxa"/>
              <w:right w:w="108" w:type="dxa"/>
            </w:tcMar>
          </w:tcPr>
          <w:p w14:paraId="4CCC6795" w14:textId="77777777" w:rsidR="00115063" w:rsidRPr="009F203A" w:rsidRDefault="00115063" w:rsidP="000A6D57">
            <w:pPr>
              <w:spacing w:before="40" w:after="40"/>
              <w:rPr>
                <w:rFonts w:cs="Arial"/>
                <w:szCs w:val="20"/>
                <w:lang w:val="en-CA"/>
              </w:rPr>
            </w:pPr>
          </w:p>
        </w:tc>
        <w:tc>
          <w:tcPr>
            <w:tcW w:w="1000" w:type="pct"/>
          </w:tcPr>
          <w:p w14:paraId="58AEAA93" w14:textId="77777777" w:rsidR="00115063" w:rsidRPr="009F203A" w:rsidRDefault="00115063" w:rsidP="000A6D57">
            <w:pPr>
              <w:spacing w:before="40" w:after="40"/>
              <w:rPr>
                <w:rFonts w:cs="Arial"/>
                <w:szCs w:val="20"/>
                <w:lang w:val="en-CA"/>
              </w:rPr>
            </w:pPr>
          </w:p>
        </w:tc>
        <w:tc>
          <w:tcPr>
            <w:tcW w:w="1000" w:type="pct"/>
          </w:tcPr>
          <w:p w14:paraId="3FD2B560" w14:textId="77777777" w:rsidR="00115063" w:rsidRPr="009F203A" w:rsidRDefault="00115063" w:rsidP="000A6D57">
            <w:pPr>
              <w:spacing w:before="40" w:after="40"/>
              <w:rPr>
                <w:rFonts w:cs="Arial"/>
                <w:szCs w:val="20"/>
                <w:lang w:val="en-CA"/>
              </w:rPr>
            </w:pPr>
          </w:p>
        </w:tc>
        <w:tc>
          <w:tcPr>
            <w:tcW w:w="1000" w:type="pct"/>
            <w:vMerge/>
          </w:tcPr>
          <w:p w14:paraId="1184F3E7" w14:textId="77777777" w:rsidR="00115063" w:rsidRPr="009F203A" w:rsidRDefault="00115063" w:rsidP="000A6D57">
            <w:pPr>
              <w:spacing w:before="40" w:after="40"/>
              <w:rPr>
                <w:rFonts w:cs="Arial"/>
                <w:szCs w:val="20"/>
                <w:lang w:val="en-CA"/>
              </w:rPr>
            </w:pPr>
          </w:p>
        </w:tc>
        <w:tc>
          <w:tcPr>
            <w:tcW w:w="1000" w:type="pct"/>
          </w:tcPr>
          <w:p w14:paraId="348D9818" w14:textId="77777777" w:rsidR="00115063" w:rsidRPr="009F203A" w:rsidRDefault="00115063" w:rsidP="000A6D57">
            <w:pPr>
              <w:spacing w:before="40" w:after="40"/>
              <w:rPr>
                <w:rFonts w:cs="Arial"/>
                <w:szCs w:val="20"/>
                <w:lang w:val="en-CA"/>
              </w:rPr>
            </w:pPr>
          </w:p>
        </w:tc>
      </w:tr>
    </w:tbl>
    <w:p w14:paraId="15C51D9D" w14:textId="77777777" w:rsidR="00115063" w:rsidRPr="009F203A" w:rsidRDefault="00115063" w:rsidP="00115063">
      <w:pPr>
        <w:rPr>
          <w:sz w:val="10"/>
          <w:szCs w:val="10"/>
        </w:rPr>
      </w:pPr>
    </w:p>
    <w:tbl>
      <w:tblPr>
        <w:tblW w:w="4956" w:type="pct"/>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906"/>
        <w:gridCol w:w="2906"/>
        <w:gridCol w:w="2907"/>
        <w:gridCol w:w="2907"/>
        <w:gridCol w:w="2907"/>
      </w:tblGrid>
      <w:tr w:rsidR="00115063" w:rsidRPr="009F203A" w14:paraId="1CDAFEAE" w14:textId="77777777" w:rsidTr="000A6D57">
        <w:trPr>
          <w:trHeight w:val="79"/>
        </w:trPr>
        <w:tc>
          <w:tcPr>
            <w:tcW w:w="5000" w:type="pct"/>
            <w:gridSpan w:val="5"/>
            <w:tcMar>
              <w:top w:w="0" w:type="dxa"/>
              <w:left w:w="108" w:type="dxa"/>
              <w:bottom w:w="0" w:type="dxa"/>
              <w:right w:w="108" w:type="dxa"/>
            </w:tcMar>
            <w:vAlign w:val="center"/>
          </w:tcPr>
          <w:p w14:paraId="460DDCC3" w14:textId="77777777" w:rsidR="00115063" w:rsidRPr="009F203A" w:rsidDel="004221E0" w:rsidRDefault="00115063" w:rsidP="000A6D57">
            <w:pPr>
              <w:spacing w:before="40" w:after="40"/>
              <w:jc w:val="left"/>
              <w:rPr>
                <w:rFonts w:cs="Arial"/>
                <w:b/>
                <w:szCs w:val="20"/>
                <w:lang w:val="en-CA"/>
              </w:rPr>
            </w:pPr>
            <w:r w:rsidRPr="009F203A">
              <w:rPr>
                <w:rFonts w:cs="Arial"/>
                <w:b/>
                <w:szCs w:val="20"/>
                <w:lang w:val="en-CA"/>
              </w:rPr>
              <w:t>(ii) Additional confounding domains relevant</w:t>
            </w:r>
            <w:r w:rsidRPr="009F203A">
              <w:rPr>
                <w:b/>
              </w:rPr>
              <w:t xml:space="preserve"> to the setting of this particular study, or which the study authors identified as important</w:t>
            </w:r>
          </w:p>
        </w:tc>
      </w:tr>
      <w:tr w:rsidR="00115063" w:rsidRPr="009F203A" w14:paraId="6489473C" w14:textId="77777777" w:rsidTr="000A6D57">
        <w:trPr>
          <w:trHeight w:val="340"/>
        </w:trPr>
        <w:tc>
          <w:tcPr>
            <w:tcW w:w="1000" w:type="pct"/>
            <w:tcMar>
              <w:top w:w="0" w:type="dxa"/>
              <w:left w:w="57" w:type="dxa"/>
              <w:bottom w:w="0" w:type="dxa"/>
              <w:right w:w="57" w:type="dxa"/>
            </w:tcMar>
            <w:hideMark/>
          </w:tcPr>
          <w:p w14:paraId="18692AE3" w14:textId="77777777" w:rsidR="00115063" w:rsidRPr="009F203A" w:rsidRDefault="00115063" w:rsidP="000A6D57">
            <w:pPr>
              <w:spacing w:before="40" w:after="40"/>
              <w:jc w:val="left"/>
              <w:rPr>
                <w:rFonts w:cs="Arial"/>
                <w:szCs w:val="20"/>
                <w:lang w:val="en-CA"/>
              </w:rPr>
            </w:pPr>
            <w:r w:rsidRPr="009F203A">
              <w:rPr>
                <w:rFonts w:cs="Arial"/>
                <w:szCs w:val="20"/>
              </w:rPr>
              <w:t>Confounding domain</w:t>
            </w:r>
          </w:p>
        </w:tc>
        <w:tc>
          <w:tcPr>
            <w:tcW w:w="1000" w:type="pct"/>
            <w:tcMar>
              <w:left w:w="57" w:type="dxa"/>
              <w:right w:w="57" w:type="dxa"/>
            </w:tcMar>
          </w:tcPr>
          <w:p w14:paraId="159EF97E" w14:textId="77777777" w:rsidR="00115063" w:rsidRPr="009F203A" w:rsidRDefault="00115063" w:rsidP="000A6D57">
            <w:pPr>
              <w:spacing w:before="40" w:after="40"/>
              <w:jc w:val="left"/>
              <w:rPr>
                <w:rFonts w:cs="Arial"/>
                <w:szCs w:val="20"/>
                <w:lang w:val="en-CA"/>
              </w:rPr>
            </w:pPr>
            <w:r w:rsidRPr="009F203A">
              <w:rPr>
                <w:rFonts w:cs="Arial"/>
                <w:szCs w:val="20"/>
                <w:lang w:val="en-CA"/>
              </w:rPr>
              <w:t xml:space="preserve">Measured variable(s) </w:t>
            </w:r>
          </w:p>
        </w:tc>
        <w:tc>
          <w:tcPr>
            <w:tcW w:w="1000" w:type="pct"/>
            <w:tcMar>
              <w:left w:w="57" w:type="dxa"/>
              <w:right w:w="57" w:type="dxa"/>
            </w:tcMar>
          </w:tcPr>
          <w:p w14:paraId="0ED62500" w14:textId="77777777" w:rsidR="00115063" w:rsidRPr="009F203A" w:rsidRDefault="00115063" w:rsidP="000A6D57">
            <w:pPr>
              <w:spacing w:before="40" w:after="40"/>
              <w:jc w:val="left"/>
              <w:rPr>
                <w:rFonts w:cs="Arial"/>
                <w:szCs w:val="20"/>
                <w:lang w:val="en-CA"/>
              </w:rPr>
            </w:pPr>
            <w:r w:rsidRPr="009F203A">
              <w:rPr>
                <w:rFonts w:cs="Arial"/>
                <w:szCs w:val="20"/>
                <w:lang w:val="en-CA"/>
              </w:rPr>
              <w:t>Is there evidence that controlling for this variable was unnecessary?*</w:t>
            </w:r>
          </w:p>
        </w:tc>
        <w:tc>
          <w:tcPr>
            <w:tcW w:w="1000" w:type="pct"/>
            <w:tcMar>
              <w:left w:w="57" w:type="dxa"/>
              <w:right w:w="57" w:type="dxa"/>
            </w:tcMar>
          </w:tcPr>
          <w:p w14:paraId="48563CC1" w14:textId="77777777" w:rsidR="00115063" w:rsidRPr="009F203A" w:rsidRDefault="00115063" w:rsidP="000A6D57">
            <w:pPr>
              <w:spacing w:before="40" w:after="40"/>
              <w:jc w:val="left"/>
              <w:rPr>
                <w:rFonts w:cs="Arial"/>
                <w:szCs w:val="20"/>
                <w:lang w:val="en-CA"/>
              </w:rPr>
            </w:pPr>
            <w:r w:rsidRPr="009F203A">
              <w:rPr>
                <w:rFonts w:cs="Arial"/>
                <w:szCs w:val="20"/>
                <w:lang w:val="en-CA"/>
              </w:rPr>
              <w:t>Is the confounding domain measured validly and reliably by this variable (or these variables)?</w:t>
            </w:r>
          </w:p>
        </w:tc>
        <w:tc>
          <w:tcPr>
            <w:tcW w:w="1000" w:type="pct"/>
          </w:tcPr>
          <w:p w14:paraId="2F658418" w14:textId="77777777" w:rsidR="00115063" w:rsidRPr="009F203A" w:rsidRDefault="00115063" w:rsidP="000A6D57">
            <w:pPr>
              <w:spacing w:before="40" w:after="40"/>
              <w:jc w:val="left"/>
              <w:rPr>
                <w:rFonts w:cs="Arial"/>
                <w:szCs w:val="20"/>
                <w:lang w:val="en-CA"/>
              </w:rPr>
            </w:pPr>
            <w:r w:rsidRPr="009F203A">
              <w:rPr>
                <w:rFonts w:cs="Arial"/>
                <w:szCs w:val="20"/>
                <w:lang w:val="en-CA"/>
              </w:rPr>
              <w:t>OPTIONAL: Is failure to adjust for this variable (alone) expected to favour the experimental intervention or the comparator?</w:t>
            </w:r>
          </w:p>
        </w:tc>
      </w:tr>
      <w:tr w:rsidR="00115063" w:rsidRPr="009F203A" w14:paraId="3B5A0EAE" w14:textId="77777777" w:rsidTr="000A6D57">
        <w:trPr>
          <w:trHeight w:val="79"/>
        </w:trPr>
        <w:tc>
          <w:tcPr>
            <w:tcW w:w="1000" w:type="pct"/>
            <w:vMerge w:val="restart"/>
            <w:tcMar>
              <w:top w:w="0" w:type="dxa"/>
              <w:left w:w="108" w:type="dxa"/>
              <w:bottom w:w="0" w:type="dxa"/>
              <w:right w:w="108" w:type="dxa"/>
            </w:tcMar>
            <w:vAlign w:val="center"/>
          </w:tcPr>
          <w:p w14:paraId="017EC3AF" w14:textId="77777777" w:rsidR="00115063" w:rsidRPr="009F203A" w:rsidRDefault="00115063" w:rsidP="000A6D57">
            <w:pPr>
              <w:spacing w:before="40" w:after="40"/>
              <w:jc w:val="center"/>
              <w:rPr>
                <w:rFonts w:cs="Arial"/>
                <w:szCs w:val="20"/>
                <w:lang w:val="en-CA"/>
              </w:rPr>
            </w:pPr>
          </w:p>
        </w:tc>
        <w:tc>
          <w:tcPr>
            <w:tcW w:w="1000" w:type="pct"/>
          </w:tcPr>
          <w:p w14:paraId="7725BFDA" w14:textId="77777777" w:rsidR="00115063" w:rsidRPr="009F203A" w:rsidRDefault="00115063" w:rsidP="000A6D57">
            <w:pPr>
              <w:spacing w:before="40" w:after="40"/>
              <w:rPr>
                <w:rFonts w:cs="Arial"/>
                <w:szCs w:val="20"/>
                <w:lang w:val="en-CA"/>
              </w:rPr>
            </w:pPr>
          </w:p>
        </w:tc>
        <w:tc>
          <w:tcPr>
            <w:tcW w:w="1000" w:type="pct"/>
          </w:tcPr>
          <w:p w14:paraId="7E3DFFA2" w14:textId="77777777" w:rsidR="00115063" w:rsidRPr="009F203A" w:rsidRDefault="00115063" w:rsidP="000A6D57">
            <w:pPr>
              <w:spacing w:before="40" w:after="40"/>
              <w:rPr>
                <w:rFonts w:cs="Arial"/>
                <w:szCs w:val="20"/>
                <w:lang w:val="en-CA"/>
              </w:rPr>
            </w:pPr>
          </w:p>
        </w:tc>
        <w:tc>
          <w:tcPr>
            <w:tcW w:w="1000" w:type="pct"/>
            <w:vMerge w:val="restart"/>
            <w:vAlign w:val="center"/>
          </w:tcPr>
          <w:p w14:paraId="2B84F5BF" w14:textId="77777777" w:rsidR="00115063" w:rsidRPr="009F203A" w:rsidRDefault="00115063" w:rsidP="000A6D57">
            <w:pPr>
              <w:spacing w:before="40" w:after="40"/>
              <w:jc w:val="center"/>
              <w:rPr>
                <w:rFonts w:cs="Arial"/>
                <w:szCs w:val="20"/>
                <w:lang w:val="en-CA"/>
              </w:rPr>
            </w:pPr>
            <w:r w:rsidRPr="009F203A">
              <w:rPr>
                <w:rFonts w:cs="Arial"/>
                <w:szCs w:val="20"/>
                <w:lang w:val="en-CA"/>
              </w:rPr>
              <w:t>Yes / No / No information</w:t>
            </w:r>
          </w:p>
        </w:tc>
        <w:tc>
          <w:tcPr>
            <w:tcW w:w="1000" w:type="pct"/>
            <w:vAlign w:val="center"/>
          </w:tcPr>
          <w:p w14:paraId="26D458A9" w14:textId="77777777" w:rsidR="00115063" w:rsidRPr="009F203A" w:rsidRDefault="00115063" w:rsidP="000A6D57">
            <w:pPr>
              <w:spacing w:before="40" w:after="40"/>
              <w:jc w:val="center"/>
              <w:rPr>
                <w:rFonts w:cs="Arial"/>
                <w:szCs w:val="20"/>
                <w:lang w:val="en-CA"/>
              </w:rPr>
            </w:pPr>
            <w:r w:rsidRPr="009F203A">
              <w:rPr>
                <w:rFonts w:cs="Arial"/>
                <w:szCs w:val="20"/>
                <w:lang w:val="en-CA"/>
              </w:rPr>
              <w:t>Favour experimental / Favour comparator / No information</w:t>
            </w:r>
          </w:p>
        </w:tc>
      </w:tr>
      <w:tr w:rsidR="00115063" w:rsidRPr="009F203A" w14:paraId="26A77CB1" w14:textId="77777777" w:rsidTr="000A6D57">
        <w:trPr>
          <w:trHeight w:val="79"/>
        </w:trPr>
        <w:tc>
          <w:tcPr>
            <w:tcW w:w="1000" w:type="pct"/>
            <w:vMerge/>
            <w:tcMar>
              <w:top w:w="0" w:type="dxa"/>
              <w:left w:w="108" w:type="dxa"/>
              <w:bottom w:w="0" w:type="dxa"/>
              <w:right w:w="108" w:type="dxa"/>
            </w:tcMar>
            <w:vAlign w:val="center"/>
          </w:tcPr>
          <w:p w14:paraId="08F20766" w14:textId="77777777" w:rsidR="00115063" w:rsidRPr="009F203A" w:rsidRDefault="00115063" w:rsidP="000A6D57">
            <w:pPr>
              <w:spacing w:before="40" w:after="40"/>
              <w:jc w:val="center"/>
              <w:rPr>
                <w:rFonts w:cs="Arial"/>
                <w:szCs w:val="20"/>
                <w:lang w:val="en-CA"/>
              </w:rPr>
            </w:pPr>
          </w:p>
        </w:tc>
        <w:tc>
          <w:tcPr>
            <w:tcW w:w="1000" w:type="pct"/>
          </w:tcPr>
          <w:p w14:paraId="481293E5" w14:textId="77777777" w:rsidR="00115063" w:rsidRPr="009F203A" w:rsidRDefault="00115063" w:rsidP="000A6D57">
            <w:pPr>
              <w:spacing w:before="40" w:after="40"/>
              <w:rPr>
                <w:rFonts w:cs="Arial"/>
                <w:szCs w:val="20"/>
                <w:lang w:val="en-CA"/>
              </w:rPr>
            </w:pPr>
          </w:p>
        </w:tc>
        <w:tc>
          <w:tcPr>
            <w:tcW w:w="1000" w:type="pct"/>
          </w:tcPr>
          <w:p w14:paraId="0BC088BE" w14:textId="77777777" w:rsidR="00115063" w:rsidRPr="009F203A" w:rsidRDefault="00115063" w:rsidP="000A6D57">
            <w:pPr>
              <w:spacing w:before="40" w:after="40"/>
              <w:rPr>
                <w:rFonts w:cs="Arial"/>
                <w:szCs w:val="20"/>
                <w:lang w:val="en-CA"/>
              </w:rPr>
            </w:pPr>
          </w:p>
        </w:tc>
        <w:tc>
          <w:tcPr>
            <w:tcW w:w="1000" w:type="pct"/>
            <w:vMerge/>
            <w:vAlign w:val="center"/>
          </w:tcPr>
          <w:p w14:paraId="744A9E9D" w14:textId="77777777" w:rsidR="00115063" w:rsidRPr="009F203A" w:rsidRDefault="00115063" w:rsidP="000A6D57">
            <w:pPr>
              <w:spacing w:before="40" w:after="40"/>
              <w:jc w:val="center"/>
              <w:rPr>
                <w:rFonts w:cs="Arial"/>
                <w:szCs w:val="20"/>
                <w:lang w:val="en-CA"/>
              </w:rPr>
            </w:pPr>
          </w:p>
        </w:tc>
        <w:tc>
          <w:tcPr>
            <w:tcW w:w="1000" w:type="pct"/>
          </w:tcPr>
          <w:p w14:paraId="6DB3D2B6" w14:textId="77777777" w:rsidR="00115063" w:rsidRPr="009F203A" w:rsidRDefault="00115063" w:rsidP="000A6D57">
            <w:pPr>
              <w:spacing w:before="40" w:after="40"/>
              <w:jc w:val="center"/>
              <w:rPr>
                <w:rFonts w:cs="Arial"/>
                <w:szCs w:val="20"/>
                <w:lang w:val="en-CA"/>
              </w:rPr>
            </w:pPr>
          </w:p>
        </w:tc>
      </w:tr>
      <w:tr w:rsidR="00115063" w:rsidRPr="009F203A" w14:paraId="79A7571F" w14:textId="77777777" w:rsidTr="000A6D57">
        <w:trPr>
          <w:trHeight w:val="180"/>
        </w:trPr>
        <w:tc>
          <w:tcPr>
            <w:tcW w:w="1000" w:type="pct"/>
            <w:vMerge w:val="restart"/>
            <w:tcMar>
              <w:top w:w="0" w:type="dxa"/>
              <w:left w:w="108" w:type="dxa"/>
              <w:bottom w:w="0" w:type="dxa"/>
              <w:right w:w="108" w:type="dxa"/>
            </w:tcMar>
            <w:vAlign w:val="center"/>
          </w:tcPr>
          <w:p w14:paraId="02674D6C" w14:textId="77777777" w:rsidR="00115063" w:rsidRPr="009F203A" w:rsidRDefault="00115063" w:rsidP="000A6D57">
            <w:pPr>
              <w:spacing w:before="40" w:after="40"/>
              <w:jc w:val="center"/>
              <w:rPr>
                <w:rFonts w:cs="Arial"/>
                <w:szCs w:val="20"/>
                <w:lang w:val="en-CA"/>
              </w:rPr>
            </w:pPr>
          </w:p>
        </w:tc>
        <w:tc>
          <w:tcPr>
            <w:tcW w:w="1000" w:type="pct"/>
          </w:tcPr>
          <w:p w14:paraId="5011E7C6" w14:textId="77777777" w:rsidR="00115063" w:rsidRPr="009F203A" w:rsidRDefault="00115063" w:rsidP="000A6D57">
            <w:pPr>
              <w:spacing w:before="40" w:after="40"/>
              <w:rPr>
                <w:rFonts w:cs="Arial"/>
                <w:szCs w:val="20"/>
                <w:lang w:val="en-CA"/>
              </w:rPr>
            </w:pPr>
          </w:p>
        </w:tc>
        <w:tc>
          <w:tcPr>
            <w:tcW w:w="1000" w:type="pct"/>
          </w:tcPr>
          <w:p w14:paraId="59F571F8" w14:textId="77777777" w:rsidR="00115063" w:rsidRPr="009F203A" w:rsidRDefault="00115063" w:rsidP="000A6D57">
            <w:pPr>
              <w:spacing w:before="40" w:after="40"/>
              <w:rPr>
                <w:rFonts w:cs="Arial"/>
                <w:szCs w:val="20"/>
                <w:lang w:val="en-CA"/>
              </w:rPr>
            </w:pPr>
          </w:p>
        </w:tc>
        <w:tc>
          <w:tcPr>
            <w:tcW w:w="1000" w:type="pct"/>
            <w:vMerge w:val="restart"/>
            <w:vAlign w:val="center"/>
          </w:tcPr>
          <w:p w14:paraId="38221C2C" w14:textId="77777777" w:rsidR="00115063" w:rsidRPr="009F203A" w:rsidRDefault="00115063" w:rsidP="000A6D57">
            <w:pPr>
              <w:spacing w:before="40" w:after="40"/>
              <w:jc w:val="center"/>
              <w:rPr>
                <w:rFonts w:cs="Arial"/>
                <w:szCs w:val="20"/>
                <w:lang w:val="en-CA"/>
              </w:rPr>
            </w:pPr>
          </w:p>
        </w:tc>
        <w:tc>
          <w:tcPr>
            <w:tcW w:w="1000" w:type="pct"/>
          </w:tcPr>
          <w:p w14:paraId="0F9F9F1A" w14:textId="77777777" w:rsidR="00115063" w:rsidRPr="009F203A" w:rsidRDefault="00115063" w:rsidP="000A6D57">
            <w:pPr>
              <w:spacing w:before="40" w:after="40"/>
              <w:jc w:val="center"/>
              <w:rPr>
                <w:rFonts w:cs="Arial"/>
                <w:szCs w:val="20"/>
                <w:lang w:val="en-CA"/>
              </w:rPr>
            </w:pPr>
          </w:p>
        </w:tc>
      </w:tr>
      <w:tr w:rsidR="00115063" w:rsidRPr="009F203A" w14:paraId="218B4705" w14:textId="77777777" w:rsidTr="000A6D57">
        <w:trPr>
          <w:trHeight w:val="180"/>
        </w:trPr>
        <w:tc>
          <w:tcPr>
            <w:tcW w:w="1000" w:type="pct"/>
            <w:vMerge/>
            <w:tcMar>
              <w:top w:w="0" w:type="dxa"/>
              <w:left w:w="108" w:type="dxa"/>
              <w:bottom w:w="0" w:type="dxa"/>
              <w:right w:w="108" w:type="dxa"/>
            </w:tcMar>
          </w:tcPr>
          <w:p w14:paraId="23C646AF" w14:textId="77777777" w:rsidR="00115063" w:rsidRPr="009F203A" w:rsidRDefault="00115063" w:rsidP="000A6D57">
            <w:pPr>
              <w:spacing w:before="40" w:after="40"/>
              <w:rPr>
                <w:rFonts w:cs="Arial"/>
                <w:szCs w:val="20"/>
                <w:lang w:val="en-CA"/>
              </w:rPr>
            </w:pPr>
          </w:p>
        </w:tc>
        <w:tc>
          <w:tcPr>
            <w:tcW w:w="1000" w:type="pct"/>
          </w:tcPr>
          <w:p w14:paraId="08927C52" w14:textId="77777777" w:rsidR="00115063" w:rsidRPr="009F203A" w:rsidRDefault="00115063" w:rsidP="000A6D57">
            <w:pPr>
              <w:spacing w:before="40" w:after="40"/>
              <w:rPr>
                <w:rFonts w:cs="Arial"/>
                <w:szCs w:val="20"/>
                <w:lang w:val="en-CA"/>
              </w:rPr>
            </w:pPr>
          </w:p>
        </w:tc>
        <w:tc>
          <w:tcPr>
            <w:tcW w:w="1000" w:type="pct"/>
          </w:tcPr>
          <w:p w14:paraId="76B819F9" w14:textId="77777777" w:rsidR="00115063" w:rsidRPr="009F203A" w:rsidRDefault="00115063" w:rsidP="000A6D57">
            <w:pPr>
              <w:spacing w:before="40" w:after="40"/>
              <w:rPr>
                <w:rFonts w:cs="Arial"/>
                <w:szCs w:val="20"/>
                <w:lang w:val="en-CA"/>
              </w:rPr>
            </w:pPr>
          </w:p>
        </w:tc>
        <w:tc>
          <w:tcPr>
            <w:tcW w:w="1000" w:type="pct"/>
            <w:vMerge/>
          </w:tcPr>
          <w:p w14:paraId="0FC94A8A" w14:textId="77777777" w:rsidR="00115063" w:rsidRPr="009F203A" w:rsidRDefault="00115063" w:rsidP="000A6D57">
            <w:pPr>
              <w:spacing w:before="40" w:after="40"/>
              <w:rPr>
                <w:rFonts w:cs="Arial"/>
                <w:szCs w:val="20"/>
                <w:lang w:val="en-CA"/>
              </w:rPr>
            </w:pPr>
          </w:p>
        </w:tc>
        <w:tc>
          <w:tcPr>
            <w:tcW w:w="1000" w:type="pct"/>
          </w:tcPr>
          <w:p w14:paraId="383D44F5" w14:textId="77777777" w:rsidR="00115063" w:rsidRPr="009F203A" w:rsidRDefault="00115063" w:rsidP="000A6D57">
            <w:pPr>
              <w:spacing w:before="40" w:after="40"/>
              <w:rPr>
                <w:rFonts w:cs="Arial"/>
                <w:szCs w:val="20"/>
                <w:lang w:val="en-CA"/>
              </w:rPr>
            </w:pPr>
          </w:p>
        </w:tc>
      </w:tr>
    </w:tbl>
    <w:p w14:paraId="77304063" w14:textId="77777777" w:rsidR="00115063" w:rsidRPr="009F203A" w:rsidRDefault="00115063" w:rsidP="00115063">
      <w:pPr>
        <w:tabs>
          <w:tab w:val="left" w:pos="960"/>
        </w:tabs>
        <w:autoSpaceDE w:val="0"/>
        <w:autoSpaceDN w:val="0"/>
        <w:adjustRightInd w:val="0"/>
        <w:spacing w:before="80" w:after="0"/>
        <w:rPr>
          <w:rFonts w:eastAsiaTheme="majorEastAsia" w:cstheme="majorBidi"/>
          <w:b/>
          <w:bCs/>
          <w:sz w:val="24"/>
          <w:szCs w:val="26"/>
        </w:rPr>
      </w:pPr>
      <w:r w:rsidRPr="009F203A">
        <w:rPr>
          <w:rFonts w:cs="Arial"/>
          <w:sz w:val="16"/>
        </w:rPr>
        <w:t>* In the context of a particular study, variables can be demonstrated not to be confounders and so not included in the analysis: (a) if they are not predictive of the outcome; (b) if they are not predictive of intervention; or (c) because adjustment makes no or minimal difference to the estimated effect of the primary parameter. Note that “no statistically significant association” is not the same as “not predictive”.</w:t>
      </w:r>
      <w:bookmarkStart w:id="29" w:name="_Ref396935962"/>
      <w:r w:rsidRPr="009F203A">
        <w:br w:type="page"/>
      </w:r>
    </w:p>
    <w:p w14:paraId="1123114D" w14:textId="77777777" w:rsidR="00115063" w:rsidRPr="009F203A" w:rsidRDefault="00115063" w:rsidP="00115063">
      <w:pPr>
        <w:pStyle w:val="Heading2"/>
      </w:pPr>
      <w:bookmarkStart w:id="30" w:name="_Ref399084971"/>
      <w:bookmarkStart w:id="31" w:name="_Toc399091994"/>
      <w:r w:rsidRPr="009F203A">
        <w:lastRenderedPageBreak/>
        <w:t>Preliminary consideration of co-interventions</w:t>
      </w:r>
      <w:bookmarkEnd w:id="29"/>
      <w:bookmarkEnd w:id="30"/>
      <w:bookmarkEnd w:id="31"/>
    </w:p>
    <w:p w14:paraId="095B69DA" w14:textId="77777777" w:rsidR="00115063" w:rsidRPr="009F203A" w:rsidRDefault="00115063" w:rsidP="00115063">
      <w:pPr>
        <w:spacing w:before="60"/>
      </w:pPr>
      <w:r w:rsidRPr="009F203A">
        <w:rPr>
          <w:rFonts w:cs="Arial"/>
        </w:rPr>
        <w:t xml:space="preserve">Complete a row for each important co-intervention (i) listed in the review protocol; and (ii) </w:t>
      </w:r>
      <w:r w:rsidRPr="009F203A">
        <w:t>relevant to the setting of this particular study, or which the study authors identified as important.</w:t>
      </w:r>
    </w:p>
    <w:p w14:paraId="12F8907D" w14:textId="77777777" w:rsidR="00115063" w:rsidRPr="009F203A" w:rsidRDefault="00115063" w:rsidP="00115063">
      <w:pPr>
        <w:pStyle w:val="Heading4"/>
        <w:spacing w:before="0"/>
      </w:pPr>
      <w:r w:rsidRPr="009F203A">
        <w:t>“Important” co-interventions are those for which, in the context of this study, adjustment is expected to lead to a clinically important change in the estimated effect of the intervention.</w:t>
      </w:r>
    </w:p>
    <w:tbl>
      <w:tblPr>
        <w:tblW w:w="49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5063"/>
        <w:gridCol w:w="5066"/>
        <w:gridCol w:w="4504"/>
      </w:tblGrid>
      <w:tr w:rsidR="00115063" w:rsidRPr="009F203A" w14:paraId="7686A639" w14:textId="77777777" w:rsidTr="000A6D57">
        <w:trPr>
          <w:cantSplit/>
        </w:trPr>
        <w:tc>
          <w:tcPr>
            <w:tcW w:w="5000" w:type="pct"/>
            <w:gridSpan w:val="3"/>
            <w:tcMar>
              <w:top w:w="0" w:type="dxa"/>
              <w:left w:w="57" w:type="dxa"/>
              <w:bottom w:w="0" w:type="dxa"/>
              <w:right w:w="57" w:type="dxa"/>
            </w:tcMar>
            <w:vAlign w:val="center"/>
          </w:tcPr>
          <w:p w14:paraId="64CBB90A" w14:textId="77777777" w:rsidR="00115063" w:rsidRPr="009F203A" w:rsidRDefault="00115063" w:rsidP="000A6D57">
            <w:pPr>
              <w:spacing w:before="40" w:after="40"/>
              <w:jc w:val="left"/>
              <w:rPr>
                <w:rFonts w:cs="Arial"/>
                <w:szCs w:val="20"/>
                <w:lang w:val="en-CA"/>
              </w:rPr>
            </w:pPr>
            <w:r w:rsidRPr="009F203A">
              <w:rPr>
                <w:rFonts w:cs="Arial"/>
                <w:b/>
                <w:szCs w:val="20"/>
                <w:lang w:val="en-CA"/>
              </w:rPr>
              <w:t xml:space="preserve">(i) Co-interventions </w:t>
            </w:r>
            <w:r w:rsidRPr="009F203A">
              <w:rPr>
                <w:rFonts w:cs="Arial"/>
                <w:b/>
              </w:rPr>
              <w:t>listed in the review protocol</w:t>
            </w:r>
          </w:p>
        </w:tc>
      </w:tr>
      <w:tr w:rsidR="00115063" w:rsidRPr="009F203A" w14:paraId="0E926880" w14:textId="77777777" w:rsidTr="000A6D57">
        <w:trPr>
          <w:cantSplit/>
        </w:trPr>
        <w:tc>
          <w:tcPr>
            <w:tcW w:w="1730" w:type="pct"/>
            <w:tcMar>
              <w:top w:w="0" w:type="dxa"/>
              <w:left w:w="57" w:type="dxa"/>
              <w:bottom w:w="0" w:type="dxa"/>
              <w:right w:w="57" w:type="dxa"/>
            </w:tcMar>
            <w:hideMark/>
          </w:tcPr>
          <w:p w14:paraId="26A3C0A2" w14:textId="77777777" w:rsidR="00115063" w:rsidRPr="009F203A" w:rsidRDefault="00115063" w:rsidP="000A6D57">
            <w:pPr>
              <w:spacing w:before="40" w:after="40"/>
              <w:jc w:val="left"/>
              <w:rPr>
                <w:rFonts w:cs="Arial"/>
                <w:szCs w:val="20"/>
                <w:lang w:val="en-CA"/>
              </w:rPr>
            </w:pPr>
            <w:r w:rsidRPr="009F203A">
              <w:rPr>
                <w:rFonts w:cs="Arial"/>
                <w:szCs w:val="20"/>
              </w:rPr>
              <w:t>Co-intervention</w:t>
            </w:r>
          </w:p>
        </w:tc>
        <w:tc>
          <w:tcPr>
            <w:tcW w:w="1731" w:type="pct"/>
            <w:tcMar>
              <w:left w:w="57" w:type="dxa"/>
              <w:right w:w="57" w:type="dxa"/>
            </w:tcMar>
          </w:tcPr>
          <w:p w14:paraId="7321DE4A" w14:textId="77777777" w:rsidR="00115063" w:rsidRPr="009F203A" w:rsidRDefault="00115063" w:rsidP="000A6D57">
            <w:pPr>
              <w:spacing w:before="40" w:after="40"/>
              <w:jc w:val="left"/>
              <w:rPr>
                <w:rFonts w:cs="Arial"/>
                <w:szCs w:val="20"/>
                <w:lang w:val="en-CA"/>
              </w:rPr>
            </w:pPr>
            <w:r w:rsidRPr="009F203A">
              <w:rPr>
                <w:rFonts w:cs="Arial"/>
                <w:szCs w:val="20"/>
                <w:lang w:val="en-CA"/>
              </w:rPr>
              <w:t>Is there evidence that controlling for this co-intervention was unnecessary (e.g. because it was not administered)?</w:t>
            </w:r>
          </w:p>
        </w:tc>
        <w:tc>
          <w:tcPr>
            <w:tcW w:w="1539" w:type="pct"/>
          </w:tcPr>
          <w:p w14:paraId="7559BC1C" w14:textId="77777777" w:rsidR="00115063" w:rsidRPr="009F203A" w:rsidRDefault="00115063" w:rsidP="000A6D57">
            <w:pPr>
              <w:spacing w:before="40" w:after="40"/>
              <w:jc w:val="left"/>
              <w:rPr>
                <w:rFonts w:cs="Arial"/>
                <w:szCs w:val="20"/>
                <w:lang w:val="en-CA"/>
              </w:rPr>
            </w:pPr>
            <w:r w:rsidRPr="009F203A">
              <w:rPr>
                <w:rFonts w:cs="Arial"/>
                <w:szCs w:val="20"/>
                <w:lang w:val="en-CA"/>
              </w:rPr>
              <w:t>Is presence of this co-intervention likely to favour outcomes in the experimental intervention or the comparator</w:t>
            </w:r>
          </w:p>
        </w:tc>
      </w:tr>
      <w:tr w:rsidR="00115063" w:rsidRPr="009F203A" w14:paraId="669CC387" w14:textId="77777777" w:rsidTr="000A6D57">
        <w:trPr>
          <w:cantSplit/>
        </w:trPr>
        <w:tc>
          <w:tcPr>
            <w:tcW w:w="1730" w:type="pct"/>
            <w:tcMar>
              <w:top w:w="0" w:type="dxa"/>
              <w:left w:w="108" w:type="dxa"/>
              <w:bottom w:w="0" w:type="dxa"/>
              <w:right w:w="108" w:type="dxa"/>
            </w:tcMar>
            <w:vAlign w:val="center"/>
          </w:tcPr>
          <w:p w14:paraId="21BFA063" w14:textId="77777777" w:rsidR="00115063" w:rsidRPr="009F203A" w:rsidRDefault="00115063" w:rsidP="000A6D57">
            <w:pPr>
              <w:spacing w:before="40" w:after="40"/>
              <w:jc w:val="center"/>
              <w:rPr>
                <w:rFonts w:cs="Arial"/>
                <w:szCs w:val="20"/>
                <w:lang w:val="en-CA"/>
              </w:rPr>
            </w:pPr>
          </w:p>
        </w:tc>
        <w:tc>
          <w:tcPr>
            <w:tcW w:w="1731" w:type="pct"/>
          </w:tcPr>
          <w:p w14:paraId="4F78BE0C" w14:textId="77777777" w:rsidR="00115063" w:rsidRPr="009F203A" w:rsidRDefault="00115063" w:rsidP="000A6D57">
            <w:pPr>
              <w:spacing w:before="40" w:after="40"/>
              <w:jc w:val="center"/>
              <w:rPr>
                <w:rFonts w:cs="Arial"/>
                <w:szCs w:val="20"/>
                <w:lang w:val="en-CA"/>
              </w:rPr>
            </w:pPr>
          </w:p>
        </w:tc>
        <w:tc>
          <w:tcPr>
            <w:tcW w:w="1539" w:type="pct"/>
            <w:vAlign w:val="center"/>
          </w:tcPr>
          <w:p w14:paraId="661FA228" w14:textId="77777777" w:rsidR="00115063" w:rsidRPr="009F203A" w:rsidRDefault="00115063" w:rsidP="000A6D57">
            <w:pPr>
              <w:spacing w:before="40" w:after="40"/>
              <w:jc w:val="center"/>
              <w:rPr>
                <w:rFonts w:cs="Arial"/>
                <w:szCs w:val="20"/>
                <w:lang w:val="en-CA"/>
              </w:rPr>
            </w:pPr>
            <w:r w:rsidRPr="009F203A">
              <w:rPr>
                <w:rFonts w:cs="Arial"/>
                <w:szCs w:val="20"/>
                <w:lang w:val="en-CA"/>
              </w:rPr>
              <w:t>Favour experimental / Favour comparator / No information</w:t>
            </w:r>
          </w:p>
        </w:tc>
      </w:tr>
      <w:tr w:rsidR="00115063" w:rsidRPr="009F203A" w14:paraId="4346CEC2" w14:textId="77777777" w:rsidTr="000A6D57">
        <w:trPr>
          <w:cantSplit/>
        </w:trPr>
        <w:tc>
          <w:tcPr>
            <w:tcW w:w="1730" w:type="pct"/>
            <w:tcMar>
              <w:top w:w="0" w:type="dxa"/>
              <w:left w:w="108" w:type="dxa"/>
              <w:bottom w:w="0" w:type="dxa"/>
              <w:right w:w="108" w:type="dxa"/>
            </w:tcMar>
            <w:vAlign w:val="center"/>
          </w:tcPr>
          <w:p w14:paraId="2705FA92" w14:textId="77777777" w:rsidR="00115063" w:rsidRPr="009F203A" w:rsidRDefault="00115063" w:rsidP="000A6D57">
            <w:pPr>
              <w:spacing w:before="40" w:after="40"/>
              <w:jc w:val="center"/>
              <w:rPr>
                <w:rFonts w:cs="Arial"/>
                <w:szCs w:val="20"/>
                <w:lang w:val="en-CA"/>
              </w:rPr>
            </w:pPr>
          </w:p>
        </w:tc>
        <w:tc>
          <w:tcPr>
            <w:tcW w:w="1731" w:type="pct"/>
          </w:tcPr>
          <w:p w14:paraId="2B6A756D" w14:textId="77777777" w:rsidR="00115063" w:rsidRPr="009F203A" w:rsidRDefault="00115063" w:rsidP="000A6D57">
            <w:pPr>
              <w:spacing w:before="40" w:after="40"/>
              <w:jc w:val="center"/>
              <w:rPr>
                <w:rFonts w:cs="Arial"/>
                <w:szCs w:val="20"/>
                <w:lang w:val="en-CA"/>
              </w:rPr>
            </w:pPr>
          </w:p>
        </w:tc>
        <w:tc>
          <w:tcPr>
            <w:tcW w:w="1539" w:type="pct"/>
            <w:vAlign w:val="center"/>
          </w:tcPr>
          <w:p w14:paraId="2E27ADE4" w14:textId="77777777" w:rsidR="00115063" w:rsidRPr="009F203A" w:rsidRDefault="00115063" w:rsidP="000A6D57">
            <w:pPr>
              <w:spacing w:before="40" w:after="40"/>
              <w:jc w:val="center"/>
              <w:rPr>
                <w:rFonts w:cs="Arial"/>
                <w:szCs w:val="20"/>
                <w:lang w:val="en-CA"/>
              </w:rPr>
            </w:pPr>
            <w:r w:rsidRPr="009F203A">
              <w:rPr>
                <w:rFonts w:cs="Arial"/>
                <w:szCs w:val="20"/>
                <w:lang w:val="en-CA"/>
              </w:rPr>
              <w:t>Favour experimental / Favour comparator / No information</w:t>
            </w:r>
          </w:p>
        </w:tc>
      </w:tr>
      <w:tr w:rsidR="00115063" w:rsidRPr="009F203A" w14:paraId="7C37A9F2" w14:textId="77777777" w:rsidTr="000A6D57">
        <w:trPr>
          <w:cantSplit/>
        </w:trPr>
        <w:tc>
          <w:tcPr>
            <w:tcW w:w="1730" w:type="pct"/>
            <w:tcMar>
              <w:top w:w="0" w:type="dxa"/>
              <w:left w:w="108" w:type="dxa"/>
              <w:bottom w:w="0" w:type="dxa"/>
              <w:right w:w="108" w:type="dxa"/>
            </w:tcMar>
            <w:vAlign w:val="center"/>
          </w:tcPr>
          <w:p w14:paraId="0E76B488" w14:textId="77777777" w:rsidR="00115063" w:rsidRPr="009F203A" w:rsidRDefault="00115063" w:rsidP="000A6D57">
            <w:pPr>
              <w:spacing w:before="40" w:after="40"/>
              <w:jc w:val="center"/>
              <w:rPr>
                <w:rFonts w:cs="Arial"/>
                <w:szCs w:val="20"/>
                <w:lang w:val="en-CA"/>
              </w:rPr>
            </w:pPr>
          </w:p>
        </w:tc>
        <w:tc>
          <w:tcPr>
            <w:tcW w:w="1731" w:type="pct"/>
          </w:tcPr>
          <w:p w14:paraId="7AF886E4" w14:textId="77777777" w:rsidR="00115063" w:rsidRPr="009F203A" w:rsidRDefault="00115063" w:rsidP="000A6D57">
            <w:pPr>
              <w:spacing w:before="40" w:after="40"/>
              <w:jc w:val="center"/>
              <w:rPr>
                <w:rFonts w:cs="Arial"/>
                <w:szCs w:val="20"/>
                <w:lang w:val="en-CA"/>
              </w:rPr>
            </w:pPr>
          </w:p>
        </w:tc>
        <w:tc>
          <w:tcPr>
            <w:tcW w:w="1539" w:type="pct"/>
            <w:vAlign w:val="center"/>
          </w:tcPr>
          <w:p w14:paraId="2B5BCF97" w14:textId="77777777" w:rsidR="00115063" w:rsidRPr="009F203A" w:rsidRDefault="00115063" w:rsidP="000A6D57">
            <w:pPr>
              <w:spacing w:before="40" w:after="40"/>
              <w:jc w:val="center"/>
              <w:rPr>
                <w:rFonts w:cs="Arial"/>
                <w:szCs w:val="20"/>
                <w:lang w:val="en-CA"/>
              </w:rPr>
            </w:pPr>
            <w:r w:rsidRPr="009F203A">
              <w:rPr>
                <w:rFonts w:cs="Arial"/>
                <w:szCs w:val="20"/>
                <w:lang w:val="en-CA"/>
              </w:rPr>
              <w:t>Favour experimental / Favour comparator / No information</w:t>
            </w:r>
          </w:p>
        </w:tc>
      </w:tr>
    </w:tbl>
    <w:p w14:paraId="7E7F9DCC" w14:textId="77777777" w:rsidR="00115063" w:rsidRPr="009F203A" w:rsidRDefault="00115063" w:rsidP="00115063">
      <w:pPr>
        <w:rPr>
          <w:sz w:val="10"/>
          <w:szCs w:val="10"/>
        </w:rPr>
      </w:pPr>
    </w:p>
    <w:tbl>
      <w:tblPr>
        <w:tblW w:w="49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5063"/>
        <w:gridCol w:w="5066"/>
        <w:gridCol w:w="4504"/>
      </w:tblGrid>
      <w:tr w:rsidR="00115063" w:rsidRPr="009F203A" w14:paraId="1FC50604" w14:textId="77777777" w:rsidTr="000A6D57">
        <w:trPr>
          <w:cantSplit/>
        </w:trPr>
        <w:tc>
          <w:tcPr>
            <w:tcW w:w="5000" w:type="pct"/>
            <w:gridSpan w:val="3"/>
            <w:tcMar>
              <w:top w:w="0" w:type="dxa"/>
              <w:left w:w="57" w:type="dxa"/>
              <w:bottom w:w="0" w:type="dxa"/>
              <w:right w:w="57" w:type="dxa"/>
            </w:tcMar>
            <w:vAlign w:val="center"/>
          </w:tcPr>
          <w:p w14:paraId="00D5A91A" w14:textId="77777777" w:rsidR="00115063" w:rsidRPr="009F203A" w:rsidRDefault="00115063" w:rsidP="000A6D57">
            <w:pPr>
              <w:spacing w:before="40" w:after="40"/>
              <w:jc w:val="left"/>
              <w:rPr>
                <w:rFonts w:cs="Arial"/>
                <w:szCs w:val="20"/>
                <w:lang w:val="en-CA"/>
              </w:rPr>
            </w:pPr>
            <w:r w:rsidRPr="009F203A">
              <w:rPr>
                <w:rFonts w:cs="Arial"/>
                <w:b/>
                <w:szCs w:val="20"/>
                <w:lang w:val="en-CA"/>
              </w:rPr>
              <w:t>(ii) Additional co-interventions relevant</w:t>
            </w:r>
            <w:r w:rsidRPr="009F203A">
              <w:rPr>
                <w:b/>
              </w:rPr>
              <w:t xml:space="preserve"> to the setting of this particular study, or which the study authors identified as important</w:t>
            </w:r>
          </w:p>
        </w:tc>
      </w:tr>
      <w:tr w:rsidR="00115063" w:rsidRPr="009F203A" w14:paraId="10E65A60" w14:textId="77777777" w:rsidTr="000A6D57">
        <w:trPr>
          <w:cantSplit/>
        </w:trPr>
        <w:tc>
          <w:tcPr>
            <w:tcW w:w="1730" w:type="pct"/>
            <w:tcMar>
              <w:top w:w="0" w:type="dxa"/>
              <w:left w:w="57" w:type="dxa"/>
              <w:bottom w:w="0" w:type="dxa"/>
              <w:right w:w="57" w:type="dxa"/>
            </w:tcMar>
            <w:hideMark/>
          </w:tcPr>
          <w:p w14:paraId="64848A70" w14:textId="77777777" w:rsidR="00115063" w:rsidRPr="009F203A" w:rsidRDefault="00115063" w:rsidP="000A6D57">
            <w:pPr>
              <w:spacing w:before="40" w:after="40"/>
              <w:jc w:val="left"/>
              <w:rPr>
                <w:rFonts w:cs="Arial"/>
                <w:szCs w:val="20"/>
                <w:lang w:val="en-CA"/>
              </w:rPr>
            </w:pPr>
            <w:r w:rsidRPr="009F203A">
              <w:rPr>
                <w:rFonts w:cs="Arial"/>
                <w:szCs w:val="20"/>
              </w:rPr>
              <w:t>Co-intervention</w:t>
            </w:r>
          </w:p>
        </w:tc>
        <w:tc>
          <w:tcPr>
            <w:tcW w:w="1731" w:type="pct"/>
            <w:tcMar>
              <w:left w:w="57" w:type="dxa"/>
              <w:right w:w="57" w:type="dxa"/>
            </w:tcMar>
          </w:tcPr>
          <w:p w14:paraId="4BBFDEDD" w14:textId="77777777" w:rsidR="00115063" w:rsidRPr="009F203A" w:rsidRDefault="00115063" w:rsidP="000A6D57">
            <w:pPr>
              <w:spacing w:before="40" w:after="40"/>
              <w:jc w:val="left"/>
              <w:rPr>
                <w:rFonts w:cs="Arial"/>
                <w:szCs w:val="20"/>
                <w:lang w:val="en-CA"/>
              </w:rPr>
            </w:pPr>
            <w:r w:rsidRPr="009F203A">
              <w:rPr>
                <w:rFonts w:cs="Arial"/>
                <w:szCs w:val="20"/>
                <w:lang w:val="en-CA"/>
              </w:rPr>
              <w:t>Is there evidence that controlling for this co-intervention was unnecessary (e.g. because it was not administered)?</w:t>
            </w:r>
          </w:p>
        </w:tc>
        <w:tc>
          <w:tcPr>
            <w:tcW w:w="1539" w:type="pct"/>
          </w:tcPr>
          <w:p w14:paraId="1AD5A34C" w14:textId="77777777" w:rsidR="00115063" w:rsidRPr="009F203A" w:rsidRDefault="00115063" w:rsidP="000A6D57">
            <w:pPr>
              <w:spacing w:before="40" w:after="40"/>
              <w:jc w:val="left"/>
              <w:rPr>
                <w:rFonts w:cs="Arial"/>
                <w:szCs w:val="20"/>
                <w:lang w:val="en-CA"/>
              </w:rPr>
            </w:pPr>
            <w:r w:rsidRPr="009F203A">
              <w:rPr>
                <w:rFonts w:cs="Arial"/>
                <w:szCs w:val="20"/>
                <w:lang w:val="en-CA"/>
              </w:rPr>
              <w:t>Is presence of this co-intervention likely to favour outcomes in the experimental intervention or the comparator</w:t>
            </w:r>
          </w:p>
        </w:tc>
      </w:tr>
      <w:tr w:rsidR="00115063" w:rsidRPr="009F203A" w14:paraId="3291C11F" w14:textId="77777777" w:rsidTr="000A6D57">
        <w:trPr>
          <w:cantSplit/>
        </w:trPr>
        <w:tc>
          <w:tcPr>
            <w:tcW w:w="1730" w:type="pct"/>
            <w:tcMar>
              <w:top w:w="0" w:type="dxa"/>
              <w:left w:w="108" w:type="dxa"/>
              <w:bottom w:w="0" w:type="dxa"/>
              <w:right w:w="108" w:type="dxa"/>
            </w:tcMar>
            <w:vAlign w:val="center"/>
          </w:tcPr>
          <w:p w14:paraId="7025DE74" w14:textId="77777777" w:rsidR="00115063" w:rsidRPr="009F203A" w:rsidRDefault="00115063" w:rsidP="000A6D57">
            <w:pPr>
              <w:spacing w:before="40" w:after="40"/>
              <w:jc w:val="center"/>
              <w:rPr>
                <w:rFonts w:cs="Arial"/>
                <w:szCs w:val="20"/>
                <w:lang w:val="en-CA"/>
              </w:rPr>
            </w:pPr>
          </w:p>
        </w:tc>
        <w:tc>
          <w:tcPr>
            <w:tcW w:w="1731" w:type="pct"/>
          </w:tcPr>
          <w:p w14:paraId="77D3F037" w14:textId="77777777" w:rsidR="00115063" w:rsidRPr="009F203A" w:rsidRDefault="00115063" w:rsidP="000A6D57">
            <w:pPr>
              <w:spacing w:before="40" w:after="40"/>
              <w:jc w:val="center"/>
              <w:rPr>
                <w:rFonts w:cs="Arial"/>
                <w:szCs w:val="20"/>
                <w:lang w:val="en-CA"/>
              </w:rPr>
            </w:pPr>
          </w:p>
        </w:tc>
        <w:tc>
          <w:tcPr>
            <w:tcW w:w="1539" w:type="pct"/>
            <w:vAlign w:val="center"/>
          </w:tcPr>
          <w:p w14:paraId="18B3535C" w14:textId="77777777" w:rsidR="00115063" w:rsidRPr="009F203A" w:rsidRDefault="00115063" w:rsidP="000A6D57">
            <w:pPr>
              <w:spacing w:before="40" w:after="40"/>
              <w:jc w:val="center"/>
              <w:rPr>
                <w:rFonts w:cs="Arial"/>
                <w:szCs w:val="20"/>
                <w:lang w:val="en-CA"/>
              </w:rPr>
            </w:pPr>
            <w:r w:rsidRPr="009F203A">
              <w:rPr>
                <w:rFonts w:cs="Arial"/>
                <w:szCs w:val="20"/>
                <w:lang w:val="en-CA"/>
              </w:rPr>
              <w:t>Favour experimental / Favour comparator / No information</w:t>
            </w:r>
          </w:p>
        </w:tc>
      </w:tr>
      <w:tr w:rsidR="00115063" w:rsidRPr="009F203A" w14:paraId="1AF4C162" w14:textId="77777777" w:rsidTr="000A6D57">
        <w:trPr>
          <w:cantSplit/>
        </w:trPr>
        <w:tc>
          <w:tcPr>
            <w:tcW w:w="1730" w:type="pct"/>
            <w:tcMar>
              <w:top w:w="0" w:type="dxa"/>
              <w:left w:w="108" w:type="dxa"/>
              <w:bottom w:w="0" w:type="dxa"/>
              <w:right w:w="108" w:type="dxa"/>
            </w:tcMar>
            <w:vAlign w:val="center"/>
          </w:tcPr>
          <w:p w14:paraId="1CAA8DCB" w14:textId="77777777" w:rsidR="00115063" w:rsidRPr="009F203A" w:rsidRDefault="00115063" w:rsidP="000A6D57">
            <w:pPr>
              <w:spacing w:before="40" w:after="40"/>
              <w:jc w:val="center"/>
              <w:rPr>
                <w:rFonts w:cs="Arial"/>
                <w:szCs w:val="20"/>
                <w:lang w:val="en-CA"/>
              </w:rPr>
            </w:pPr>
          </w:p>
        </w:tc>
        <w:tc>
          <w:tcPr>
            <w:tcW w:w="1731" w:type="pct"/>
          </w:tcPr>
          <w:p w14:paraId="560E5BD1" w14:textId="77777777" w:rsidR="00115063" w:rsidRPr="009F203A" w:rsidRDefault="00115063" w:rsidP="000A6D57">
            <w:pPr>
              <w:spacing w:before="40" w:after="40"/>
              <w:jc w:val="center"/>
              <w:rPr>
                <w:rFonts w:cs="Arial"/>
                <w:szCs w:val="20"/>
                <w:lang w:val="en-CA"/>
              </w:rPr>
            </w:pPr>
          </w:p>
        </w:tc>
        <w:tc>
          <w:tcPr>
            <w:tcW w:w="1539" w:type="pct"/>
            <w:vAlign w:val="center"/>
          </w:tcPr>
          <w:p w14:paraId="7FE54E2B" w14:textId="77777777" w:rsidR="00115063" w:rsidRPr="009F203A" w:rsidRDefault="00115063" w:rsidP="000A6D57">
            <w:pPr>
              <w:spacing w:before="40" w:after="40"/>
              <w:jc w:val="center"/>
              <w:rPr>
                <w:rFonts w:cs="Arial"/>
                <w:szCs w:val="20"/>
                <w:lang w:val="en-CA"/>
              </w:rPr>
            </w:pPr>
            <w:r w:rsidRPr="009F203A">
              <w:rPr>
                <w:rFonts w:cs="Arial"/>
                <w:szCs w:val="20"/>
                <w:lang w:val="en-CA"/>
              </w:rPr>
              <w:t>Favour experimental / Favour comparator / No information</w:t>
            </w:r>
          </w:p>
        </w:tc>
      </w:tr>
      <w:tr w:rsidR="00115063" w:rsidRPr="009F203A" w14:paraId="13B54D6F" w14:textId="77777777" w:rsidTr="000A6D57">
        <w:trPr>
          <w:cantSplit/>
        </w:trPr>
        <w:tc>
          <w:tcPr>
            <w:tcW w:w="1730" w:type="pct"/>
            <w:tcMar>
              <w:top w:w="0" w:type="dxa"/>
              <w:left w:w="108" w:type="dxa"/>
              <w:bottom w:w="0" w:type="dxa"/>
              <w:right w:w="108" w:type="dxa"/>
            </w:tcMar>
            <w:vAlign w:val="center"/>
          </w:tcPr>
          <w:p w14:paraId="3AAB8686" w14:textId="77777777" w:rsidR="00115063" w:rsidRPr="009F203A" w:rsidRDefault="00115063" w:rsidP="000A6D57">
            <w:pPr>
              <w:spacing w:before="40" w:after="40"/>
              <w:jc w:val="center"/>
              <w:rPr>
                <w:rFonts w:cs="Arial"/>
                <w:szCs w:val="20"/>
                <w:lang w:val="en-CA"/>
              </w:rPr>
            </w:pPr>
          </w:p>
        </w:tc>
        <w:tc>
          <w:tcPr>
            <w:tcW w:w="1731" w:type="pct"/>
          </w:tcPr>
          <w:p w14:paraId="615485D0" w14:textId="77777777" w:rsidR="00115063" w:rsidRPr="009F203A" w:rsidRDefault="00115063" w:rsidP="000A6D57">
            <w:pPr>
              <w:spacing w:before="40" w:after="40"/>
              <w:jc w:val="center"/>
              <w:rPr>
                <w:rFonts w:cs="Arial"/>
                <w:szCs w:val="20"/>
                <w:lang w:val="en-CA"/>
              </w:rPr>
            </w:pPr>
          </w:p>
        </w:tc>
        <w:tc>
          <w:tcPr>
            <w:tcW w:w="1539" w:type="pct"/>
            <w:vAlign w:val="center"/>
          </w:tcPr>
          <w:p w14:paraId="029E732E" w14:textId="77777777" w:rsidR="00115063" w:rsidRPr="009F203A" w:rsidRDefault="00115063" w:rsidP="000A6D57">
            <w:pPr>
              <w:spacing w:before="40" w:after="40"/>
              <w:jc w:val="center"/>
              <w:rPr>
                <w:rFonts w:cs="Arial"/>
                <w:szCs w:val="20"/>
                <w:lang w:val="en-CA"/>
              </w:rPr>
            </w:pPr>
            <w:r w:rsidRPr="009F203A">
              <w:rPr>
                <w:rFonts w:cs="Arial"/>
                <w:szCs w:val="20"/>
                <w:lang w:val="en-CA"/>
              </w:rPr>
              <w:t>Favour experimental / Favour comparator / No information</w:t>
            </w:r>
          </w:p>
        </w:tc>
      </w:tr>
    </w:tbl>
    <w:p w14:paraId="2D6844C3" w14:textId="77777777" w:rsidR="00115063" w:rsidRPr="009F203A" w:rsidRDefault="00115063" w:rsidP="00115063">
      <w:pPr>
        <w:spacing w:after="200" w:line="276" w:lineRule="auto"/>
        <w:jc w:val="left"/>
      </w:pPr>
      <w:r w:rsidRPr="009F203A">
        <w:br w:type="page"/>
      </w:r>
    </w:p>
    <w:p w14:paraId="1422C87B" w14:textId="77777777" w:rsidR="00115063" w:rsidRPr="009F203A" w:rsidRDefault="00115063" w:rsidP="00115063">
      <w:pPr>
        <w:pStyle w:val="Heading2"/>
      </w:pPr>
      <w:bookmarkStart w:id="32" w:name="_Ref396935992"/>
      <w:bookmarkStart w:id="33" w:name="_Toc399091995"/>
      <w:r w:rsidRPr="009F203A">
        <w:lastRenderedPageBreak/>
        <w:t xml:space="preserve">Risk of bias assessment </w:t>
      </w:r>
      <w:bookmarkEnd w:id="32"/>
      <w:bookmarkEnd w:id="33"/>
    </w:p>
    <w:p w14:paraId="1571CFC8" w14:textId="77777777" w:rsidR="00115063" w:rsidRPr="009F203A" w:rsidRDefault="00115063" w:rsidP="00115063">
      <w:pPr>
        <w:keepNext/>
      </w:pPr>
      <w:r w:rsidRPr="009F203A">
        <w:t xml:space="preserve">Responses </w:t>
      </w:r>
      <w:r w:rsidRPr="009F203A">
        <w:rPr>
          <w:color w:val="00B050"/>
          <w:u w:val="single"/>
        </w:rPr>
        <w:t>underlined in green</w:t>
      </w:r>
      <w:r w:rsidRPr="009F203A">
        <w:t xml:space="preserve"> are potential markers for low risk of bias, and responses in </w:t>
      </w:r>
      <w:r w:rsidRPr="009F203A">
        <w:rPr>
          <w:color w:val="FF0000"/>
        </w:rPr>
        <w:t>red</w:t>
      </w:r>
      <w:r w:rsidRPr="009F203A">
        <w:t xml:space="preserve"> are potential markers for a risk of bias. Where questions relate only to sign posts to other questions, no formatting is used.</w:t>
      </w:r>
    </w:p>
    <w:tbl>
      <w:tblPr>
        <w:tblStyle w:val="TableGrid"/>
        <w:tblpPr w:leftFromText="180" w:rightFromText="180" w:vertAnchor="text" w:tblpX="108" w:tblpY="1"/>
        <w:tblOverlap w:val="never"/>
        <w:tblW w:w="14601" w:type="dxa"/>
        <w:tblLayout w:type="fixed"/>
        <w:tblLook w:val="04A0" w:firstRow="1" w:lastRow="0" w:firstColumn="1" w:lastColumn="0" w:noHBand="0" w:noVBand="1"/>
      </w:tblPr>
      <w:tblGrid>
        <w:gridCol w:w="1555"/>
        <w:gridCol w:w="3832"/>
        <w:gridCol w:w="7087"/>
        <w:gridCol w:w="2127"/>
      </w:tblGrid>
      <w:tr w:rsidR="00115063" w:rsidRPr="009F203A" w14:paraId="4EFDD2F2" w14:textId="77777777" w:rsidTr="000A6D57">
        <w:trPr>
          <w:cantSplit/>
          <w:trHeight w:val="20"/>
        </w:trPr>
        <w:tc>
          <w:tcPr>
            <w:tcW w:w="1555" w:type="dxa"/>
            <w:tcBorders>
              <w:right w:val="single" w:sz="4" w:space="0" w:color="auto"/>
            </w:tcBorders>
          </w:tcPr>
          <w:p w14:paraId="4A3CEEDE" w14:textId="77777777" w:rsidR="00115063" w:rsidRPr="009F203A" w:rsidRDefault="00115063" w:rsidP="000A6D57">
            <w:pPr>
              <w:spacing w:after="0"/>
              <w:jc w:val="left"/>
              <w:rPr>
                <w:rFonts w:cs="Arial"/>
                <w:b/>
                <w:szCs w:val="20"/>
              </w:rPr>
            </w:pPr>
            <w:r w:rsidRPr="009F203A">
              <w:rPr>
                <w:rFonts w:cs="Arial"/>
                <w:b/>
                <w:szCs w:val="20"/>
              </w:rPr>
              <w:t>Bias domain</w:t>
            </w:r>
          </w:p>
        </w:tc>
        <w:tc>
          <w:tcPr>
            <w:tcW w:w="3832" w:type="dxa"/>
            <w:tcBorders>
              <w:top w:val="single" w:sz="4" w:space="0" w:color="auto"/>
              <w:left w:val="single" w:sz="4" w:space="0" w:color="auto"/>
              <w:bottom w:val="single" w:sz="2" w:space="0" w:color="D9D9D9" w:themeColor="background1" w:themeShade="D9"/>
              <w:right w:val="single" w:sz="4" w:space="0" w:color="auto"/>
            </w:tcBorders>
          </w:tcPr>
          <w:p w14:paraId="1EA491DE" w14:textId="77777777" w:rsidR="00115063" w:rsidRPr="009F203A" w:rsidRDefault="00115063" w:rsidP="000A6D57">
            <w:pPr>
              <w:jc w:val="left"/>
              <w:rPr>
                <w:b/>
                <w:szCs w:val="20"/>
              </w:rPr>
            </w:pPr>
            <w:r w:rsidRPr="009F203A">
              <w:rPr>
                <w:b/>
                <w:szCs w:val="20"/>
              </w:rPr>
              <w:t>Signalling questions</w:t>
            </w:r>
          </w:p>
        </w:tc>
        <w:tc>
          <w:tcPr>
            <w:tcW w:w="7087" w:type="dxa"/>
            <w:tcBorders>
              <w:top w:val="single" w:sz="4" w:space="0" w:color="auto"/>
              <w:left w:val="single" w:sz="4" w:space="0" w:color="auto"/>
              <w:bottom w:val="single" w:sz="2" w:space="0" w:color="D9D9D9" w:themeColor="background1" w:themeShade="D9"/>
              <w:right w:val="single" w:sz="4" w:space="0" w:color="auto"/>
            </w:tcBorders>
          </w:tcPr>
          <w:p w14:paraId="2A7CB59C" w14:textId="77777777" w:rsidR="00115063" w:rsidRPr="009F203A" w:rsidRDefault="00115063" w:rsidP="000A6D57">
            <w:pPr>
              <w:spacing w:after="0"/>
              <w:jc w:val="left"/>
              <w:rPr>
                <w:rFonts w:cs="Arial"/>
                <w:b/>
              </w:rPr>
            </w:pPr>
            <w:r w:rsidRPr="009F203A">
              <w:rPr>
                <w:rFonts w:cs="Arial"/>
                <w:b/>
              </w:rPr>
              <w:t>Elaboration</w:t>
            </w:r>
          </w:p>
        </w:tc>
        <w:tc>
          <w:tcPr>
            <w:tcW w:w="2127" w:type="dxa"/>
            <w:tcBorders>
              <w:top w:val="single" w:sz="4" w:space="0" w:color="auto"/>
              <w:left w:val="single" w:sz="4" w:space="0" w:color="auto"/>
              <w:bottom w:val="single" w:sz="2" w:space="0" w:color="D9D9D9" w:themeColor="background1" w:themeShade="D9"/>
              <w:right w:val="single" w:sz="4" w:space="0" w:color="auto"/>
            </w:tcBorders>
          </w:tcPr>
          <w:p w14:paraId="0D4FF1D9" w14:textId="77777777" w:rsidR="00115063" w:rsidRPr="009F203A" w:rsidRDefault="00115063" w:rsidP="000A6D57">
            <w:pPr>
              <w:spacing w:after="0"/>
              <w:jc w:val="center"/>
              <w:rPr>
                <w:b/>
                <w:szCs w:val="20"/>
              </w:rPr>
            </w:pPr>
            <w:r w:rsidRPr="009F203A">
              <w:rPr>
                <w:b/>
                <w:szCs w:val="20"/>
              </w:rPr>
              <w:t>Response options</w:t>
            </w:r>
          </w:p>
        </w:tc>
      </w:tr>
      <w:tr w:rsidR="00115063" w:rsidRPr="009F203A" w14:paraId="0D036947" w14:textId="77777777" w:rsidTr="000A6D57">
        <w:trPr>
          <w:cantSplit/>
          <w:trHeight w:val="20"/>
        </w:trPr>
        <w:tc>
          <w:tcPr>
            <w:tcW w:w="1555" w:type="dxa"/>
            <w:vMerge w:val="restart"/>
            <w:tcBorders>
              <w:right w:val="single" w:sz="4" w:space="0" w:color="auto"/>
            </w:tcBorders>
          </w:tcPr>
          <w:p w14:paraId="7A9261D5" w14:textId="77777777" w:rsidR="00115063" w:rsidRPr="009F203A" w:rsidRDefault="00115063" w:rsidP="000A6D57">
            <w:pPr>
              <w:spacing w:after="0"/>
              <w:jc w:val="left"/>
              <w:rPr>
                <w:szCs w:val="20"/>
              </w:rPr>
            </w:pPr>
            <w:r w:rsidRPr="009F203A">
              <w:rPr>
                <w:rFonts w:cs="Arial"/>
                <w:szCs w:val="20"/>
              </w:rPr>
              <w:t>Bias due to confounding</w:t>
            </w:r>
          </w:p>
        </w:tc>
        <w:tc>
          <w:tcPr>
            <w:tcW w:w="3832" w:type="dxa"/>
            <w:tcBorders>
              <w:top w:val="single" w:sz="4" w:space="0" w:color="auto"/>
              <w:left w:val="single" w:sz="4" w:space="0" w:color="auto"/>
              <w:bottom w:val="single" w:sz="2" w:space="0" w:color="D9D9D9" w:themeColor="background1" w:themeShade="D9"/>
              <w:right w:val="single" w:sz="4" w:space="0" w:color="auto"/>
            </w:tcBorders>
          </w:tcPr>
          <w:p w14:paraId="5CC01300" w14:textId="77777777" w:rsidR="00115063" w:rsidRPr="009F203A" w:rsidRDefault="00115063" w:rsidP="000A6D57">
            <w:pPr>
              <w:jc w:val="left"/>
              <w:rPr>
                <w:szCs w:val="20"/>
              </w:rPr>
            </w:pPr>
            <w:r w:rsidRPr="009F203A">
              <w:rPr>
                <w:szCs w:val="20"/>
              </w:rPr>
              <w:t>1.1 Is there potential for confounding of the effect of intervention in this study?</w:t>
            </w:r>
          </w:p>
          <w:p w14:paraId="4FA5D31F" w14:textId="77777777" w:rsidR="00115063" w:rsidRPr="009F203A" w:rsidRDefault="00115063" w:rsidP="000A6D57">
            <w:pPr>
              <w:jc w:val="left"/>
              <w:rPr>
                <w:szCs w:val="20"/>
              </w:rPr>
            </w:pPr>
            <w:r w:rsidRPr="009F203A">
              <w:rPr>
                <w:b/>
                <w:szCs w:val="20"/>
              </w:rPr>
              <w:t xml:space="preserve">If </w:t>
            </w:r>
            <w:r w:rsidRPr="009F203A">
              <w:rPr>
                <w:b/>
                <w:color w:val="00B050"/>
                <w:szCs w:val="20"/>
                <w:u w:val="single"/>
              </w:rPr>
              <w:t>N/PN</w:t>
            </w:r>
            <w:r w:rsidRPr="009F203A">
              <w:rPr>
                <w:b/>
                <w:szCs w:val="20"/>
              </w:rPr>
              <w:t xml:space="preserve"> to 1.1:</w:t>
            </w:r>
            <w:r w:rsidRPr="009F203A">
              <w:rPr>
                <w:szCs w:val="20"/>
              </w:rPr>
              <w:t xml:space="preserve"> the study can be considered to be at low risk of bias due to confounding and no further signalling questions need be considered</w:t>
            </w:r>
          </w:p>
        </w:tc>
        <w:tc>
          <w:tcPr>
            <w:tcW w:w="7087" w:type="dxa"/>
            <w:tcBorders>
              <w:top w:val="single" w:sz="4" w:space="0" w:color="auto"/>
              <w:left w:val="single" w:sz="4" w:space="0" w:color="auto"/>
              <w:bottom w:val="single" w:sz="2" w:space="0" w:color="D9D9D9" w:themeColor="background1" w:themeShade="D9"/>
              <w:right w:val="single" w:sz="4" w:space="0" w:color="auto"/>
            </w:tcBorders>
          </w:tcPr>
          <w:p w14:paraId="27A12A39" w14:textId="77777777" w:rsidR="00115063" w:rsidRPr="009F203A" w:rsidRDefault="00115063" w:rsidP="000A6D57">
            <w:pPr>
              <w:spacing w:after="0"/>
              <w:jc w:val="left"/>
              <w:rPr>
                <w:szCs w:val="20"/>
              </w:rPr>
            </w:pPr>
            <w:r w:rsidRPr="009F203A">
              <w:rPr>
                <w:rFonts w:cs="Arial"/>
              </w:rPr>
              <w:t>In rare situations, such as when studying harms that are very unlikely to be related to factors that influence treatment decisions, no confounding is expected and the study can be considered to be at low risk of bias due to confounding, equivalent to a fully randomized trial. There is no NI (No information) option for this signalling question.</w:t>
            </w:r>
          </w:p>
        </w:tc>
        <w:tc>
          <w:tcPr>
            <w:tcW w:w="2127" w:type="dxa"/>
            <w:tcBorders>
              <w:top w:val="single" w:sz="4" w:space="0" w:color="auto"/>
              <w:left w:val="single" w:sz="4" w:space="0" w:color="auto"/>
              <w:bottom w:val="single" w:sz="2" w:space="0" w:color="D9D9D9" w:themeColor="background1" w:themeShade="D9"/>
              <w:right w:val="single" w:sz="4" w:space="0" w:color="auto"/>
            </w:tcBorders>
          </w:tcPr>
          <w:p w14:paraId="6CDD9E00" w14:textId="77777777" w:rsidR="00115063" w:rsidRPr="009F203A" w:rsidRDefault="00115063" w:rsidP="000A6D57">
            <w:pPr>
              <w:spacing w:after="0"/>
              <w:jc w:val="center"/>
              <w:rPr>
                <w:szCs w:val="20"/>
              </w:rPr>
            </w:pPr>
            <w:r w:rsidRPr="009F203A">
              <w:rPr>
                <w:color w:val="FF0000"/>
                <w:szCs w:val="20"/>
              </w:rPr>
              <w:t>Y / PY</w:t>
            </w:r>
            <w:r w:rsidRPr="009F203A">
              <w:rPr>
                <w:szCs w:val="20"/>
              </w:rPr>
              <w:t xml:space="preserve"> / </w:t>
            </w:r>
            <w:r w:rsidRPr="009F203A">
              <w:rPr>
                <w:color w:val="00B050"/>
                <w:szCs w:val="20"/>
                <w:u w:val="single"/>
              </w:rPr>
              <w:t>PN / N</w:t>
            </w:r>
          </w:p>
        </w:tc>
      </w:tr>
      <w:tr w:rsidR="00115063" w:rsidRPr="009F203A" w14:paraId="6E7C295A" w14:textId="77777777" w:rsidTr="000A6D57">
        <w:trPr>
          <w:cantSplit/>
          <w:trHeight w:val="20"/>
        </w:trPr>
        <w:tc>
          <w:tcPr>
            <w:tcW w:w="1555" w:type="dxa"/>
            <w:vMerge/>
            <w:tcBorders>
              <w:right w:val="single" w:sz="4" w:space="0" w:color="auto"/>
            </w:tcBorders>
          </w:tcPr>
          <w:p w14:paraId="56EA8542" w14:textId="77777777" w:rsidR="00115063" w:rsidRPr="009F203A" w:rsidRDefault="00115063" w:rsidP="000A6D57">
            <w:pPr>
              <w:spacing w:after="0"/>
              <w:jc w:val="left"/>
              <w:rPr>
                <w:szCs w:val="20"/>
              </w:rPr>
            </w:pPr>
          </w:p>
        </w:tc>
        <w:tc>
          <w:tcPr>
            <w:tcW w:w="10919" w:type="dxa"/>
            <w:gridSpan w:val="2"/>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E072537" w14:textId="77777777" w:rsidR="00115063" w:rsidRPr="009F203A" w:rsidRDefault="00115063" w:rsidP="000A6D57">
            <w:pPr>
              <w:tabs>
                <w:tab w:val="left" w:pos="960"/>
              </w:tabs>
              <w:autoSpaceDE w:val="0"/>
              <w:autoSpaceDN w:val="0"/>
              <w:adjustRightInd w:val="0"/>
              <w:spacing w:after="0"/>
              <w:jc w:val="left"/>
              <w:rPr>
                <w:szCs w:val="20"/>
              </w:rPr>
            </w:pPr>
            <w:r w:rsidRPr="009F203A">
              <w:rPr>
                <w:b/>
                <w:szCs w:val="20"/>
              </w:rPr>
              <w:t xml:space="preserve">If </w:t>
            </w:r>
            <w:r w:rsidRPr="009F203A">
              <w:rPr>
                <w:b/>
                <w:color w:val="FF0000"/>
                <w:szCs w:val="20"/>
              </w:rPr>
              <w:t>Y/PY</w:t>
            </w:r>
            <w:r w:rsidRPr="009F203A">
              <w:rPr>
                <w:b/>
                <w:szCs w:val="20"/>
              </w:rPr>
              <w:t xml:space="preserve"> to 1.1</w:t>
            </w:r>
            <w:r w:rsidRPr="009F203A">
              <w:rPr>
                <w:szCs w:val="20"/>
              </w:rPr>
              <w:t>: determine whether there is a need to assess time-varying confounding:</w:t>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32BB2ED" w14:textId="77777777" w:rsidR="00115063" w:rsidRPr="009F203A" w:rsidRDefault="00115063" w:rsidP="000A6D57">
            <w:pPr>
              <w:tabs>
                <w:tab w:val="left" w:pos="960"/>
              </w:tabs>
              <w:autoSpaceDE w:val="0"/>
              <w:autoSpaceDN w:val="0"/>
              <w:adjustRightInd w:val="0"/>
              <w:spacing w:after="0"/>
              <w:jc w:val="left"/>
              <w:rPr>
                <w:szCs w:val="20"/>
              </w:rPr>
            </w:pPr>
          </w:p>
        </w:tc>
      </w:tr>
      <w:tr w:rsidR="00115063" w:rsidRPr="009F203A" w14:paraId="215A2ADC" w14:textId="77777777" w:rsidTr="000A6D57">
        <w:trPr>
          <w:cantSplit/>
          <w:trHeight w:val="20"/>
        </w:trPr>
        <w:tc>
          <w:tcPr>
            <w:tcW w:w="1555" w:type="dxa"/>
            <w:vMerge/>
            <w:tcBorders>
              <w:right w:val="single" w:sz="4" w:space="0" w:color="auto"/>
            </w:tcBorders>
          </w:tcPr>
          <w:p w14:paraId="2C4B5A42"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61D2537E" w14:textId="77777777" w:rsidR="00115063" w:rsidRPr="009F203A" w:rsidRDefault="00115063" w:rsidP="000A6D57">
            <w:pPr>
              <w:ind w:left="317"/>
              <w:jc w:val="left"/>
              <w:rPr>
                <w:szCs w:val="20"/>
              </w:rPr>
            </w:pPr>
            <w:r w:rsidRPr="009F203A">
              <w:rPr>
                <w:szCs w:val="20"/>
              </w:rPr>
              <w:t>1.2. Was the analysis based on splitting participants’ follow up time according to intervention received?</w:t>
            </w:r>
          </w:p>
          <w:p w14:paraId="5CD9E77B" w14:textId="77777777" w:rsidR="00115063" w:rsidRPr="009F203A" w:rsidRDefault="00115063" w:rsidP="000A6D57">
            <w:pPr>
              <w:ind w:left="771"/>
              <w:jc w:val="left"/>
              <w:rPr>
                <w:szCs w:val="20"/>
              </w:rPr>
            </w:pPr>
            <w:r w:rsidRPr="009F203A">
              <w:rPr>
                <w:b/>
                <w:szCs w:val="20"/>
              </w:rPr>
              <w:t>If N/PN</w:t>
            </w:r>
            <w:r w:rsidRPr="009F203A">
              <w:rPr>
                <w:szCs w:val="20"/>
              </w:rPr>
              <w:t xml:space="preserve">, answer questions relating to baseline confounding (1.4 to 1.6) </w:t>
            </w:r>
          </w:p>
          <w:p w14:paraId="2E924A4D" w14:textId="77777777" w:rsidR="00115063" w:rsidRPr="009F203A" w:rsidRDefault="00115063" w:rsidP="000A6D57">
            <w:pPr>
              <w:ind w:left="771"/>
              <w:jc w:val="left"/>
              <w:rPr>
                <w:szCs w:val="20"/>
              </w:rPr>
            </w:pPr>
            <w:r w:rsidRPr="009F203A">
              <w:rPr>
                <w:b/>
                <w:szCs w:val="20"/>
              </w:rPr>
              <w:t>If Y/PY</w:t>
            </w:r>
            <w:r w:rsidRPr="009F203A">
              <w:rPr>
                <w:szCs w:val="20"/>
              </w:rPr>
              <w:t>, proceed to question 1.3.</w:t>
            </w:r>
          </w:p>
        </w:tc>
        <w:tc>
          <w:tcPr>
            <w:tcW w:w="708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D394609"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rPr>
              <w:t>If participants could switch between intervention groups then associations between intervention and outcome may be biased by time-varying confounding. This occurs when prognostic factors influence switches between intended interventions.</w:t>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940ADD8" w14:textId="77777777" w:rsidR="00115063" w:rsidRPr="009F203A" w:rsidRDefault="00115063" w:rsidP="000A6D57">
            <w:pPr>
              <w:tabs>
                <w:tab w:val="left" w:pos="960"/>
              </w:tabs>
              <w:autoSpaceDE w:val="0"/>
              <w:autoSpaceDN w:val="0"/>
              <w:adjustRightInd w:val="0"/>
              <w:spacing w:after="0"/>
              <w:jc w:val="center"/>
              <w:rPr>
                <w:szCs w:val="20"/>
                <w:lang w:val="es-ES"/>
              </w:rPr>
            </w:pPr>
            <w:r w:rsidRPr="009F203A">
              <w:rPr>
                <w:szCs w:val="20"/>
                <w:lang w:val="es-ES"/>
              </w:rPr>
              <w:t>NA / Y / PY / PN / N / NI</w:t>
            </w:r>
          </w:p>
        </w:tc>
      </w:tr>
      <w:tr w:rsidR="00115063" w:rsidRPr="009F203A" w14:paraId="2C0C50AB" w14:textId="77777777" w:rsidTr="000A6D57">
        <w:trPr>
          <w:cantSplit/>
          <w:trHeight w:val="20"/>
        </w:trPr>
        <w:tc>
          <w:tcPr>
            <w:tcW w:w="1555" w:type="dxa"/>
            <w:vMerge/>
            <w:tcBorders>
              <w:right w:val="single" w:sz="4" w:space="0" w:color="auto"/>
            </w:tcBorders>
          </w:tcPr>
          <w:p w14:paraId="1B2B0946"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D0F839E" w14:textId="77777777" w:rsidR="00115063" w:rsidRPr="009F203A" w:rsidRDefault="00115063" w:rsidP="000A6D57">
            <w:pPr>
              <w:ind w:left="317"/>
              <w:jc w:val="left"/>
              <w:rPr>
                <w:szCs w:val="20"/>
              </w:rPr>
            </w:pPr>
            <w:r w:rsidRPr="009F203A">
              <w:rPr>
                <w:szCs w:val="20"/>
              </w:rPr>
              <w:t>1.3. Were intervention discontinuations or switches likely to be related to factors that are prognostic for the outcome?</w:t>
            </w:r>
          </w:p>
          <w:p w14:paraId="37391F4A" w14:textId="77777777" w:rsidR="00115063" w:rsidRPr="009F203A" w:rsidRDefault="00115063" w:rsidP="000A6D57">
            <w:pPr>
              <w:ind w:left="771"/>
              <w:jc w:val="left"/>
              <w:rPr>
                <w:szCs w:val="20"/>
              </w:rPr>
            </w:pPr>
            <w:r w:rsidRPr="009F203A">
              <w:rPr>
                <w:b/>
                <w:szCs w:val="20"/>
              </w:rPr>
              <w:t>If N/PN</w:t>
            </w:r>
            <w:r w:rsidRPr="009F203A">
              <w:rPr>
                <w:szCs w:val="20"/>
              </w:rPr>
              <w:t>, answer questions relating to baseline confounding (1.4 to 1.6)</w:t>
            </w:r>
          </w:p>
          <w:p w14:paraId="25721A06" w14:textId="77777777" w:rsidR="00115063" w:rsidRPr="009F203A" w:rsidRDefault="00115063" w:rsidP="000A6D57">
            <w:pPr>
              <w:ind w:left="771"/>
              <w:jc w:val="left"/>
              <w:rPr>
                <w:szCs w:val="20"/>
              </w:rPr>
            </w:pPr>
            <w:r w:rsidRPr="009F203A">
              <w:rPr>
                <w:b/>
                <w:szCs w:val="20"/>
              </w:rPr>
              <w:t>If Y/PY</w:t>
            </w:r>
            <w:r w:rsidRPr="009F203A">
              <w:rPr>
                <w:szCs w:val="20"/>
              </w:rPr>
              <w:t xml:space="preserve">, answer questions relating to both baseline and time-varying confounding (1.7 and 1.8) </w:t>
            </w:r>
          </w:p>
        </w:tc>
        <w:tc>
          <w:tcPr>
            <w:tcW w:w="708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255D1E3D" w14:textId="77777777" w:rsidR="00115063" w:rsidRPr="009F203A" w:rsidRDefault="00115063" w:rsidP="000A6D57">
            <w:pPr>
              <w:spacing w:after="0"/>
              <w:jc w:val="left"/>
              <w:rPr>
                <w:szCs w:val="20"/>
              </w:rPr>
            </w:pPr>
            <w:r w:rsidRPr="009F203A">
              <w:rPr>
                <w:rFonts w:cs="Arial"/>
              </w:rPr>
              <w:t>If intervention switches are unrelated to the outcome, for example when the outcome is an unexpected harm, then time-varying confounding will not be present and only control for baseline confounding is required.</w:t>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05DDDA2" w14:textId="77777777" w:rsidR="00115063" w:rsidRPr="009F203A" w:rsidRDefault="00115063" w:rsidP="000A6D57">
            <w:pPr>
              <w:spacing w:after="0"/>
              <w:jc w:val="center"/>
              <w:rPr>
                <w:szCs w:val="20"/>
                <w:lang w:val="es-ES"/>
              </w:rPr>
            </w:pPr>
            <w:r w:rsidRPr="009F203A">
              <w:rPr>
                <w:szCs w:val="20"/>
                <w:lang w:val="es-ES"/>
              </w:rPr>
              <w:t>NA / Y / PY / PN / N / NI</w:t>
            </w:r>
          </w:p>
        </w:tc>
      </w:tr>
      <w:tr w:rsidR="00115063" w:rsidRPr="009F203A" w14:paraId="4A961CD6" w14:textId="77777777" w:rsidTr="000A6D57">
        <w:trPr>
          <w:cantSplit/>
          <w:trHeight w:val="20"/>
        </w:trPr>
        <w:tc>
          <w:tcPr>
            <w:tcW w:w="1555" w:type="dxa"/>
            <w:vMerge/>
            <w:tcBorders>
              <w:right w:val="single" w:sz="4" w:space="0" w:color="auto"/>
            </w:tcBorders>
          </w:tcPr>
          <w:p w14:paraId="6F7F682B" w14:textId="77777777" w:rsidR="00115063" w:rsidRPr="009F203A" w:rsidRDefault="00115063" w:rsidP="000A6D57">
            <w:pPr>
              <w:spacing w:after="0"/>
              <w:jc w:val="left"/>
              <w:rPr>
                <w:szCs w:val="20"/>
                <w:lang w:val="es-ES"/>
              </w:rPr>
            </w:pPr>
          </w:p>
        </w:tc>
        <w:tc>
          <w:tcPr>
            <w:tcW w:w="10919" w:type="dxa"/>
            <w:gridSpan w:val="2"/>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5CC1CC1" w14:textId="77777777" w:rsidR="00115063" w:rsidRPr="009F203A" w:rsidRDefault="00115063" w:rsidP="000A6D57">
            <w:pPr>
              <w:tabs>
                <w:tab w:val="left" w:pos="960"/>
              </w:tabs>
              <w:autoSpaceDE w:val="0"/>
              <w:autoSpaceDN w:val="0"/>
              <w:adjustRightInd w:val="0"/>
              <w:spacing w:after="0"/>
              <w:jc w:val="left"/>
              <w:rPr>
                <w:szCs w:val="20"/>
              </w:rPr>
            </w:pPr>
            <w:r w:rsidRPr="009F203A">
              <w:rPr>
                <w:b/>
                <w:szCs w:val="20"/>
              </w:rPr>
              <w:t>Questions relating to baseline confounding only</w:t>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277D795" w14:textId="77777777" w:rsidR="00115063" w:rsidRPr="009F203A" w:rsidRDefault="00115063" w:rsidP="000A6D57">
            <w:pPr>
              <w:tabs>
                <w:tab w:val="left" w:pos="960"/>
              </w:tabs>
              <w:autoSpaceDE w:val="0"/>
              <w:autoSpaceDN w:val="0"/>
              <w:adjustRightInd w:val="0"/>
              <w:spacing w:after="0"/>
              <w:jc w:val="left"/>
              <w:rPr>
                <w:szCs w:val="20"/>
              </w:rPr>
            </w:pPr>
          </w:p>
        </w:tc>
      </w:tr>
      <w:tr w:rsidR="00115063" w:rsidRPr="009F203A" w14:paraId="28264AD9" w14:textId="77777777" w:rsidTr="000A6D57">
        <w:trPr>
          <w:cantSplit/>
          <w:trHeight w:val="20"/>
        </w:trPr>
        <w:tc>
          <w:tcPr>
            <w:tcW w:w="1555" w:type="dxa"/>
            <w:vMerge/>
            <w:tcBorders>
              <w:right w:val="single" w:sz="4" w:space="0" w:color="auto"/>
            </w:tcBorders>
          </w:tcPr>
          <w:p w14:paraId="7BDD0FF0"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6AB964FE" w14:textId="77777777" w:rsidR="00115063" w:rsidRPr="009F203A" w:rsidRDefault="00115063" w:rsidP="000A6D57">
            <w:pPr>
              <w:ind w:left="742"/>
              <w:jc w:val="left"/>
              <w:rPr>
                <w:szCs w:val="20"/>
              </w:rPr>
            </w:pPr>
            <w:r w:rsidRPr="009F203A">
              <w:rPr>
                <w:szCs w:val="20"/>
              </w:rPr>
              <w:t>1.4. Did the authors use an appropriate analysis method that controlled for all the important confounding domains?</w:t>
            </w:r>
          </w:p>
        </w:tc>
        <w:tc>
          <w:tcPr>
            <w:tcW w:w="708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65645962"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rPr>
              <w:t>Appropriate methods to control for measured confounders include stratification, regression, matching, standardization, and inverse probability weighting. They may control for individual variables or for the estimated propensity score. Inverse probability weighting is based on a function of the propensity score. Each method depends on the assumption that there is no unmeasured or residual confounding.</w:t>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5C60122" w14:textId="77777777" w:rsidR="00115063" w:rsidRPr="009F203A" w:rsidRDefault="00115063" w:rsidP="000A6D57">
            <w:pPr>
              <w:tabs>
                <w:tab w:val="left" w:pos="960"/>
              </w:tabs>
              <w:autoSpaceDE w:val="0"/>
              <w:autoSpaceDN w:val="0"/>
              <w:adjustRightInd w:val="0"/>
              <w:spacing w:after="0"/>
              <w:jc w:val="center"/>
              <w:rPr>
                <w:szCs w:val="20"/>
                <w:lang w:val="es-ES"/>
              </w:rPr>
            </w:pPr>
            <w:r w:rsidRPr="009F203A">
              <w:rPr>
                <w:szCs w:val="20"/>
                <w:lang w:val="es-ES"/>
              </w:rPr>
              <w:t xml:space="preserve">NA / </w:t>
            </w:r>
            <w:r w:rsidRPr="009F203A">
              <w:rPr>
                <w:color w:val="00B050"/>
                <w:szCs w:val="20"/>
                <w:u w:val="single"/>
                <w:lang w:val="es-ES"/>
              </w:rPr>
              <w:t>Y / PY</w:t>
            </w:r>
            <w:r w:rsidRPr="009F203A">
              <w:rPr>
                <w:szCs w:val="20"/>
                <w:lang w:val="es-ES"/>
              </w:rPr>
              <w:t xml:space="preserve"> / </w:t>
            </w:r>
            <w:r w:rsidRPr="009F203A">
              <w:rPr>
                <w:color w:val="FF0000"/>
                <w:szCs w:val="20"/>
                <w:lang w:val="es-ES"/>
              </w:rPr>
              <w:t>PN / N</w:t>
            </w:r>
            <w:r w:rsidRPr="009F203A">
              <w:rPr>
                <w:szCs w:val="20"/>
                <w:lang w:val="es-ES"/>
              </w:rPr>
              <w:t xml:space="preserve"> / NI</w:t>
            </w:r>
          </w:p>
        </w:tc>
      </w:tr>
      <w:tr w:rsidR="00115063" w:rsidRPr="009F203A" w14:paraId="081E18CC" w14:textId="77777777" w:rsidTr="000A6D57">
        <w:trPr>
          <w:cantSplit/>
          <w:trHeight w:val="20"/>
        </w:trPr>
        <w:tc>
          <w:tcPr>
            <w:tcW w:w="1555" w:type="dxa"/>
            <w:vMerge/>
            <w:tcBorders>
              <w:right w:val="single" w:sz="4" w:space="0" w:color="auto"/>
            </w:tcBorders>
          </w:tcPr>
          <w:p w14:paraId="601223F9"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2FAE9B0" w14:textId="77777777" w:rsidR="00115063" w:rsidRPr="009F203A" w:rsidRDefault="00115063" w:rsidP="000A6D57">
            <w:pPr>
              <w:ind w:left="742"/>
              <w:jc w:val="left"/>
              <w:rPr>
                <w:szCs w:val="20"/>
              </w:rPr>
            </w:pPr>
            <w:r w:rsidRPr="009F203A">
              <w:rPr>
                <w:szCs w:val="20"/>
              </w:rPr>
              <w:t xml:space="preserve">1.5. </w:t>
            </w:r>
            <w:r w:rsidRPr="009F203A">
              <w:rPr>
                <w:b/>
                <w:szCs w:val="20"/>
              </w:rPr>
              <w:t xml:space="preserve">If </w:t>
            </w:r>
            <w:r w:rsidRPr="009F203A">
              <w:rPr>
                <w:b/>
                <w:color w:val="00B050"/>
                <w:szCs w:val="20"/>
                <w:u w:val="single"/>
              </w:rPr>
              <w:t>Y/PY</w:t>
            </w:r>
            <w:r w:rsidRPr="009F203A">
              <w:rPr>
                <w:b/>
                <w:szCs w:val="20"/>
              </w:rPr>
              <w:t xml:space="preserve"> to 1.4</w:t>
            </w:r>
            <w:r w:rsidRPr="009F203A">
              <w:rPr>
                <w:szCs w:val="20"/>
              </w:rPr>
              <w:t>: Were confounding domains that were controlled for measured validly and reliably by the variables available in this study?</w:t>
            </w:r>
          </w:p>
        </w:tc>
        <w:tc>
          <w:tcPr>
            <w:tcW w:w="708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EE3E3CC" w14:textId="77777777" w:rsidR="00115063" w:rsidRPr="009F203A" w:rsidRDefault="00115063" w:rsidP="000A6D57">
            <w:pPr>
              <w:spacing w:after="0"/>
              <w:jc w:val="left"/>
              <w:rPr>
                <w:szCs w:val="20"/>
              </w:rPr>
            </w:pPr>
            <w:r w:rsidRPr="009F203A">
              <w:rPr>
                <w:rFonts w:cs="Arial"/>
              </w:rPr>
              <w:t>Appropriate control of confounding requires that the variables adjusted for are valid and reliable measures of the confounding domains. For some topics, a list of valid and reliable measures of confounding domains will be specified in the review protocol but for others such a list may not be available. Study authors may cite references to support the use of a particular measure. If authors control for confounding variables with no indication of their validity or reliability pay attention to the subjectivity of the measure. Subjective measures (e.g. based on self-report) may have lower validity and reliability than objective measures such as lab findings.</w:t>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67A6E14C" w14:textId="77777777" w:rsidR="00115063" w:rsidRPr="009F203A" w:rsidRDefault="00115063" w:rsidP="000A6D57">
            <w:pPr>
              <w:spacing w:after="0"/>
              <w:jc w:val="center"/>
              <w:rPr>
                <w:szCs w:val="20"/>
                <w:lang w:val="es-ES"/>
              </w:rPr>
            </w:pPr>
            <w:r w:rsidRPr="009F203A">
              <w:rPr>
                <w:szCs w:val="20"/>
                <w:lang w:val="es-ES"/>
              </w:rPr>
              <w:t xml:space="preserve">NA / </w:t>
            </w:r>
            <w:r w:rsidRPr="009F203A">
              <w:rPr>
                <w:color w:val="00B050"/>
                <w:szCs w:val="20"/>
                <w:u w:val="single"/>
                <w:lang w:val="es-ES"/>
              </w:rPr>
              <w:t>Y / PY</w:t>
            </w:r>
            <w:r w:rsidRPr="009F203A">
              <w:rPr>
                <w:szCs w:val="20"/>
                <w:lang w:val="es-ES"/>
              </w:rPr>
              <w:t xml:space="preserve"> / </w:t>
            </w:r>
            <w:r w:rsidRPr="009F203A">
              <w:rPr>
                <w:color w:val="FF0000"/>
                <w:szCs w:val="20"/>
                <w:lang w:val="es-ES"/>
              </w:rPr>
              <w:t>PN / N</w:t>
            </w:r>
            <w:r w:rsidRPr="009F203A">
              <w:rPr>
                <w:szCs w:val="20"/>
                <w:lang w:val="es-ES"/>
              </w:rPr>
              <w:t xml:space="preserve"> / NI</w:t>
            </w:r>
          </w:p>
        </w:tc>
      </w:tr>
      <w:tr w:rsidR="00115063" w:rsidRPr="009F203A" w14:paraId="5BFB1E94" w14:textId="77777777" w:rsidTr="000A6D57">
        <w:trPr>
          <w:cantSplit/>
          <w:trHeight w:val="20"/>
        </w:trPr>
        <w:tc>
          <w:tcPr>
            <w:tcW w:w="1555" w:type="dxa"/>
            <w:vMerge/>
            <w:tcBorders>
              <w:bottom w:val="nil"/>
              <w:right w:val="single" w:sz="4" w:space="0" w:color="auto"/>
            </w:tcBorders>
          </w:tcPr>
          <w:p w14:paraId="05AA0B13"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left w:val="single" w:sz="4" w:space="0" w:color="auto"/>
              <w:bottom w:val="nil"/>
              <w:right w:val="single" w:sz="4" w:space="0" w:color="auto"/>
            </w:tcBorders>
          </w:tcPr>
          <w:p w14:paraId="67779DE2" w14:textId="77777777" w:rsidR="00115063" w:rsidRPr="009F203A" w:rsidRDefault="00115063" w:rsidP="000A6D57">
            <w:pPr>
              <w:ind w:left="742"/>
              <w:jc w:val="left"/>
              <w:rPr>
                <w:szCs w:val="20"/>
              </w:rPr>
            </w:pPr>
            <w:r w:rsidRPr="009F203A">
              <w:rPr>
                <w:szCs w:val="20"/>
              </w:rPr>
              <w:t>1.6. Did the authors control for any post-intervention variables that could have been affected by the intervention?</w:t>
            </w:r>
          </w:p>
        </w:tc>
        <w:tc>
          <w:tcPr>
            <w:tcW w:w="7087" w:type="dxa"/>
            <w:tcBorders>
              <w:top w:val="single" w:sz="2" w:space="0" w:color="D9D9D9" w:themeColor="background1" w:themeShade="D9"/>
              <w:left w:val="single" w:sz="4" w:space="0" w:color="auto"/>
              <w:bottom w:val="nil"/>
              <w:right w:val="single" w:sz="4" w:space="0" w:color="auto"/>
            </w:tcBorders>
          </w:tcPr>
          <w:p w14:paraId="72F0D9F7"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rPr>
              <w:t>Controlling for post-intervention variables that are affected by intervention is not appropriate. Controlling for mediating variables estimates the direct effect of intervention and may introduce bias. Controlling for common effects of intervention and outcome introduces bias.</w:t>
            </w:r>
          </w:p>
        </w:tc>
        <w:tc>
          <w:tcPr>
            <w:tcW w:w="2127" w:type="dxa"/>
            <w:tcBorders>
              <w:top w:val="single" w:sz="2" w:space="0" w:color="D9D9D9" w:themeColor="background1" w:themeShade="D9"/>
              <w:left w:val="single" w:sz="4" w:space="0" w:color="auto"/>
              <w:bottom w:val="nil"/>
              <w:right w:val="single" w:sz="4" w:space="0" w:color="auto"/>
            </w:tcBorders>
          </w:tcPr>
          <w:p w14:paraId="1CE6C408" w14:textId="77777777" w:rsidR="00115063" w:rsidRPr="009F203A" w:rsidRDefault="00115063" w:rsidP="000A6D57">
            <w:pPr>
              <w:tabs>
                <w:tab w:val="left" w:pos="960"/>
              </w:tabs>
              <w:autoSpaceDE w:val="0"/>
              <w:autoSpaceDN w:val="0"/>
              <w:adjustRightInd w:val="0"/>
              <w:spacing w:after="0"/>
              <w:jc w:val="center"/>
              <w:rPr>
                <w:szCs w:val="20"/>
                <w:lang w:val="es-ES"/>
              </w:rPr>
            </w:pPr>
            <w:r w:rsidRPr="009F203A">
              <w:rPr>
                <w:szCs w:val="20"/>
                <w:lang w:val="es-ES"/>
              </w:rPr>
              <w:t xml:space="preserve">NA / </w:t>
            </w:r>
            <w:r w:rsidRPr="009F203A">
              <w:rPr>
                <w:color w:val="FF0000"/>
                <w:szCs w:val="20"/>
                <w:lang w:val="es-ES"/>
              </w:rPr>
              <w:t>Y / PY</w:t>
            </w:r>
            <w:r w:rsidRPr="009F203A">
              <w:rPr>
                <w:szCs w:val="20"/>
                <w:lang w:val="es-ES"/>
              </w:rPr>
              <w:t xml:space="preserve"> / </w:t>
            </w:r>
            <w:r w:rsidRPr="009F203A">
              <w:rPr>
                <w:color w:val="00B050"/>
                <w:szCs w:val="20"/>
                <w:u w:val="single"/>
                <w:lang w:val="es-ES"/>
              </w:rPr>
              <w:t>PN / N</w:t>
            </w:r>
            <w:r w:rsidRPr="009F203A">
              <w:rPr>
                <w:szCs w:val="20"/>
                <w:lang w:val="es-ES"/>
              </w:rPr>
              <w:t xml:space="preserve"> / NI</w:t>
            </w:r>
          </w:p>
        </w:tc>
      </w:tr>
      <w:tr w:rsidR="00115063" w:rsidRPr="009F203A" w14:paraId="6061635E" w14:textId="77777777" w:rsidTr="000A6D57">
        <w:trPr>
          <w:cantSplit/>
          <w:trHeight w:val="20"/>
        </w:trPr>
        <w:tc>
          <w:tcPr>
            <w:tcW w:w="1555" w:type="dxa"/>
            <w:vMerge w:val="restart"/>
            <w:tcBorders>
              <w:top w:val="nil"/>
              <w:right w:val="single" w:sz="4" w:space="0" w:color="auto"/>
            </w:tcBorders>
          </w:tcPr>
          <w:p w14:paraId="4BD0EC08" w14:textId="77777777" w:rsidR="00115063" w:rsidRPr="009F203A" w:rsidRDefault="00115063" w:rsidP="000A6D57">
            <w:pPr>
              <w:spacing w:after="0"/>
              <w:jc w:val="left"/>
              <w:rPr>
                <w:szCs w:val="20"/>
                <w:lang w:val="es-ES"/>
              </w:rPr>
            </w:pPr>
          </w:p>
        </w:tc>
        <w:tc>
          <w:tcPr>
            <w:tcW w:w="10919" w:type="dxa"/>
            <w:gridSpan w:val="2"/>
            <w:tcBorders>
              <w:top w:val="nil"/>
              <w:left w:val="single" w:sz="4" w:space="0" w:color="auto"/>
              <w:bottom w:val="single" w:sz="2" w:space="0" w:color="D9D9D9" w:themeColor="background1" w:themeShade="D9"/>
              <w:right w:val="single" w:sz="4" w:space="0" w:color="auto"/>
            </w:tcBorders>
          </w:tcPr>
          <w:p w14:paraId="28FBC7B3" w14:textId="77777777" w:rsidR="00115063" w:rsidRPr="009F203A" w:rsidRDefault="00115063" w:rsidP="000A6D57">
            <w:pPr>
              <w:tabs>
                <w:tab w:val="left" w:pos="960"/>
              </w:tabs>
              <w:autoSpaceDE w:val="0"/>
              <w:autoSpaceDN w:val="0"/>
              <w:adjustRightInd w:val="0"/>
              <w:spacing w:after="0"/>
              <w:jc w:val="left"/>
              <w:rPr>
                <w:szCs w:val="20"/>
              </w:rPr>
            </w:pPr>
            <w:r w:rsidRPr="009F203A">
              <w:rPr>
                <w:b/>
                <w:szCs w:val="20"/>
              </w:rPr>
              <w:t>Questions relating to baseline and time-varying confounding</w:t>
            </w:r>
          </w:p>
        </w:tc>
        <w:tc>
          <w:tcPr>
            <w:tcW w:w="2127" w:type="dxa"/>
            <w:tcBorders>
              <w:top w:val="nil"/>
              <w:left w:val="single" w:sz="4" w:space="0" w:color="auto"/>
              <w:bottom w:val="single" w:sz="2" w:space="0" w:color="D9D9D9" w:themeColor="background1" w:themeShade="D9"/>
              <w:right w:val="single" w:sz="4" w:space="0" w:color="auto"/>
            </w:tcBorders>
          </w:tcPr>
          <w:p w14:paraId="5E28DADE" w14:textId="77777777" w:rsidR="00115063" w:rsidRPr="009F203A" w:rsidRDefault="00115063" w:rsidP="000A6D57">
            <w:pPr>
              <w:tabs>
                <w:tab w:val="left" w:pos="960"/>
              </w:tabs>
              <w:autoSpaceDE w:val="0"/>
              <w:autoSpaceDN w:val="0"/>
              <w:adjustRightInd w:val="0"/>
              <w:spacing w:after="0"/>
              <w:jc w:val="left"/>
              <w:rPr>
                <w:szCs w:val="20"/>
              </w:rPr>
            </w:pPr>
          </w:p>
        </w:tc>
      </w:tr>
      <w:tr w:rsidR="00115063" w:rsidRPr="009F203A" w14:paraId="452F2126" w14:textId="77777777" w:rsidTr="000A6D57">
        <w:trPr>
          <w:cantSplit/>
          <w:trHeight w:val="20"/>
        </w:trPr>
        <w:tc>
          <w:tcPr>
            <w:tcW w:w="1555" w:type="dxa"/>
            <w:vMerge/>
            <w:tcBorders>
              <w:right w:val="single" w:sz="4" w:space="0" w:color="auto"/>
            </w:tcBorders>
          </w:tcPr>
          <w:p w14:paraId="132DFC7F"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663C4477" w14:textId="77777777" w:rsidR="00115063" w:rsidRPr="009F203A" w:rsidRDefault="00115063" w:rsidP="000A6D57">
            <w:pPr>
              <w:keepLines/>
              <w:ind w:left="742"/>
              <w:jc w:val="left"/>
              <w:rPr>
                <w:szCs w:val="20"/>
              </w:rPr>
            </w:pPr>
            <w:r w:rsidRPr="009F203A">
              <w:rPr>
                <w:szCs w:val="20"/>
              </w:rPr>
              <w:t>1.7. Did the authors use an appropriate analysis method that adjusted for all the important confounding domains and for time-varying confounding?</w:t>
            </w:r>
          </w:p>
        </w:tc>
        <w:tc>
          <w:tcPr>
            <w:tcW w:w="708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11B6924" w14:textId="77777777" w:rsidR="00115063" w:rsidRPr="009F203A" w:rsidRDefault="00115063" w:rsidP="000A6D57">
            <w:pPr>
              <w:tabs>
                <w:tab w:val="left" w:pos="960"/>
              </w:tabs>
              <w:autoSpaceDE w:val="0"/>
              <w:autoSpaceDN w:val="0"/>
              <w:adjustRightInd w:val="0"/>
              <w:spacing w:after="0"/>
              <w:jc w:val="left"/>
              <w:rPr>
                <w:szCs w:val="20"/>
              </w:rPr>
            </w:pPr>
            <w:r w:rsidRPr="009F203A">
              <w:t>Adjustment for time-varying confounding is necessary to estimate the effect of starting and adhering to intervention, in both randomized trials and NRSI. Appropriate methods include those based on inverse probability weighting. Standard regression models that include time-updated confounders may be problematic if time-varying confounding is present.</w:t>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39D50BD" w14:textId="77777777" w:rsidR="00115063" w:rsidRPr="009F203A" w:rsidRDefault="00115063" w:rsidP="000A6D57">
            <w:pPr>
              <w:tabs>
                <w:tab w:val="left" w:pos="960"/>
              </w:tabs>
              <w:autoSpaceDE w:val="0"/>
              <w:autoSpaceDN w:val="0"/>
              <w:adjustRightInd w:val="0"/>
              <w:spacing w:after="0"/>
              <w:jc w:val="center"/>
              <w:rPr>
                <w:szCs w:val="20"/>
                <w:lang w:val="es-ES"/>
              </w:rPr>
            </w:pPr>
            <w:r w:rsidRPr="009F203A">
              <w:rPr>
                <w:szCs w:val="20"/>
                <w:lang w:val="es-ES"/>
              </w:rPr>
              <w:t xml:space="preserve">NA / </w:t>
            </w:r>
            <w:r w:rsidRPr="009F203A">
              <w:rPr>
                <w:color w:val="00B050"/>
                <w:szCs w:val="20"/>
                <w:u w:val="single"/>
                <w:lang w:val="es-ES"/>
              </w:rPr>
              <w:t>Y / PY</w:t>
            </w:r>
            <w:r w:rsidRPr="009F203A">
              <w:rPr>
                <w:szCs w:val="20"/>
                <w:lang w:val="es-ES"/>
              </w:rPr>
              <w:t xml:space="preserve"> / </w:t>
            </w:r>
            <w:r w:rsidRPr="009F203A">
              <w:rPr>
                <w:color w:val="FF0000"/>
                <w:szCs w:val="20"/>
                <w:lang w:val="es-ES"/>
              </w:rPr>
              <w:t>PN / N</w:t>
            </w:r>
            <w:r w:rsidRPr="009F203A">
              <w:rPr>
                <w:szCs w:val="20"/>
                <w:lang w:val="es-ES"/>
              </w:rPr>
              <w:t xml:space="preserve"> / NI</w:t>
            </w:r>
          </w:p>
        </w:tc>
      </w:tr>
      <w:tr w:rsidR="00115063" w:rsidRPr="009F203A" w14:paraId="7FBA7285" w14:textId="77777777" w:rsidTr="000A6D57">
        <w:trPr>
          <w:cantSplit/>
          <w:trHeight w:val="20"/>
        </w:trPr>
        <w:tc>
          <w:tcPr>
            <w:tcW w:w="1555" w:type="dxa"/>
            <w:vMerge/>
            <w:tcBorders>
              <w:right w:val="single" w:sz="4" w:space="0" w:color="auto"/>
            </w:tcBorders>
          </w:tcPr>
          <w:p w14:paraId="3C179B60"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0B09347" w14:textId="77777777" w:rsidR="00115063" w:rsidRPr="009F203A" w:rsidRDefault="00115063" w:rsidP="000A6D57">
            <w:pPr>
              <w:ind w:left="742"/>
              <w:jc w:val="left"/>
              <w:rPr>
                <w:szCs w:val="20"/>
              </w:rPr>
            </w:pPr>
            <w:r w:rsidRPr="009F203A">
              <w:rPr>
                <w:szCs w:val="20"/>
              </w:rPr>
              <w:t xml:space="preserve">1.8. </w:t>
            </w:r>
            <w:r w:rsidRPr="009F203A">
              <w:rPr>
                <w:b/>
                <w:szCs w:val="20"/>
              </w:rPr>
              <w:t xml:space="preserve">If </w:t>
            </w:r>
            <w:r w:rsidRPr="009F203A">
              <w:rPr>
                <w:b/>
                <w:color w:val="00B050"/>
                <w:szCs w:val="20"/>
                <w:u w:val="single"/>
              </w:rPr>
              <w:t>Y/PY</w:t>
            </w:r>
            <w:r w:rsidRPr="009F203A">
              <w:rPr>
                <w:b/>
                <w:szCs w:val="20"/>
              </w:rPr>
              <w:t xml:space="preserve"> to 1.7</w:t>
            </w:r>
            <w:r w:rsidRPr="009F203A">
              <w:rPr>
                <w:szCs w:val="20"/>
              </w:rPr>
              <w:t>: Were confounding domains that were adjusted for measured validly and reliably by the variables available in this study?</w:t>
            </w:r>
          </w:p>
        </w:tc>
        <w:tc>
          <w:tcPr>
            <w:tcW w:w="708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410F1017"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rPr>
              <w:t>See 1.5 above.</w:t>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9E92196" w14:textId="77777777" w:rsidR="00115063" w:rsidRPr="009F203A" w:rsidRDefault="00115063" w:rsidP="000A6D57">
            <w:pPr>
              <w:tabs>
                <w:tab w:val="left" w:pos="960"/>
              </w:tabs>
              <w:autoSpaceDE w:val="0"/>
              <w:autoSpaceDN w:val="0"/>
              <w:adjustRightInd w:val="0"/>
              <w:spacing w:after="0"/>
              <w:jc w:val="center"/>
              <w:rPr>
                <w:szCs w:val="20"/>
                <w:lang w:val="es-ES"/>
              </w:rPr>
            </w:pPr>
            <w:r w:rsidRPr="009F203A">
              <w:rPr>
                <w:szCs w:val="20"/>
                <w:lang w:val="es-ES"/>
              </w:rPr>
              <w:t xml:space="preserve">NA / </w:t>
            </w:r>
            <w:r w:rsidRPr="009F203A">
              <w:rPr>
                <w:color w:val="00B050"/>
                <w:szCs w:val="20"/>
                <w:u w:val="single"/>
                <w:lang w:val="es-ES"/>
              </w:rPr>
              <w:t>Y / PY</w:t>
            </w:r>
            <w:r w:rsidRPr="009F203A">
              <w:rPr>
                <w:szCs w:val="20"/>
                <w:lang w:val="es-ES"/>
              </w:rPr>
              <w:t xml:space="preserve"> / </w:t>
            </w:r>
            <w:r w:rsidRPr="009F203A">
              <w:rPr>
                <w:color w:val="FF0000"/>
                <w:szCs w:val="20"/>
                <w:lang w:val="es-ES"/>
              </w:rPr>
              <w:t>PN / N</w:t>
            </w:r>
            <w:r w:rsidRPr="009F203A">
              <w:rPr>
                <w:szCs w:val="20"/>
                <w:lang w:val="es-ES"/>
              </w:rPr>
              <w:t xml:space="preserve"> / NI</w:t>
            </w:r>
          </w:p>
        </w:tc>
      </w:tr>
      <w:tr w:rsidR="00115063" w:rsidRPr="009F203A" w14:paraId="26DD7344" w14:textId="77777777" w:rsidTr="000A6D57">
        <w:trPr>
          <w:cantSplit/>
          <w:trHeight w:val="20"/>
        </w:trPr>
        <w:tc>
          <w:tcPr>
            <w:tcW w:w="1555" w:type="dxa"/>
            <w:vMerge/>
            <w:tcBorders>
              <w:right w:val="single" w:sz="4" w:space="0" w:color="auto"/>
            </w:tcBorders>
          </w:tcPr>
          <w:p w14:paraId="2EC86269"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87426FE"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b/>
                <w:szCs w:val="20"/>
              </w:rPr>
              <w:t>Risk of bias judgement</w:t>
            </w:r>
          </w:p>
        </w:tc>
        <w:tc>
          <w:tcPr>
            <w:tcW w:w="708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B08B7BC"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szCs w:val="20"/>
              </w:rPr>
              <w:t xml:space="preserve">See </w:t>
            </w:r>
            <w:r w:rsidRPr="009F203A">
              <w:rPr>
                <w:rFonts w:cs="Arial"/>
                <w:szCs w:val="20"/>
              </w:rPr>
              <w:fldChar w:fldCharType="begin"/>
            </w:r>
            <w:r w:rsidRPr="009F203A">
              <w:rPr>
                <w:rFonts w:cs="Arial"/>
                <w:szCs w:val="20"/>
              </w:rPr>
              <w:instrText xml:space="preserve"> REF _Ref421192916 \h  \* MERGEFORMAT </w:instrText>
            </w:r>
            <w:r w:rsidRPr="009F203A">
              <w:rPr>
                <w:rFonts w:cs="Arial"/>
                <w:szCs w:val="20"/>
              </w:rPr>
            </w:r>
            <w:r w:rsidRPr="009F203A">
              <w:rPr>
                <w:rFonts w:cs="Arial"/>
                <w:szCs w:val="20"/>
              </w:rPr>
              <w:fldChar w:fldCharType="separate"/>
            </w:r>
            <w:r w:rsidR="000A6D57" w:rsidRPr="009F203A">
              <w:rPr>
                <w:rFonts w:cs="Arial"/>
              </w:rPr>
              <w:t xml:space="preserve">Table </w:t>
            </w:r>
            <w:r w:rsidR="000A6D57" w:rsidRPr="009F203A">
              <w:rPr>
                <w:rFonts w:cs="Arial"/>
                <w:noProof/>
              </w:rPr>
              <w:t>3</w:t>
            </w:r>
            <w:r w:rsidRPr="009F203A">
              <w:rPr>
                <w:rFonts w:cs="Arial"/>
                <w:szCs w:val="20"/>
              </w:rPr>
              <w:fldChar w:fldCharType="end"/>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87DA2DB" w14:textId="77777777" w:rsidR="00115063" w:rsidRPr="009F203A" w:rsidRDefault="00115063" w:rsidP="000A6D57">
            <w:pPr>
              <w:tabs>
                <w:tab w:val="left" w:pos="960"/>
              </w:tabs>
              <w:autoSpaceDE w:val="0"/>
              <w:autoSpaceDN w:val="0"/>
              <w:adjustRightInd w:val="0"/>
              <w:spacing w:after="0"/>
              <w:jc w:val="center"/>
              <w:rPr>
                <w:szCs w:val="20"/>
              </w:rPr>
            </w:pPr>
            <w:r w:rsidRPr="009F203A">
              <w:rPr>
                <w:szCs w:val="20"/>
              </w:rPr>
              <w:t>Low / Moderate / Serious / Critical / NI</w:t>
            </w:r>
          </w:p>
        </w:tc>
      </w:tr>
      <w:tr w:rsidR="00115063" w:rsidRPr="009F203A" w14:paraId="27101D14" w14:textId="77777777" w:rsidTr="000A6D57">
        <w:trPr>
          <w:cantSplit/>
          <w:trHeight w:val="20"/>
        </w:trPr>
        <w:tc>
          <w:tcPr>
            <w:tcW w:w="1555" w:type="dxa"/>
            <w:vMerge/>
            <w:tcBorders>
              <w:right w:val="single" w:sz="4" w:space="0" w:color="auto"/>
            </w:tcBorders>
          </w:tcPr>
          <w:p w14:paraId="189BCB07"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left w:val="single" w:sz="4" w:space="0" w:color="auto"/>
              <w:bottom w:val="single" w:sz="4" w:space="0" w:color="auto"/>
              <w:right w:val="single" w:sz="4" w:space="0" w:color="auto"/>
            </w:tcBorders>
          </w:tcPr>
          <w:p w14:paraId="2BC87E6C" w14:textId="77777777" w:rsidR="00115063" w:rsidRPr="009F203A" w:rsidRDefault="00115063" w:rsidP="000A6D57">
            <w:pPr>
              <w:spacing w:after="0"/>
              <w:jc w:val="left"/>
              <w:rPr>
                <w:szCs w:val="20"/>
              </w:rPr>
            </w:pPr>
            <w:r w:rsidRPr="009F203A">
              <w:rPr>
                <w:szCs w:val="20"/>
              </w:rPr>
              <w:t xml:space="preserve">Optional: </w:t>
            </w:r>
            <w:r w:rsidRPr="009F203A">
              <w:rPr>
                <w:rFonts w:cs="Arial"/>
              </w:rPr>
              <w:t>What is the predicted direction of bias due to confounding?</w:t>
            </w:r>
          </w:p>
        </w:tc>
        <w:tc>
          <w:tcPr>
            <w:tcW w:w="7087" w:type="dxa"/>
            <w:tcBorders>
              <w:top w:val="single" w:sz="2" w:space="0" w:color="D9D9D9" w:themeColor="background1" w:themeShade="D9"/>
              <w:left w:val="single" w:sz="4" w:space="0" w:color="auto"/>
              <w:bottom w:val="single" w:sz="4" w:space="0" w:color="auto"/>
              <w:right w:val="single" w:sz="4" w:space="0" w:color="auto"/>
            </w:tcBorders>
          </w:tcPr>
          <w:p w14:paraId="45A6B586" w14:textId="77777777" w:rsidR="00115063" w:rsidRPr="009F203A" w:rsidRDefault="00115063" w:rsidP="000A6D57">
            <w:pPr>
              <w:spacing w:after="0"/>
              <w:jc w:val="left"/>
              <w:rPr>
                <w:szCs w:val="20"/>
              </w:rPr>
            </w:pPr>
            <w:r w:rsidRPr="009F203A">
              <w:rPr>
                <w:rFonts w:cs="Arial"/>
                <w:lang w:val="en-US"/>
              </w:rPr>
              <w:t>Can the true effect estimate be predicted to be greater or less than the estimated effect in the study because one or more of the important confounding domains was not controlled for? Answering this question will be based on expert knowledge and results in other studies and therefore can only be completed after all of the studies in the body of evidence have been reviewed. Consider the potential effect of each of the unmeasured domains and whether all important confounding domains not controlled for in the analysis would be likely to change the estimate in the same direction, or if one important confounding domain that was not controlled for in the analysis is likely to have a dominant impact.</w:t>
            </w:r>
          </w:p>
        </w:tc>
        <w:tc>
          <w:tcPr>
            <w:tcW w:w="2127" w:type="dxa"/>
            <w:tcBorders>
              <w:top w:val="single" w:sz="2" w:space="0" w:color="D9D9D9" w:themeColor="background1" w:themeShade="D9"/>
              <w:left w:val="single" w:sz="4" w:space="0" w:color="auto"/>
              <w:bottom w:val="single" w:sz="4" w:space="0" w:color="auto"/>
              <w:right w:val="single" w:sz="4" w:space="0" w:color="auto"/>
            </w:tcBorders>
          </w:tcPr>
          <w:p w14:paraId="278EA9AD" w14:textId="77777777" w:rsidR="00115063" w:rsidRPr="009F203A" w:rsidRDefault="00115063" w:rsidP="000A6D57">
            <w:pPr>
              <w:spacing w:after="0"/>
              <w:jc w:val="center"/>
              <w:rPr>
                <w:szCs w:val="20"/>
              </w:rPr>
            </w:pPr>
            <w:r w:rsidRPr="009F203A">
              <w:rPr>
                <w:szCs w:val="20"/>
              </w:rPr>
              <w:t>Favours experimental / Favours comparator / Unpredictable</w:t>
            </w:r>
          </w:p>
        </w:tc>
      </w:tr>
      <w:tr w:rsidR="00115063" w:rsidRPr="009F203A" w14:paraId="3FD13813" w14:textId="77777777" w:rsidTr="000A6D57">
        <w:trPr>
          <w:cantSplit/>
          <w:trHeight w:val="308"/>
        </w:trPr>
        <w:tc>
          <w:tcPr>
            <w:tcW w:w="1555" w:type="dxa"/>
            <w:vMerge w:val="restart"/>
            <w:tcBorders>
              <w:right w:val="single" w:sz="2" w:space="0" w:color="auto"/>
            </w:tcBorders>
          </w:tcPr>
          <w:p w14:paraId="303849D4" w14:textId="77777777" w:rsidR="00115063" w:rsidRPr="009F203A" w:rsidRDefault="00115063" w:rsidP="000A6D57">
            <w:pPr>
              <w:spacing w:after="0"/>
              <w:jc w:val="left"/>
              <w:rPr>
                <w:szCs w:val="20"/>
              </w:rPr>
            </w:pPr>
            <w:r w:rsidRPr="009F203A">
              <w:rPr>
                <w:rFonts w:cs="Arial"/>
                <w:szCs w:val="20"/>
              </w:rPr>
              <w:t>Bias in selection of participants into the study</w:t>
            </w:r>
          </w:p>
        </w:tc>
        <w:tc>
          <w:tcPr>
            <w:tcW w:w="3832" w:type="dxa"/>
            <w:tcBorders>
              <w:top w:val="single" w:sz="4" w:space="0" w:color="auto"/>
              <w:left w:val="single" w:sz="2" w:space="0" w:color="auto"/>
              <w:bottom w:val="nil"/>
              <w:right w:val="single" w:sz="2" w:space="0" w:color="auto"/>
            </w:tcBorders>
          </w:tcPr>
          <w:p w14:paraId="7A752161" w14:textId="77777777" w:rsidR="00115063" w:rsidRPr="009F203A" w:rsidRDefault="00115063" w:rsidP="000A6D57">
            <w:pPr>
              <w:jc w:val="left"/>
              <w:rPr>
                <w:szCs w:val="20"/>
              </w:rPr>
            </w:pPr>
            <w:r w:rsidRPr="009F203A">
              <w:rPr>
                <w:szCs w:val="20"/>
              </w:rPr>
              <w:t>2.1. Was selection of participants into the study (or into the analysis) based on participant characteristics observed after the start of intervention?</w:t>
            </w:r>
          </w:p>
          <w:p w14:paraId="7A8E7E7F" w14:textId="77777777" w:rsidR="00115063" w:rsidRPr="009F203A" w:rsidRDefault="00115063" w:rsidP="000A6D57">
            <w:pPr>
              <w:jc w:val="left"/>
              <w:rPr>
                <w:szCs w:val="20"/>
              </w:rPr>
            </w:pPr>
            <w:r w:rsidRPr="009F203A">
              <w:rPr>
                <w:b/>
                <w:szCs w:val="20"/>
              </w:rPr>
              <w:t xml:space="preserve">If </w:t>
            </w:r>
            <w:r w:rsidRPr="009F203A">
              <w:rPr>
                <w:b/>
                <w:color w:val="00B050"/>
                <w:szCs w:val="20"/>
                <w:u w:val="single"/>
              </w:rPr>
              <w:t>N/PN</w:t>
            </w:r>
            <w:r w:rsidRPr="009F203A">
              <w:rPr>
                <w:b/>
                <w:szCs w:val="20"/>
              </w:rPr>
              <w:t xml:space="preserve"> to 2.1:</w:t>
            </w:r>
            <w:r w:rsidRPr="009F203A">
              <w:rPr>
                <w:szCs w:val="20"/>
              </w:rPr>
              <w:t xml:space="preserve"> go to 2.4</w:t>
            </w:r>
          </w:p>
        </w:tc>
        <w:tc>
          <w:tcPr>
            <w:tcW w:w="7087" w:type="dxa"/>
            <w:tcBorders>
              <w:top w:val="single" w:sz="4" w:space="0" w:color="auto"/>
              <w:left w:val="single" w:sz="2" w:space="0" w:color="auto"/>
              <w:bottom w:val="nil"/>
              <w:right w:val="single" w:sz="2" w:space="0" w:color="auto"/>
            </w:tcBorders>
          </w:tcPr>
          <w:p w14:paraId="4797BC82" w14:textId="77777777" w:rsidR="00115063" w:rsidRPr="009F203A" w:rsidRDefault="00115063" w:rsidP="000A6D57">
            <w:pPr>
              <w:tabs>
                <w:tab w:val="left" w:pos="960"/>
              </w:tabs>
              <w:autoSpaceDE w:val="0"/>
              <w:autoSpaceDN w:val="0"/>
              <w:adjustRightInd w:val="0"/>
              <w:spacing w:after="0"/>
              <w:jc w:val="left"/>
              <w:rPr>
                <w:szCs w:val="20"/>
              </w:rPr>
            </w:pPr>
            <w:r w:rsidRPr="009F203A">
              <w:rPr>
                <w:szCs w:val="20"/>
              </w:rPr>
              <w:t xml:space="preserve">This domain is concerned only with selection into the study based on participant characteristics observed </w:t>
            </w:r>
            <w:r w:rsidRPr="009F203A">
              <w:rPr>
                <w:i/>
                <w:szCs w:val="20"/>
              </w:rPr>
              <w:t>after</w:t>
            </w:r>
            <w:r w:rsidRPr="009F203A">
              <w:rPr>
                <w:szCs w:val="20"/>
              </w:rPr>
              <w:t xml:space="preserve"> the start of intervention. Selection based on characteristics observed </w:t>
            </w:r>
            <w:r w:rsidRPr="009F203A">
              <w:rPr>
                <w:i/>
                <w:szCs w:val="20"/>
              </w:rPr>
              <w:t>before</w:t>
            </w:r>
            <w:r w:rsidRPr="009F203A">
              <w:rPr>
                <w:szCs w:val="20"/>
              </w:rPr>
              <w:t xml:space="preserve"> the start of intervention can be addressed by controlling for imbalances between experimental intervention and comparator groups in baseline characteristics that are prognostic for the outcome (baseline confounding).</w:t>
            </w:r>
          </w:p>
        </w:tc>
        <w:tc>
          <w:tcPr>
            <w:tcW w:w="2127" w:type="dxa"/>
            <w:tcBorders>
              <w:top w:val="single" w:sz="4" w:space="0" w:color="auto"/>
              <w:left w:val="single" w:sz="2" w:space="0" w:color="auto"/>
              <w:bottom w:val="nil"/>
              <w:right w:val="single" w:sz="2" w:space="0" w:color="auto"/>
            </w:tcBorders>
          </w:tcPr>
          <w:p w14:paraId="23279022" w14:textId="77777777" w:rsidR="00115063" w:rsidRPr="009F203A" w:rsidRDefault="00115063" w:rsidP="000A6D57">
            <w:pPr>
              <w:tabs>
                <w:tab w:val="left" w:pos="960"/>
              </w:tabs>
              <w:autoSpaceDE w:val="0"/>
              <w:autoSpaceDN w:val="0"/>
              <w:adjustRightInd w:val="0"/>
              <w:spacing w:after="0"/>
              <w:jc w:val="center"/>
              <w:rPr>
                <w:szCs w:val="20"/>
              </w:rPr>
            </w:pPr>
            <w:r w:rsidRPr="009F203A">
              <w:rPr>
                <w:color w:val="FF0000"/>
                <w:szCs w:val="20"/>
              </w:rPr>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41966DFF" w14:textId="77777777" w:rsidTr="000A6D57">
        <w:trPr>
          <w:cantSplit/>
          <w:trHeight w:val="307"/>
        </w:trPr>
        <w:tc>
          <w:tcPr>
            <w:tcW w:w="1555" w:type="dxa"/>
            <w:vMerge/>
            <w:tcBorders>
              <w:right w:val="single" w:sz="2" w:space="0" w:color="auto"/>
            </w:tcBorders>
          </w:tcPr>
          <w:p w14:paraId="586114EE" w14:textId="77777777" w:rsidR="00115063" w:rsidRPr="009F203A" w:rsidRDefault="00115063" w:rsidP="000A6D57">
            <w:pPr>
              <w:spacing w:after="0"/>
              <w:jc w:val="left"/>
              <w:rPr>
                <w:rFonts w:cs="Arial"/>
                <w:szCs w:val="20"/>
              </w:rPr>
            </w:pPr>
          </w:p>
        </w:tc>
        <w:tc>
          <w:tcPr>
            <w:tcW w:w="3832" w:type="dxa"/>
            <w:tcBorders>
              <w:top w:val="nil"/>
              <w:left w:val="single" w:sz="2" w:space="0" w:color="auto"/>
              <w:bottom w:val="single" w:sz="2" w:space="0" w:color="D9D9D9" w:themeColor="background1" w:themeShade="D9"/>
              <w:right w:val="single" w:sz="2" w:space="0" w:color="auto"/>
            </w:tcBorders>
          </w:tcPr>
          <w:p w14:paraId="1F6CDB1C" w14:textId="77777777" w:rsidR="00115063" w:rsidRPr="009F203A" w:rsidRDefault="00115063" w:rsidP="000A6D57">
            <w:pPr>
              <w:ind w:left="771"/>
              <w:jc w:val="left"/>
              <w:rPr>
                <w:szCs w:val="20"/>
              </w:rPr>
            </w:pPr>
            <w:r w:rsidRPr="009F203A">
              <w:rPr>
                <w:szCs w:val="20"/>
              </w:rPr>
              <w:t xml:space="preserve">2.2. </w:t>
            </w:r>
            <w:r w:rsidRPr="009F203A">
              <w:rPr>
                <w:b/>
                <w:szCs w:val="20"/>
              </w:rPr>
              <w:t xml:space="preserve">If </w:t>
            </w:r>
            <w:r w:rsidRPr="009F203A">
              <w:rPr>
                <w:b/>
                <w:color w:val="FF0000"/>
                <w:szCs w:val="20"/>
              </w:rPr>
              <w:t>Y/PY</w:t>
            </w:r>
            <w:r w:rsidRPr="009F203A">
              <w:rPr>
                <w:b/>
                <w:szCs w:val="20"/>
              </w:rPr>
              <w:t xml:space="preserve"> to 2.1</w:t>
            </w:r>
            <w:r w:rsidRPr="009F203A">
              <w:rPr>
                <w:szCs w:val="20"/>
              </w:rPr>
              <w:t>: Were the post-intervention variables that influenced selection likely to be associated with intervention?</w:t>
            </w:r>
          </w:p>
          <w:p w14:paraId="2E1E832F" w14:textId="77777777" w:rsidR="00115063" w:rsidRPr="009F203A" w:rsidRDefault="00115063" w:rsidP="000A6D57">
            <w:pPr>
              <w:ind w:left="771"/>
              <w:jc w:val="left"/>
              <w:rPr>
                <w:szCs w:val="20"/>
              </w:rPr>
            </w:pPr>
            <w:r w:rsidRPr="009F203A">
              <w:rPr>
                <w:szCs w:val="20"/>
              </w:rPr>
              <w:t xml:space="preserve">2.3 </w:t>
            </w:r>
            <w:r w:rsidRPr="009F203A">
              <w:rPr>
                <w:b/>
                <w:szCs w:val="20"/>
              </w:rPr>
              <w:t xml:space="preserve">If </w:t>
            </w:r>
            <w:r w:rsidRPr="009F203A">
              <w:rPr>
                <w:b/>
                <w:color w:val="FF0000"/>
                <w:szCs w:val="20"/>
              </w:rPr>
              <w:t>Y/PY</w:t>
            </w:r>
            <w:r w:rsidRPr="009F203A">
              <w:rPr>
                <w:b/>
                <w:szCs w:val="20"/>
              </w:rPr>
              <w:t xml:space="preserve"> to 2.2</w:t>
            </w:r>
            <w:r w:rsidRPr="009F203A">
              <w:rPr>
                <w:szCs w:val="20"/>
              </w:rPr>
              <w:t>:  Were the post-intervention variables that influenced selection likely to be influenced by the outcome or a cause of the outcome?</w:t>
            </w:r>
          </w:p>
        </w:tc>
        <w:tc>
          <w:tcPr>
            <w:tcW w:w="7087" w:type="dxa"/>
            <w:tcBorders>
              <w:top w:val="nil"/>
              <w:left w:val="single" w:sz="2" w:space="0" w:color="auto"/>
              <w:bottom w:val="single" w:sz="2" w:space="0" w:color="D9D9D9" w:themeColor="background1" w:themeShade="D9"/>
              <w:right w:val="single" w:sz="2" w:space="0" w:color="auto"/>
            </w:tcBorders>
          </w:tcPr>
          <w:p w14:paraId="639B7CE3"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rPr>
              <w:t xml:space="preserve">Selection bias occurs when selection is related to an effect of either intervention or a cause of intervention </w:t>
            </w:r>
            <w:r w:rsidRPr="009F203A">
              <w:rPr>
                <w:rFonts w:cs="Arial"/>
                <w:b/>
              </w:rPr>
              <w:t>and</w:t>
            </w:r>
            <w:r w:rsidRPr="009F203A">
              <w:rPr>
                <w:rFonts w:cs="Arial"/>
              </w:rPr>
              <w:t xml:space="preserve"> an effect of either the outcome or a cause of the outcome. Therefore, the result is at risk of selection bias if selection into the study is related to both the intervention and the outcome.</w:t>
            </w:r>
          </w:p>
        </w:tc>
        <w:tc>
          <w:tcPr>
            <w:tcW w:w="2127" w:type="dxa"/>
            <w:tcBorders>
              <w:top w:val="nil"/>
              <w:left w:val="single" w:sz="2" w:space="0" w:color="auto"/>
              <w:bottom w:val="single" w:sz="2" w:space="0" w:color="D9D9D9" w:themeColor="background1" w:themeShade="D9"/>
              <w:right w:val="single" w:sz="2" w:space="0" w:color="auto"/>
            </w:tcBorders>
          </w:tcPr>
          <w:p w14:paraId="5F12EFFF" w14:textId="77777777" w:rsidR="00115063" w:rsidRPr="009F203A" w:rsidRDefault="00115063" w:rsidP="000A6D57">
            <w:pPr>
              <w:tabs>
                <w:tab w:val="left" w:pos="960"/>
              </w:tabs>
              <w:autoSpaceDE w:val="0"/>
              <w:autoSpaceDN w:val="0"/>
              <w:adjustRightInd w:val="0"/>
              <w:spacing w:after="0"/>
              <w:jc w:val="center"/>
              <w:rPr>
                <w:szCs w:val="20"/>
                <w:lang w:val="es-ES"/>
              </w:rPr>
            </w:pPr>
            <w:r w:rsidRPr="009F203A">
              <w:rPr>
                <w:szCs w:val="20"/>
                <w:lang w:val="es-ES"/>
              </w:rPr>
              <w:t xml:space="preserve">NA / </w:t>
            </w:r>
            <w:r w:rsidRPr="009F203A">
              <w:rPr>
                <w:color w:val="FF0000"/>
                <w:szCs w:val="20"/>
                <w:lang w:val="es-ES"/>
              </w:rPr>
              <w:t>Y / PY</w:t>
            </w:r>
            <w:r w:rsidRPr="009F203A">
              <w:rPr>
                <w:szCs w:val="20"/>
                <w:lang w:val="es-ES"/>
              </w:rPr>
              <w:t xml:space="preserve"> / </w:t>
            </w:r>
            <w:r w:rsidRPr="009F203A">
              <w:rPr>
                <w:color w:val="00B050"/>
                <w:szCs w:val="20"/>
                <w:u w:val="single"/>
                <w:lang w:val="es-ES"/>
              </w:rPr>
              <w:t>PN / N</w:t>
            </w:r>
            <w:r w:rsidRPr="009F203A">
              <w:rPr>
                <w:szCs w:val="20"/>
                <w:lang w:val="es-ES"/>
              </w:rPr>
              <w:t xml:space="preserve"> / NI</w:t>
            </w:r>
          </w:p>
          <w:p w14:paraId="748DFA2D" w14:textId="77777777" w:rsidR="00115063" w:rsidRPr="009F203A" w:rsidRDefault="00115063" w:rsidP="000A6D57">
            <w:pPr>
              <w:tabs>
                <w:tab w:val="left" w:pos="960"/>
              </w:tabs>
              <w:autoSpaceDE w:val="0"/>
              <w:autoSpaceDN w:val="0"/>
              <w:adjustRightInd w:val="0"/>
              <w:spacing w:after="0"/>
              <w:jc w:val="center"/>
              <w:rPr>
                <w:szCs w:val="20"/>
                <w:lang w:val="es-ES"/>
              </w:rPr>
            </w:pPr>
          </w:p>
          <w:p w14:paraId="05C389CF" w14:textId="77777777" w:rsidR="00115063" w:rsidRPr="009F203A" w:rsidRDefault="00115063" w:rsidP="000A6D57">
            <w:pPr>
              <w:tabs>
                <w:tab w:val="left" w:pos="960"/>
              </w:tabs>
              <w:autoSpaceDE w:val="0"/>
              <w:autoSpaceDN w:val="0"/>
              <w:adjustRightInd w:val="0"/>
              <w:spacing w:after="0"/>
              <w:jc w:val="center"/>
              <w:rPr>
                <w:szCs w:val="20"/>
                <w:lang w:val="es-ES"/>
              </w:rPr>
            </w:pPr>
          </w:p>
          <w:p w14:paraId="398A8E9C" w14:textId="77777777" w:rsidR="00115063" w:rsidRPr="009F203A" w:rsidRDefault="00115063" w:rsidP="000A6D57">
            <w:pPr>
              <w:tabs>
                <w:tab w:val="left" w:pos="960"/>
              </w:tabs>
              <w:autoSpaceDE w:val="0"/>
              <w:autoSpaceDN w:val="0"/>
              <w:adjustRightInd w:val="0"/>
              <w:spacing w:after="0"/>
              <w:jc w:val="center"/>
              <w:rPr>
                <w:szCs w:val="20"/>
                <w:lang w:val="es-ES"/>
              </w:rPr>
            </w:pPr>
            <w:r w:rsidRPr="009F203A">
              <w:rPr>
                <w:szCs w:val="20"/>
                <w:lang w:val="es-ES"/>
              </w:rPr>
              <w:t xml:space="preserve">NA / </w:t>
            </w:r>
            <w:r w:rsidRPr="009F203A">
              <w:rPr>
                <w:color w:val="FF0000"/>
                <w:szCs w:val="20"/>
                <w:lang w:val="es-ES"/>
              </w:rPr>
              <w:t>Y / PY</w:t>
            </w:r>
            <w:r w:rsidRPr="009F203A">
              <w:rPr>
                <w:szCs w:val="20"/>
                <w:lang w:val="es-ES"/>
              </w:rPr>
              <w:t xml:space="preserve"> / </w:t>
            </w:r>
            <w:r w:rsidRPr="009F203A">
              <w:rPr>
                <w:color w:val="00B050"/>
                <w:szCs w:val="20"/>
                <w:u w:val="single"/>
                <w:lang w:val="es-ES"/>
              </w:rPr>
              <w:t>PN / N</w:t>
            </w:r>
            <w:r w:rsidRPr="009F203A">
              <w:rPr>
                <w:szCs w:val="20"/>
                <w:lang w:val="es-ES"/>
              </w:rPr>
              <w:t xml:space="preserve"> / NI</w:t>
            </w:r>
          </w:p>
          <w:p w14:paraId="138DCA4B" w14:textId="77777777" w:rsidR="00115063" w:rsidRPr="009F203A" w:rsidRDefault="00115063" w:rsidP="000A6D57">
            <w:pPr>
              <w:tabs>
                <w:tab w:val="left" w:pos="960"/>
              </w:tabs>
              <w:autoSpaceDE w:val="0"/>
              <w:autoSpaceDN w:val="0"/>
              <w:adjustRightInd w:val="0"/>
              <w:spacing w:after="0"/>
              <w:jc w:val="center"/>
              <w:rPr>
                <w:szCs w:val="20"/>
                <w:lang w:val="es-ES"/>
              </w:rPr>
            </w:pPr>
          </w:p>
        </w:tc>
      </w:tr>
      <w:tr w:rsidR="00115063" w:rsidRPr="009F203A" w14:paraId="1E6B8839" w14:textId="77777777" w:rsidTr="000A6D57">
        <w:trPr>
          <w:cantSplit/>
          <w:trHeight w:val="20"/>
        </w:trPr>
        <w:tc>
          <w:tcPr>
            <w:tcW w:w="1555" w:type="dxa"/>
            <w:vMerge/>
            <w:tcBorders>
              <w:right w:val="single" w:sz="2" w:space="0" w:color="auto"/>
            </w:tcBorders>
          </w:tcPr>
          <w:p w14:paraId="4306A5CE"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7113A554" w14:textId="77777777" w:rsidR="00115063" w:rsidRPr="009F203A" w:rsidRDefault="00115063" w:rsidP="000A6D57">
            <w:pPr>
              <w:jc w:val="left"/>
              <w:rPr>
                <w:szCs w:val="20"/>
              </w:rPr>
            </w:pPr>
            <w:r w:rsidRPr="009F203A">
              <w:rPr>
                <w:szCs w:val="20"/>
              </w:rPr>
              <w:t>2.4. Do start of follow-up and start of intervention coincide for most participants?</w:t>
            </w:r>
          </w:p>
        </w:tc>
        <w:tc>
          <w:tcPr>
            <w:tcW w:w="7087" w:type="dxa"/>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19BA6B06" w14:textId="77777777" w:rsidR="00115063" w:rsidRPr="009F203A" w:rsidRDefault="00115063" w:rsidP="000A6D57">
            <w:pPr>
              <w:tabs>
                <w:tab w:val="left" w:pos="960"/>
              </w:tabs>
              <w:autoSpaceDE w:val="0"/>
              <w:autoSpaceDN w:val="0"/>
              <w:adjustRightInd w:val="0"/>
              <w:spacing w:after="0"/>
              <w:jc w:val="left"/>
              <w:rPr>
                <w:szCs w:val="20"/>
              </w:rPr>
            </w:pPr>
            <w:r w:rsidRPr="009F203A">
              <w:rPr>
                <w:szCs w:val="20"/>
              </w:rPr>
              <w:t>If participants are not followed from the start of the intervention then a period of follow up has been excluded, and individuals who experienced the outcome soon after intervention will be missing from analyses. This problem may occur when prevalent, rather than new (incident), users of the intervention are included in analyses.</w:t>
            </w:r>
          </w:p>
        </w:tc>
        <w:tc>
          <w:tcPr>
            <w:tcW w:w="2127" w:type="dxa"/>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1FA8810D" w14:textId="77777777" w:rsidR="00115063" w:rsidRPr="009F203A" w:rsidRDefault="00115063" w:rsidP="000A6D57">
            <w:pPr>
              <w:tabs>
                <w:tab w:val="left" w:pos="960"/>
              </w:tabs>
              <w:autoSpaceDE w:val="0"/>
              <w:autoSpaceDN w:val="0"/>
              <w:adjustRightInd w:val="0"/>
              <w:spacing w:after="0"/>
              <w:jc w:val="center"/>
              <w:rPr>
                <w:szCs w:val="20"/>
              </w:rPr>
            </w:pPr>
            <w:r w:rsidRPr="009F203A">
              <w:rPr>
                <w:color w:val="00B050"/>
                <w:szCs w:val="20"/>
                <w:u w:val="single"/>
              </w:rPr>
              <w:t>Y / PY</w:t>
            </w:r>
            <w:r w:rsidRPr="009F203A">
              <w:rPr>
                <w:szCs w:val="20"/>
              </w:rPr>
              <w:t xml:space="preserve"> / </w:t>
            </w:r>
            <w:r w:rsidRPr="009F203A">
              <w:rPr>
                <w:color w:val="FF0000"/>
                <w:szCs w:val="20"/>
              </w:rPr>
              <w:t>PN / N</w:t>
            </w:r>
            <w:r w:rsidRPr="009F203A">
              <w:rPr>
                <w:szCs w:val="20"/>
              </w:rPr>
              <w:t xml:space="preserve"> / NI</w:t>
            </w:r>
          </w:p>
        </w:tc>
      </w:tr>
      <w:tr w:rsidR="00115063" w:rsidRPr="009F203A" w14:paraId="0DAB61F4" w14:textId="77777777" w:rsidTr="000A6D57">
        <w:trPr>
          <w:cantSplit/>
          <w:trHeight w:val="20"/>
        </w:trPr>
        <w:tc>
          <w:tcPr>
            <w:tcW w:w="1555" w:type="dxa"/>
            <w:vMerge/>
            <w:tcBorders>
              <w:right w:val="single" w:sz="2" w:space="0" w:color="auto"/>
            </w:tcBorders>
          </w:tcPr>
          <w:p w14:paraId="1E55A489"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5695ED97" w14:textId="77777777" w:rsidR="00115063" w:rsidRPr="009F203A" w:rsidRDefault="00115063" w:rsidP="000A6D57">
            <w:pPr>
              <w:jc w:val="left"/>
              <w:rPr>
                <w:szCs w:val="20"/>
              </w:rPr>
            </w:pPr>
            <w:r w:rsidRPr="009F203A">
              <w:rPr>
                <w:szCs w:val="20"/>
              </w:rPr>
              <w:t xml:space="preserve">2.5. </w:t>
            </w:r>
            <w:r w:rsidRPr="009F203A">
              <w:rPr>
                <w:b/>
                <w:szCs w:val="20"/>
              </w:rPr>
              <w:t xml:space="preserve">If </w:t>
            </w:r>
            <w:r w:rsidRPr="009F203A">
              <w:rPr>
                <w:b/>
                <w:color w:val="FF0000"/>
                <w:szCs w:val="20"/>
              </w:rPr>
              <w:t>Y/PY</w:t>
            </w:r>
            <w:r w:rsidRPr="009F203A">
              <w:rPr>
                <w:b/>
                <w:szCs w:val="20"/>
              </w:rPr>
              <w:t xml:space="preserve"> to 2.2 and 2.3, or </w:t>
            </w:r>
            <w:r w:rsidRPr="009F203A">
              <w:rPr>
                <w:b/>
                <w:color w:val="FF0000"/>
                <w:szCs w:val="20"/>
              </w:rPr>
              <w:t>N/PN</w:t>
            </w:r>
            <w:r w:rsidRPr="009F203A">
              <w:rPr>
                <w:b/>
                <w:szCs w:val="20"/>
              </w:rPr>
              <w:t xml:space="preserve"> to 2.4</w:t>
            </w:r>
            <w:r w:rsidRPr="009F203A">
              <w:rPr>
                <w:szCs w:val="20"/>
              </w:rPr>
              <w:t>: Were adjustment techniques used that are likely to correct for the presence of selection biases?</w:t>
            </w:r>
          </w:p>
        </w:tc>
        <w:tc>
          <w:tcPr>
            <w:tcW w:w="7087" w:type="dxa"/>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50C8A12E" w14:textId="77777777" w:rsidR="00115063" w:rsidRPr="009F203A" w:rsidRDefault="00115063" w:rsidP="000A6D57">
            <w:pPr>
              <w:tabs>
                <w:tab w:val="left" w:pos="1346"/>
              </w:tabs>
              <w:rPr>
                <w:szCs w:val="20"/>
              </w:rPr>
            </w:pPr>
            <w:r w:rsidRPr="009F203A">
              <w:rPr>
                <w:szCs w:val="20"/>
              </w:rPr>
              <w:t xml:space="preserve">It is in principle possible to correct for selection biases, for example by using inverse probability weights to create a pseudo-population in which the selection bias has been removed, or by modelling the distributions of the missing participants or follow up times and outcome events and including </w:t>
            </w:r>
            <w:r w:rsidRPr="009F203A">
              <w:rPr>
                <w:szCs w:val="20"/>
              </w:rPr>
              <w:lastRenderedPageBreak/>
              <w:t>them using missing data methodology. However such methods are rarely used and the answer to this question will usually be “No”.</w:t>
            </w:r>
          </w:p>
        </w:tc>
        <w:tc>
          <w:tcPr>
            <w:tcW w:w="2127" w:type="dxa"/>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3BDC4E0F" w14:textId="77777777" w:rsidR="00115063" w:rsidRPr="009F203A" w:rsidRDefault="00115063" w:rsidP="000A6D57">
            <w:pPr>
              <w:tabs>
                <w:tab w:val="left" w:pos="960"/>
              </w:tabs>
              <w:autoSpaceDE w:val="0"/>
              <w:autoSpaceDN w:val="0"/>
              <w:adjustRightInd w:val="0"/>
              <w:spacing w:after="0"/>
              <w:jc w:val="center"/>
              <w:rPr>
                <w:szCs w:val="20"/>
                <w:lang w:val="es-ES"/>
              </w:rPr>
            </w:pPr>
            <w:r w:rsidRPr="009F203A">
              <w:rPr>
                <w:szCs w:val="20"/>
                <w:lang w:val="es-ES"/>
              </w:rPr>
              <w:lastRenderedPageBreak/>
              <w:t>NA /</w:t>
            </w:r>
            <w:r w:rsidRPr="009F203A">
              <w:rPr>
                <w:color w:val="00B050"/>
                <w:szCs w:val="20"/>
                <w:lang w:val="es-ES"/>
              </w:rPr>
              <w:t xml:space="preserve"> </w:t>
            </w:r>
            <w:r w:rsidRPr="009F203A">
              <w:rPr>
                <w:color w:val="00B050"/>
                <w:szCs w:val="20"/>
                <w:u w:val="single"/>
                <w:lang w:val="es-ES"/>
              </w:rPr>
              <w:t>Y / PY</w:t>
            </w:r>
            <w:r w:rsidRPr="009F203A">
              <w:rPr>
                <w:szCs w:val="20"/>
                <w:lang w:val="es-ES"/>
              </w:rPr>
              <w:t xml:space="preserve"> / </w:t>
            </w:r>
            <w:r w:rsidRPr="009F203A">
              <w:rPr>
                <w:color w:val="FF0000"/>
                <w:szCs w:val="20"/>
                <w:lang w:val="es-ES"/>
              </w:rPr>
              <w:t>PN / N</w:t>
            </w:r>
            <w:r w:rsidRPr="009F203A">
              <w:rPr>
                <w:szCs w:val="20"/>
                <w:lang w:val="es-ES"/>
              </w:rPr>
              <w:t xml:space="preserve"> / NI</w:t>
            </w:r>
          </w:p>
        </w:tc>
      </w:tr>
      <w:tr w:rsidR="00115063" w:rsidRPr="009F203A" w14:paraId="0573276A" w14:textId="77777777" w:rsidTr="000A6D57">
        <w:trPr>
          <w:cantSplit/>
          <w:trHeight w:val="20"/>
        </w:trPr>
        <w:tc>
          <w:tcPr>
            <w:tcW w:w="1555" w:type="dxa"/>
            <w:vMerge/>
            <w:tcBorders>
              <w:right w:val="single" w:sz="2" w:space="0" w:color="auto"/>
            </w:tcBorders>
          </w:tcPr>
          <w:p w14:paraId="02D99294"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6FD8EF6F"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b/>
                <w:szCs w:val="20"/>
              </w:rPr>
              <w:t>Risk of bias judgement</w:t>
            </w:r>
          </w:p>
        </w:tc>
        <w:tc>
          <w:tcPr>
            <w:tcW w:w="7087" w:type="dxa"/>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706673F4"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szCs w:val="20"/>
              </w:rPr>
              <w:t xml:space="preserve">See </w:t>
            </w:r>
            <w:r w:rsidRPr="009F203A">
              <w:rPr>
                <w:rFonts w:cs="Arial"/>
                <w:szCs w:val="20"/>
              </w:rPr>
              <w:fldChar w:fldCharType="begin"/>
            </w:r>
            <w:r w:rsidRPr="009F203A">
              <w:rPr>
                <w:rFonts w:cs="Arial"/>
                <w:szCs w:val="20"/>
              </w:rPr>
              <w:instrText xml:space="preserve"> REF _Ref421192916 \h  \* MERGEFORMAT </w:instrText>
            </w:r>
            <w:r w:rsidRPr="009F203A">
              <w:rPr>
                <w:rFonts w:cs="Arial"/>
                <w:szCs w:val="20"/>
              </w:rPr>
            </w:r>
            <w:r w:rsidRPr="009F203A">
              <w:rPr>
                <w:rFonts w:cs="Arial"/>
                <w:szCs w:val="20"/>
              </w:rPr>
              <w:fldChar w:fldCharType="separate"/>
            </w:r>
            <w:r w:rsidR="000A6D57" w:rsidRPr="009F203A">
              <w:rPr>
                <w:rFonts w:cs="Arial"/>
              </w:rPr>
              <w:t xml:space="preserve">Table </w:t>
            </w:r>
            <w:r w:rsidR="000A6D57" w:rsidRPr="009F203A">
              <w:rPr>
                <w:rFonts w:cs="Arial"/>
                <w:noProof/>
              </w:rPr>
              <w:t>3</w:t>
            </w:r>
            <w:r w:rsidRPr="009F203A">
              <w:rPr>
                <w:rFonts w:cs="Arial"/>
                <w:szCs w:val="20"/>
              </w:rPr>
              <w:fldChar w:fldCharType="end"/>
            </w:r>
          </w:p>
        </w:tc>
        <w:tc>
          <w:tcPr>
            <w:tcW w:w="2127" w:type="dxa"/>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257B4783" w14:textId="77777777" w:rsidR="00115063" w:rsidRPr="009F203A" w:rsidRDefault="00115063" w:rsidP="000A6D57">
            <w:pPr>
              <w:tabs>
                <w:tab w:val="left" w:pos="960"/>
              </w:tabs>
              <w:autoSpaceDE w:val="0"/>
              <w:autoSpaceDN w:val="0"/>
              <w:adjustRightInd w:val="0"/>
              <w:spacing w:after="0"/>
              <w:jc w:val="center"/>
              <w:rPr>
                <w:szCs w:val="20"/>
              </w:rPr>
            </w:pPr>
            <w:r w:rsidRPr="009F203A">
              <w:rPr>
                <w:szCs w:val="20"/>
              </w:rPr>
              <w:t>Low / Moderate / Serious / Critical / NI</w:t>
            </w:r>
          </w:p>
        </w:tc>
      </w:tr>
      <w:tr w:rsidR="00115063" w:rsidRPr="009F203A" w14:paraId="4830BD93" w14:textId="77777777" w:rsidTr="000A6D57">
        <w:trPr>
          <w:cantSplit/>
          <w:trHeight w:val="20"/>
        </w:trPr>
        <w:tc>
          <w:tcPr>
            <w:tcW w:w="1555" w:type="dxa"/>
            <w:vMerge/>
            <w:tcBorders>
              <w:bottom w:val="single" w:sz="4" w:space="0" w:color="auto"/>
              <w:right w:val="single" w:sz="2" w:space="0" w:color="auto"/>
            </w:tcBorders>
          </w:tcPr>
          <w:p w14:paraId="2DBBB12D"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left w:val="single" w:sz="2" w:space="0" w:color="auto"/>
              <w:bottom w:val="single" w:sz="2" w:space="0" w:color="auto"/>
              <w:right w:val="single" w:sz="2" w:space="0" w:color="auto"/>
            </w:tcBorders>
          </w:tcPr>
          <w:p w14:paraId="1488D082" w14:textId="77777777" w:rsidR="00115063" w:rsidRPr="009F203A" w:rsidRDefault="00115063" w:rsidP="000A6D57">
            <w:pPr>
              <w:spacing w:after="0"/>
              <w:jc w:val="left"/>
              <w:rPr>
                <w:szCs w:val="20"/>
              </w:rPr>
            </w:pPr>
            <w:r w:rsidRPr="009F203A">
              <w:rPr>
                <w:szCs w:val="20"/>
              </w:rPr>
              <w:t xml:space="preserve">Optional: </w:t>
            </w:r>
            <w:r w:rsidRPr="009F203A">
              <w:rPr>
                <w:rFonts w:cs="Arial"/>
              </w:rPr>
              <w:t>What is the predicted direction of bias due to selection of participants into the study?</w:t>
            </w:r>
          </w:p>
        </w:tc>
        <w:tc>
          <w:tcPr>
            <w:tcW w:w="7087" w:type="dxa"/>
            <w:tcBorders>
              <w:top w:val="single" w:sz="2" w:space="0" w:color="D9D9D9" w:themeColor="background1" w:themeShade="D9"/>
              <w:left w:val="single" w:sz="2" w:space="0" w:color="auto"/>
              <w:bottom w:val="single" w:sz="2" w:space="0" w:color="auto"/>
              <w:right w:val="single" w:sz="2" w:space="0" w:color="auto"/>
            </w:tcBorders>
          </w:tcPr>
          <w:p w14:paraId="5FB3D7CD" w14:textId="77777777" w:rsidR="00115063" w:rsidRPr="009F203A" w:rsidRDefault="00115063" w:rsidP="000A6D57">
            <w:pPr>
              <w:spacing w:after="0"/>
              <w:jc w:val="left"/>
              <w:rPr>
                <w:szCs w:val="20"/>
              </w:rPr>
            </w:pPr>
            <w:r w:rsidRPr="009F203A">
              <w:rPr>
                <w:rFonts w:cs="Arial"/>
                <w:lang w:val="en-US"/>
              </w:rPr>
              <w:t>If the likely direction of bias can be predicted, it is helpful to state this. The direction might be characterized either as being towards (or away from) the null, or as being in favour of one of the interventions.</w:t>
            </w:r>
          </w:p>
        </w:tc>
        <w:tc>
          <w:tcPr>
            <w:tcW w:w="2127" w:type="dxa"/>
            <w:tcBorders>
              <w:top w:val="single" w:sz="2" w:space="0" w:color="D9D9D9" w:themeColor="background1" w:themeShade="D9"/>
              <w:left w:val="single" w:sz="2" w:space="0" w:color="auto"/>
              <w:bottom w:val="single" w:sz="2" w:space="0" w:color="auto"/>
              <w:right w:val="single" w:sz="2" w:space="0" w:color="auto"/>
            </w:tcBorders>
          </w:tcPr>
          <w:p w14:paraId="116AC5BE" w14:textId="77777777" w:rsidR="00115063" w:rsidRPr="009F203A" w:rsidRDefault="00115063" w:rsidP="000A6D57">
            <w:pPr>
              <w:spacing w:after="0"/>
              <w:jc w:val="center"/>
              <w:rPr>
                <w:szCs w:val="20"/>
              </w:rPr>
            </w:pPr>
            <w:r w:rsidRPr="009F203A">
              <w:rPr>
                <w:szCs w:val="20"/>
              </w:rPr>
              <w:t>Favours experimental / Favours comparator / Towards null /Away from null / Unpredictable</w:t>
            </w:r>
          </w:p>
        </w:tc>
      </w:tr>
      <w:tr w:rsidR="00115063" w:rsidRPr="009F203A" w14:paraId="130BA76A" w14:textId="77777777" w:rsidTr="000A6D57">
        <w:trPr>
          <w:cantSplit/>
          <w:trHeight w:val="20"/>
        </w:trPr>
        <w:tc>
          <w:tcPr>
            <w:tcW w:w="1555" w:type="dxa"/>
            <w:vMerge w:val="restart"/>
            <w:tcBorders>
              <w:top w:val="single" w:sz="4" w:space="0" w:color="auto"/>
              <w:right w:val="nil"/>
            </w:tcBorders>
          </w:tcPr>
          <w:p w14:paraId="10E5890C" w14:textId="77777777" w:rsidR="00115063" w:rsidRPr="009F203A" w:rsidRDefault="00115063" w:rsidP="000A6D57">
            <w:pPr>
              <w:spacing w:after="0"/>
              <w:jc w:val="left"/>
              <w:rPr>
                <w:rFonts w:cs="Arial"/>
                <w:szCs w:val="20"/>
              </w:rPr>
            </w:pPr>
            <w:r w:rsidRPr="009F203A">
              <w:rPr>
                <w:rFonts w:cs="Arial"/>
                <w:szCs w:val="20"/>
              </w:rPr>
              <w:t xml:space="preserve">Bias in classification of interventions </w:t>
            </w:r>
          </w:p>
        </w:tc>
        <w:tc>
          <w:tcPr>
            <w:tcW w:w="3832" w:type="dxa"/>
            <w:tcBorders>
              <w:top w:val="single" w:sz="2" w:space="0" w:color="auto"/>
              <w:bottom w:val="single" w:sz="2" w:space="0" w:color="D9D9D9" w:themeColor="background1" w:themeShade="D9"/>
              <w:right w:val="single" w:sz="4" w:space="0" w:color="auto"/>
            </w:tcBorders>
          </w:tcPr>
          <w:p w14:paraId="50C74044" w14:textId="77777777" w:rsidR="00115063" w:rsidRPr="009F203A" w:rsidRDefault="00115063" w:rsidP="000A6D57">
            <w:pPr>
              <w:keepLines/>
              <w:spacing w:after="0"/>
              <w:jc w:val="left"/>
            </w:pPr>
            <w:r w:rsidRPr="009F203A">
              <w:rPr>
                <w:rFonts w:cs="Arial"/>
                <w:szCs w:val="20"/>
              </w:rPr>
              <w:t xml:space="preserve">3.1 Were </w:t>
            </w:r>
            <w:r w:rsidRPr="009F203A">
              <w:t xml:space="preserve">intervention groups clearly defined? </w:t>
            </w:r>
          </w:p>
        </w:tc>
        <w:tc>
          <w:tcPr>
            <w:tcW w:w="7087" w:type="dxa"/>
            <w:tcBorders>
              <w:top w:val="single" w:sz="2" w:space="0" w:color="auto"/>
              <w:bottom w:val="single" w:sz="2" w:space="0" w:color="D9D9D9" w:themeColor="background1" w:themeShade="D9"/>
              <w:right w:val="single" w:sz="4" w:space="0" w:color="auto"/>
            </w:tcBorders>
          </w:tcPr>
          <w:p w14:paraId="06F93F4F" w14:textId="77777777" w:rsidR="00115063" w:rsidRPr="009F203A" w:rsidRDefault="00115063" w:rsidP="000A6D57">
            <w:pPr>
              <w:spacing w:after="0"/>
              <w:jc w:val="left"/>
              <w:rPr>
                <w:szCs w:val="20"/>
              </w:rPr>
            </w:pPr>
            <w:r w:rsidRPr="009F203A">
              <w:t>A pre-requisite for an appropriate comparison of interventions is that the interventions are well defined. Ambiguity in the definition may lead to bias in the classification of participants. For individual-level interventions, criteria for considering individuals to have received each intervention should be clear and explicit, covering issues such as type, setting, dose, frequency, intensity and/or timing of intervention. For population-level interventions (e.g. measures to control air pollution), the question relates to whether the population is clearly defined, and the answer is likely to be ‘Yes’.</w:t>
            </w:r>
          </w:p>
        </w:tc>
        <w:tc>
          <w:tcPr>
            <w:tcW w:w="2127" w:type="dxa"/>
            <w:tcBorders>
              <w:top w:val="single" w:sz="2" w:space="0" w:color="auto"/>
              <w:left w:val="single" w:sz="4" w:space="0" w:color="auto"/>
              <w:bottom w:val="single" w:sz="2" w:space="0" w:color="D9D9D9" w:themeColor="background1" w:themeShade="D9"/>
              <w:right w:val="single" w:sz="4" w:space="0" w:color="auto"/>
            </w:tcBorders>
          </w:tcPr>
          <w:p w14:paraId="22FE5B92" w14:textId="77777777" w:rsidR="00115063" w:rsidRPr="009F203A" w:rsidRDefault="00115063" w:rsidP="000A6D57">
            <w:pPr>
              <w:spacing w:after="0"/>
              <w:jc w:val="center"/>
              <w:rPr>
                <w:szCs w:val="20"/>
              </w:rPr>
            </w:pPr>
            <w:r w:rsidRPr="009F203A">
              <w:rPr>
                <w:color w:val="00B050"/>
                <w:szCs w:val="20"/>
                <w:u w:val="single"/>
              </w:rPr>
              <w:t>Y / PY</w:t>
            </w:r>
            <w:r w:rsidRPr="009F203A">
              <w:rPr>
                <w:szCs w:val="20"/>
              </w:rPr>
              <w:t xml:space="preserve"> / </w:t>
            </w:r>
            <w:r w:rsidRPr="009F203A">
              <w:rPr>
                <w:color w:val="FF0000"/>
                <w:szCs w:val="20"/>
              </w:rPr>
              <w:t>PN / N</w:t>
            </w:r>
            <w:r w:rsidRPr="009F203A">
              <w:rPr>
                <w:szCs w:val="20"/>
              </w:rPr>
              <w:t xml:space="preserve"> / NI</w:t>
            </w:r>
          </w:p>
        </w:tc>
      </w:tr>
      <w:tr w:rsidR="00115063" w:rsidRPr="009F203A" w14:paraId="67B4DD6A" w14:textId="77777777" w:rsidTr="000A6D57">
        <w:trPr>
          <w:cantSplit/>
          <w:trHeight w:val="20"/>
        </w:trPr>
        <w:tc>
          <w:tcPr>
            <w:tcW w:w="1555" w:type="dxa"/>
            <w:vMerge/>
            <w:tcBorders>
              <w:right w:val="nil"/>
            </w:tcBorders>
          </w:tcPr>
          <w:p w14:paraId="412249E6" w14:textId="77777777" w:rsidR="00115063" w:rsidRPr="009F203A" w:rsidRDefault="00115063" w:rsidP="000A6D57">
            <w:pPr>
              <w:spacing w:after="0"/>
              <w:jc w:val="left"/>
              <w:rPr>
                <w:rFonts w:cs="Arial"/>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5B79E5D4" w14:textId="77777777" w:rsidR="00115063" w:rsidRPr="009F203A" w:rsidRDefault="00115063" w:rsidP="000A6D57">
            <w:pPr>
              <w:keepLines/>
              <w:spacing w:after="0"/>
              <w:jc w:val="left"/>
              <w:rPr>
                <w:rFonts w:cs="Arial"/>
                <w:szCs w:val="20"/>
              </w:rPr>
            </w:pPr>
            <w:r w:rsidRPr="009F203A">
              <w:rPr>
                <w:rFonts w:cs="Arial"/>
                <w:szCs w:val="20"/>
              </w:rPr>
              <w:t xml:space="preserve">3.2 </w:t>
            </w:r>
            <w:r w:rsidRPr="009F203A">
              <w:t>Was the information used to define intervention groups recorded at the start of the intervention</w:t>
            </w:r>
            <w:r w:rsidRPr="009F203A">
              <w:rPr>
                <w:rFonts w:cs="Arial"/>
                <w:szCs w:val="20"/>
              </w:rPr>
              <w:t>?</w:t>
            </w:r>
          </w:p>
        </w:tc>
        <w:tc>
          <w:tcPr>
            <w:tcW w:w="7087" w:type="dxa"/>
            <w:tcBorders>
              <w:top w:val="single" w:sz="2" w:space="0" w:color="D9D9D9" w:themeColor="background1" w:themeShade="D9"/>
              <w:bottom w:val="single" w:sz="2" w:space="0" w:color="D9D9D9" w:themeColor="background1" w:themeShade="D9"/>
              <w:right w:val="single" w:sz="4" w:space="0" w:color="auto"/>
            </w:tcBorders>
          </w:tcPr>
          <w:p w14:paraId="6E72D7B8" w14:textId="77777777" w:rsidR="00115063" w:rsidRPr="009F203A" w:rsidRDefault="00115063" w:rsidP="000A6D57">
            <w:pPr>
              <w:spacing w:after="0"/>
              <w:jc w:val="left"/>
              <w:rPr>
                <w:szCs w:val="20"/>
              </w:rPr>
            </w:pPr>
            <w:r w:rsidRPr="009F203A">
              <w:t>In general, if information about interventions received is available from sources that could not have been affected by subsequent outcomes, then differential misclassification of intervention status is unlikely. Collection of the information at the time of the intervention makes it easier to avoid such misclassification. For population-level interventions (e.g. measures to control air pollution), the answer to this question is likely to be ‘Yes’.</w:t>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46CAA8A7" w14:textId="77777777" w:rsidR="00115063" w:rsidRPr="009F203A" w:rsidRDefault="00115063" w:rsidP="000A6D57">
            <w:pPr>
              <w:spacing w:after="0"/>
              <w:jc w:val="center"/>
              <w:rPr>
                <w:szCs w:val="20"/>
              </w:rPr>
            </w:pPr>
            <w:r w:rsidRPr="009F203A">
              <w:rPr>
                <w:color w:val="00B050"/>
                <w:szCs w:val="20"/>
                <w:u w:val="single"/>
              </w:rPr>
              <w:t>Y / PY</w:t>
            </w:r>
            <w:r w:rsidRPr="009F203A">
              <w:rPr>
                <w:szCs w:val="20"/>
              </w:rPr>
              <w:t xml:space="preserve"> / </w:t>
            </w:r>
            <w:r w:rsidRPr="009F203A">
              <w:rPr>
                <w:color w:val="FF0000"/>
                <w:szCs w:val="20"/>
              </w:rPr>
              <w:t>PN / N</w:t>
            </w:r>
            <w:r w:rsidRPr="009F203A">
              <w:rPr>
                <w:szCs w:val="20"/>
              </w:rPr>
              <w:t xml:space="preserve"> / NI</w:t>
            </w:r>
          </w:p>
        </w:tc>
      </w:tr>
      <w:tr w:rsidR="00115063" w:rsidRPr="009F203A" w14:paraId="69D3FF33" w14:textId="77777777" w:rsidTr="000A6D57">
        <w:trPr>
          <w:cantSplit/>
          <w:trHeight w:val="20"/>
        </w:trPr>
        <w:tc>
          <w:tcPr>
            <w:tcW w:w="1555" w:type="dxa"/>
            <w:vMerge/>
            <w:tcBorders>
              <w:right w:val="nil"/>
            </w:tcBorders>
          </w:tcPr>
          <w:p w14:paraId="209F280A" w14:textId="77777777" w:rsidR="00115063" w:rsidRPr="009F203A" w:rsidRDefault="00115063" w:rsidP="000A6D57">
            <w:pPr>
              <w:spacing w:after="0"/>
              <w:jc w:val="left"/>
              <w:rPr>
                <w:rFonts w:cs="Arial"/>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14CFDD21" w14:textId="77777777" w:rsidR="00115063" w:rsidRPr="009F203A" w:rsidRDefault="00115063" w:rsidP="000A6D57">
            <w:pPr>
              <w:spacing w:after="0"/>
              <w:jc w:val="left"/>
              <w:rPr>
                <w:rFonts w:cs="Arial"/>
                <w:szCs w:val="20"/>
              </w:rPr>
            </w:pPr>
            <w:r w:rsidRPr="009F203A">
              <w:rPr>
                <w:rFonts w:cs="Arial"/>
                <w:szCs w:val="20"/>
              </w:rPr>
              <w:t>3.3 Could classification of intervention status have been affected by knowledge of the outcome or risk of the outcome?</w:t>
            </w:r>
          </w:p>
        </w:tc>
        <w:tc>
          <w:tcPr>
            <w:tcW w:w="7087" w:type="dxa"/>
            <w:tcBorders>
              <w:top w:val="single" w:sz="2" w:space="0" w:color="D9D9D9" w:themeColor="background1" w:themeShade="D9"/>
              <w:bottom w:val="single" w:sz="2" w:space="0" w:color="D9D9D9" w:themeColor="background1" w:themeShade="D9"/>
              <w:right w:val="single" w:sz="4" w:space="0" w:color="auto"/>
            </w:tcBorders>
          </w:tcPr>
          <w:p w14:paraId="0562F822" w14:textId="77777777" w:rsidR="00115063" w:rsidRPr="009F203A" w:rsidRDefault="00115063" w:rsidP="000A6D57">
            <w:pPr>
              <w:spacing w:after="0"/>
              <w:jc w:val="left"/>
              <w:rPr>
                <w:szCs w:val="20"/>
              </w:rPr>
            </w:pPr>
            <w:r w:rsidRPr="009F203A">
              <w:t xml:space="preserve">Collection of the information at the time of the intervention may not be sufficient to avoid bias. The way in which the data are collected for the purposes of the NRSI should also avoid misclassification. </w:t>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40D5EC38" w14:textId="77777777" w:rsidR="00115063" w:rsidRPr="009F203A" w:rsidRDefault="00115063" w:rsidP="000A6D57">
            <w:pPr>
              <w:spacing w:after="0"/>
              <w:jc w:val="center"/>
              <w:rPr>
                <w:szCs w:val="20"/>
              </w:rPr>
            </w:pPr>
            <w:r w:rsidRPr="009F203A">
              <w:rPr>
                <w:color w:val="FF0000"/>
                <w:szCs w:val="20"/>
              </w:rPr>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700A993F" w14:textId="77777777" w:rsidTr="000A6D57">
        <w:trPr>
          <w:cantSplit/>
          <w:trHeight w:val="20"/>
        </w:trPr>
        <w:tc>
          <w:tcPr>
            <w:tcW w:w="1555" w:type="dxa"/>
            <w:vMerge/>
            <w:tcBorders>
              <w:right w:val="nil"/>
            </w:tcBorders>
          </w:tcPr>
          <w:p w14:paraId="04F24616" w14:textId="77777777" w:rsidR="00115063" w:rsidRPr="009F203A" w:rsidRDefault="00115063" w:rsidP="000A6D57">
            <w:pPr>
              <w:spacing w:after="0"/>
              <w:jc w:val="left"/>
              <w:rPr>
                <w:rFonts w:cs="Arial"/>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5D776573"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b/>
                <w:szCs w:val="20"/>
              </w:rPr>
              <w:t>Risk of bias judgement</w:t>
            </w:r>
          </w:p>
        </w:tc>
        <w:tc>
          <w:tcPr>
            <w:tcW w:w="7087" w:type="dxa"/>
            <w:tcBorders>
              <w:top w:val="single" w:sz="2" w:space="0" w:color="D9D9D9" w:themeColor="background1" w:themeShade="D9"/>
              <w:bottom w:val="single" w:sz="2" w:space="0" w:color="D9D9D9" w:themeColor="background1" w:themeShade="D9"/>
              <w:right w:val="single" w:sz="4" w:space="0" w:color="auto"/>
            </w:tcBorders>
          </w:tcPr>
          <w:p w14:paraId="487BD41A"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szCs w:val="20"/>
              </w:rPr>
              <w:t xml:space="preserve">See </w:t>
            </w:r>
            <w:r w:rsidRPr="009F203A">
              <w:rPr>
                <w:rFonts w:cs="Arial"/>
                <w:szCs w:val="20"/>
              </w:rPr>
              <w:fldChar w:fldCharType="begin"/>
            </w:r>
            <w:r w:rsidRPr="009F203A">
              <w:rPr>
                <w:rFonts w:cs="Arial"/>
                <w:szCs w:val="20"/>
              </w:rPr>
              <w:instrText xml:space="preserve"> REF _Ref421192916 \h  \* MERGEFORMAT </w:instrText>
            </w:r>
            <w:r w:rsidRPr="009F203A">
              <w:rPr>
                <w:rFonts w:cs="Arial"/>
                <w:szCs w:val="20"/>
              </w:rPr>
            </w:r>
            <w:r w:rsidRPr="009F203A">
              <w:rPr>
                <w:rFonts w:cs="Arial"/>
                <w:szCs w:val="20"/>
              </w:rPr>
              <w:fldChar w:fldCharType="separate"/>
            </w:r>
            <w:r w:rsidR="000A6D57" w:rsidRPr="009F203A">
              <w:rPr>
                <w:rFonts w:cs="Arial"/>
              </w:rPr>
              <w:t xml:space="preserve">Table </w:t>
            </w:r>
            <w:r w:rsidR="000A6D57" w:rsidRPr="009F203A">
              <w:rPr>
                <w:rFonts w:cs="Arial"/>
                <w:noProof/>
              </w:rPr>
              <w:t>3</w:t>
            </w:r>
            <w:r w:rsidRPr="009F203A">
              <w:rPr>
                <w:rFonts w:cs="Arial"/>
                <w:szCs w:val="20"/>
              </w:rPr>
              <w:fldChar w:fldCharType="end"/>
            </w:r>
          </w:p>
        </w:tc>
        <w:tc>
          <w:tcPr>
            <w:tcW w:w="2127" w:type="dxa"/>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184D5CA" w14:textId="77777777" w:rsidR="00115063" w:rsidRPr="009F203A" w:rsidRDefault="00115063" w:rsidP="000A6D57">
            <w:pPr>
              <w:tabs>
                <w:tab w:val="left" w:pos="960"/>
              </w:tabs>
              <w:autoSpaceDE w:val="0"/>
              <w:autoSpaceDN w:val="0"/>
              <w:adjustRightInd w:val="0"/>
              <w:spacing w:after="0"/>
              <w:jc w:val="center"/>
              <w:rPr>
                <w:szCs w:val="20"/>
              </w:rPr>
            </w:pPr>
            <w:r w:rsidRPr="009F203A">
              <w:rPr>
                <w:szCs w:val="20"/>
              </w:rPr>
              <w:t>Low / Moderate / Serious / Critical / NI</w:t>
            </w:r>
          </w:p>
        </w:tc>
      </w:tr>
      <w:tr w:rsidR="00115063" w:rsidRPr="009F203A" w14:paraId="6267D086" w14:textId="77777777" w:rsidTr="000A6D57">
        <w:trPr>
          <w:cantSplit/>
          <w:trHeight w:val="20"/>
        </w:trPr>
        <w:tc>
          <w:tcPr>
            <w:tcW w:w="1555" w:type="dxa"/>
            <w:vMerge/>
            <w:tcBorders>
              <w:right w:val="nil"/>
            </w:tcBorders>
          </w:tcPr>
          <w:p w14:paraId="61A5F12F" w14:textId="77777777" w:rsidR="00115063" w:rsidRPr="009F203A" w:rsidRDefault="00115063" w:rsidP="000A6D57">
            <w:pPr>
              <w:spacing w:after="0"/>
              <w:jc w:val="left"/>
              <w:rPr>
                <w:rFonts w:cs="Arial"/>
                <w:szCs w:val="20"/>
              </w:rPr>
            </w:pPr>
          </w:p>
        </w:tc>
        <w:tc>
          <w:tcPr>
            <w:tcW w:w="3832" w:type="dxa"/>
            <w:tcBorders>
              <w:top w:val="single" w:sz="2" w:space="0" w:color="D9D9D9" w:themeColor="background1" w:themeShade="D9"/>
              <w:bottom w:val="single" w:sz="4" w:space="0" w:color="auto"/>
              <w:right w:val="single" w:sz="4" w:space="0" w:color="auto"/>
            </w:tcBorders>
          </w:tcPr>
          <w:p w14:paraId="3622761C" w14:textId="77777777" w:rsidR="00115063" w:rsidRPr="009F203A" w:rsidRDefault="00115063" w:rsidP="000A6D57">
            <w:pPr>
              <w:spacing w:after="0"/>
              <w:jc w:val="left"/>
              <w:rPr>
                <w:rFonts w:cs="Arial"/>
              </w:rPr>
            </w:pPr>
            <w:r w:rsidRPr="009F203A">
              <w:rPr>
                <w:szCs w:val="20"/>
              </w:rPr>
              <w:t xml:space="preserve">Optional: </w:t>
            </w:r>
            <w:r w:rsidRPr="009F203A">
              <w:rPr>
                <w:rFonts w:cs="Arial"/>
              </w:rPr>
              <w:t>What is the predicted direction of bias due to measurement of outcomes or interventions?</w:t>
            </w:r>
          </w:p>
        </w:tc>
        <w:tc>
          <w:tcPr>
            <w:tcW w:w="7087" w:type="dxa"/>
            <w:tcBorders>
              <w:top w:val="single" w:sz="2" w:space="0" w:color="D9D9D9" w:themeColor="background1" w:themeShade="D9"/>
              <w:bottom w:val="single" w:sz="4" w:space="0" w:color="auto"/>
              <w:right w:val="single" w:sz="4" w:space="0" w:color="auto"/>
            </w:tcBorders>
          </w:tcPr>
          <w:p w14:paraId="6319E870" w14:textId="77777777" w:rsidR="00115063" w:rsidRPr="009F203A" w:rsidRDefault="00115063" w:rsidP="000A6D57">
            <w:pPr>
              <w:spacing w:after="0"/>
              <w:jc w:val="left"/>
              <w:rPr>
                <w:szCs w:val="20"/>
              </w:rPr>
            </w:pPr>
            <w:r w:rsidRPr="009F203A">
              <w:rPr>
                <w:rFonts w:cs="Arial"/>
                <w:lang w:val="en-US"/>
              </w:rPr>
              <w:t>If the likely direction of bias can be predicted, it is helpful to state this. The direction might be characterized either as being towards (or away from) the null, or as being in favour of one of the interventions.</w:t>
            </w:r>
          </w:p>
        </w:tc>
        <w:tc>
          <w:tcPr>
            <w:tcW w:w="2127" w:type="dxa"/>
            <w:tcBorders>
              <w:top w:val="single" w:sz="2" w:space="0" w:color="D9D9D9" w:themeColor="background1" w:themeShade="D9"/>
              <w:left w:val="single" w:sz="4" w:space="0" w:color="auto"/>
              <w:bottom w:val="single" w:sz="4" w:space="0" w:color="auto"/>
              <w:right w:val="single" w:sz="4" w:space="0" w:color="auto"/>
            </w:tcBorders>
          </w:tcPr>
          <w:p w14:paraId="73F6E97A" w14:textId="77777777" w:rsidR="00115063" w:rsidRPr="009F203A" w:rsidRDefault="00115063" w:rsidP="000A6D57">
            <w:pPr>
              <w:spacing w:after="0"/>
              <w:jc w:val="center"/>
              <w:rPr>
                <w:szCs w:val="20"/>
              </w:rPr>
            </w:pPr>
            <w:r w:rsidRPr="009F203A">
              <w:rPr>
                <w:szCs w:val="20"/>
              </w:rPr>
              <w:t>Favours experimental / Favours comparator / Towards null /Away from null / Unpredictable</w:t>
            </w:r>
          </w:p>
        </w:tc>
      </w:tr>
      <w:tr w:rsidR="00115063" w:rsidRPr="009F203A" w14:paraId="46588F5F" w14:textId="77777777" w:rsidTr="000A6D57">
        <w:trPr>
          <w:cantSplit/>
          <w:trHeight w:val="20"/>
        </w:trPr>
        <w:tc>
          <w:tcPr>
            <w:tcW w:w="1555" w:type="dxa"/>
            <w:vMerge w:val="restart"/>
            <w:tcBorders>
              <w:top w:val="single" w:sz="4" w:space="0" w:color="auto"/>
              <w:right w:val="nil"/>
            </w:tcBorders>
          </w:tcPr>
          <w:p w14:paraId="43B79167" w14:textId="77777777" w:rsidR="00115063" w:rsidRPr="009F203A" w:rsidRDefault="00115063" w:rsidP="000A6D57">
            <w:pPr>
              <w:spacing w:after="0"/>
              <w:jc w:val="left"/>
              <w:rPr>
                <w:szCs w:val="20"/>
              </w:rPr>
            </w:pPr>
            <w:r w:rsidRPr="009F203A">
              <w:rPr>
                <w:rFonts w:cs="Arial"/>
                <w:szCs w:val="20"/>
              </w:rPr>
              <w:lastRenderedPageBreak/>
              <w:t>Bias due to deviations from intended interventions</w:t>
            </w:r>
          </w:p>
        </w:tc>
        <w:tc>
          <w:tcPr>
            <w:tcW w:w="10919" w:type="dxa"/>
            <w:gridSpan w:val="2"/>
            <w:tcBorders>
              <w:top w:val="single" w:sz="4" w:space="0" w:color="auto"/>
              <w:bottom w:val="single" w:sz="4" w:space="0" w:color="D9D9D9" w:themeColor="background1" w:themeShade="D9"/>
            </w:tcBorders>
          </w:tcPr>
          <w:p w14:paraId="7451E565" w14:textId="77777777" w:rsidR="00115063" w:rsidRPr="009F203A" w:rsidRDefault="00115063" w:rsidP="000A6D57">
            <w:pPr>
              <w:spacing w:after="0"/>
              <w:jc w:val="left"/>
              <w:rPr>
                <w:szCs w:val="20"/>
              </w:rPr>
            </w:pPr>
            <w:r w:rsidRPr="009F203A">
              <w:rPr>
                <w:rFonts w:cs="Arial"/>
                <w:b/>
              </w:rPr>
              <w:t>If your aim for this study is to assess the effect of assignment to intervention, answer questions 4.1 and 4.2</w:t>
            </w:r>
          </w:p>
        </w:tc>
        <w:tc>
          <w:tcPr>
            <w:tcW w:w="2127" w:type="dxa"/>
            <w:tcBorders>
              <w:top w:val="single" w:sz="4" w:space="0" w:color="auto"/>
              <w:bottom w:val="single" w:sz="4" w:space="0" w:color="D9D9D9" w:themeColor="background1" w:themeShade="D9"/>
              <w:right w:val="single" w:sz="4" w:space="0" w:color="auto"/>
            </w:tcBorders>
          </w:tcPr>
          <w:p w14:paraId="04DA50C0" w14:textId="77777777" w:rsidR="00115063" w:rsidRPr="009F203A" w:rsidRDefault="00115063" w:rsidP="000A6D57">
            <w:pPr>
              <w:spacing w:after="0"/>
              <w:jc w:val="center"/>
              <w:rPr>
                <w:szCs w:val="20"/>
              </w:rPr>
            </w:pPr>
          </w:p>
        </w:tc>
      </w:tr>
      <w:tr w:rsidR="00115063" w:rsidRPr="009F203A" w14:paraId="6A26D96E" w14:textId="77777777" w:rsidTr="000A6D57">
        <w:trPr>
          <w:cantSplit/>
          <w:trHeight w:val="20"/>
        </w:trPr>
        <w:tc>
          <w:tcPr>
            <w:tcW w:w="1555" w:type="dxa"/>
            <w:vMerge/>
            <w:tcBorders>
              <w:top w:val="single" w:sz="4" w:space="0" w:color="auto"/>
              <w:right w:val="nil"/>
            </w:tcBorders>
          </w:tcPr>
          <w:p w14:paraId="4E80FD23" w14:textId="77777777" w:rsidR="00115063" w:rsidRPr="009F203A" w:rsidRDefault="00115063" w:rsidP="000A6D57">
            <w:pPr>
              <w:spacing w:after="0"/>
              <w:jc w:val="left"/>
              <w:rPr>
                <w:rFonts w:cs="Arial"/>
                <w:szCs w:val="20"/>
              </w:rPr>
            </w:pPr>
          </w:p>
        </w:tc>
        <w:tc>
          <w:tcPr>
            <w:tcW w:w="3832" w:type="dxa"/>
            <w:tcBorders>
              <w:top w:val="single" w:sz="4" w:space="0" w:color="D9D9D9" w:themeColor="background1" w:themeShade="D9"/>
              <w:bottom w:val="single" w:sz="4" w:space="0" w:color="D9D9D9" w:themeColor="background1" w:themeShade="D9"/>
              <w:right w:val="single" w:sz="4" w:space="0" w:color="auto"/>
            </w:tcBorders>
          </w:tcPr>
          <w:p w14:paraId="457C0872" w14:textId="77777777" w:rsidR="00115063" w:rsidRPr="009F203A" w:rsidRDefault="00115063" w:rsidP="000A6D57">
            <w:pPr>
              <w:spacing w:after="0"/>
              <w:jc w:val="left"/>
              <w:rPr>
                <w:rFonts w:cs="Arial"/>
              </w:rPr>
            </w:pPr>
            <w:r w:rsidRPr="009F203A">
              <w:rPr>
                <w:szCs w:val="20"/>
              </w:rPr>
              <w:t>4.1. Were there deviations from the intended intervention beyond what would be expected in usual practice?</w:t>
            </w:r>
          </w:p>
        </w:tc>
        <w:tc>
          <w:tcPr>
            <w:tcW w:w="7087" w:type="dxa"/>
            <w:tcBorders>
              <w:top w:val="single" w:sz="4" w:space="0" w:color="D9D9D9" w:themeColor="background1" w:themeShade="D9"/>
              <w:bottom w:val="single" w:sz="4" w:space="0" w:color="D9D9D9" w:themeColor="background1" w:themeShade="D9"/>
            </w:tcBorders>
          </w:tcPr>
          <w:p w14:paraId="425CEA5C" w14:textId="77777777" w:rsidR="00115063" w:rsidRPr="009F203A" w:rsidRDefault="00115063" w:rsidP="000A6D57">
            <w:pPr>
              <w:autoSpaceDE w:val="0"/>
              <w:autoSpaceDN w:val="0"/>
              <w:adjustRightInd w:val="0"/>
              <w:spacing w:after="0"/>
            </w:pPr>
            <w:r w:rsidRPr="009F203A">
              <w:t>Deviations that happen in usual practice following the intervention (for example, cessation of a drug intervention because of acute toxicity) are part of the intended intervention and therefore do not lead to bias in the effect of assignment to intervention.</w:t>
            </w:r>
          </w:p>
          <w:p w14:paraId="0197A950" w14:textId="77777777" w:rsidR="00115063" w:rsidRPr="009F203A" w:rsidRDefault="00115063" w:rsidP="000A6D57">
            <w:pPr>
              <w:autoSpaceDE w:val="0"/>
              <w:autoSpaceDN w:val="0"/>
              <w:adjustRightInd w:val="0"/>
              <w:spacing w:after="0"/>
            </w:pPr>
          </w:p>
          <w:p w14:paraId="32470607" w14:textId="77777777" w:rsidR="00115063" w:rsidRPr="009F203A" w:rsidRDefault="00115063" w:rsidP="000A6D57">
            <w:pPr>
              <w:autoSpaceDE w:val="0"/>
              <w:autoSpaceDN w:val="0"/>
              <w:adjustRightInd w:val="0"/>
              <w:spacing w:after="0"/>
              <w:rPr>
                <w:szCs w:val="20"/>
              </w:rPr>
            </w:pPr>
            <w:r w:rsidRPr="009F203A">
              <w:t>Deviations may arise due to expectations of a difference between intervention and comparator (for example because participants feel unlucky to have been assigned to the comparator group and therefore seek the active intervention, or components of it, or other interventions). Such deviations are not part of usual practice, so may lead to biased effect estimates. However these are not expected in observational studies of individuals in routine care.</w:t>
            </w:r>
          </w:p>
          <w:p w14:paraId="69BF1B93" w14:textId="77777777" w:rsidR="00115063" w:rsidRPr="009F203A" w:rsidRDefault="00115063" w:rsidP="000A6D57">
            <w:pPr>
              <w:spacing w:after="0"/>
              <w:jc w:val="left"/>
              <w:rPr>
                <w:szCs w:val="20"/>
              </w:rPr>
            </w:pPr>
          </w:p>
        </w:tc>
        <w:tc>
          <w:tcPr>
            <w:tcW w:w="2127" w:type="dxa"/>
            <w:tcBorders>
              <w:top w:val="single" w:sz="4" w:space="0" w:color="D9D9D9" w:themeColor="background1" w:themeShade="D9"/>
              <w:bottom w:val="single" w:sz="4" w:space="0" w:color="D9D9D9" w:themeColor="background1" w:themeShade="D9"/>
              <w:right w:val="single" w:sz="4" w:space="0" w:color="auto"/>
            </w:tcBorders>
          </w:tcPr>
          <w:p w14:paraId="6391C45C" w14:textId="77777777" w:rsidR="00115063" w:rsidRPr="009F203A" w:rsidRDefault="00115063" w:rsidP="000A6D57">
            <w:pPr>
              <w:spacing w:after="0"/>
              <w:jc w:val="center"/>
              <w:rPr>
                <w:color w:val="00B050"/>
                <w:szCs w:val="20"/>
                <w:u w:val="single"/>
              </w:rPr>
            </w:pPr>
            <w:r w:rsidRPr="009F203A">
              <w:rPr>
                <w:color w:val="FF0000"/>
                <w:szCs w:val="20"/>
              </w:rPr>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0C12DA1B" w14:textId="77777777" w:rsidTr="000A6D57">
        <w:trPr>
          <w:cantSplit/>
          <w:trHeight w:val="20"/>
        </w:trPr>
        <w:tc>
          <w:tcPr>
            <w:tcW w:w="1555" w:type="dxa"/>
            <w:vMerge/>
            <w:tcBorders>
              <w:top w:val="single" w:sz="4" w:space="0" w:color="auto"/>
              <w:right w:val="nil"/>
            </w:tcBorders>
          </w:tcPr>
          <w:p w14:paraId="6F705342" w14:textId="77777777" w:rsidR="00115063" w:rsidRPr="009F203A" w:rsidRDefault="00115063" w:rsidP="000A6D57">
            <w:pPr>
              <w:spacing w:after="0"/>
              <w:jc w:val="left"/>
              <w:rPr>
                <w:rFonts w:cs="Arial"/>
                <w:szCs w:val="20"/>
              </w:rPr>
            </w:pPr>
          </w:p>
        </w:tc>
        <w:tc>
          <w:tcPr>
            <w:tcW w:w="3832" w:type="dxa"/>
            <w:tcBorders>
              <w:top w:val="single" w:sz="4" w:space="0" w:color="D9D9D9" w:themeColor="background1" w:themeShade="D9"/>
              <w:bottom w:val="single" w:sz="4" w:space="0" w:color="D9D9D9" w:themeColor="background1" w:themeShade="D9"/>
              <w:right w:val="single" w:sz="4" w:space="0" w:color="auto"/>
            </w:tcBorders>
          </w:tcPr>
          <w:p w14:paraId="4337064F" w14:textId="77777777" w:rsidR="00115063" w:rsidRPr="009F203A" w:rsidRDefault="00115063" w:rsidP="000A6D57">
            <w:pPr>
              <w:spacing w:after="0"/>
              <w:jc w:val="left"/>
              <w:rPr>
                <w:rFonts w:cs="Arial"/>
              </w:rPr>
            </w:pPr>
            <w:r w:rsidRPr="009F203A">
              <w:rPr>
                <w:szCs w:val="20"/>
              </w:rPr>
              <w:t xml:space="preserve">4.2. </w:t>
            </w:r>
            <w:r w:rsidRPr="009F203A">
              <w:rPr>
                <w:b/>
                <w:szCs w:val="20"/>
              </w:rPr>
              <w:t xml:space="preserve">If </w:t>
            </w:r>
            <w:r w:rsidRPr="009F203A">
              <w:rPr>
                <w:b/>
                <w:color w:val="FF0000"/>
                <w:szCs w:val="20"/>
              </w:rPr>
              <w:t>Y/PY</w:t>
            </w:r>
            <w:r w:rsidRPr="009F203A">
              <w:rPr>
                <w:b/>
                <w:szCs w:val="20"/>
              </w:rPr>
              <w:t xml:space="preserve"> to 4.1</w:t>
            </w:r>
            <w:r w:rsidRPr="009F203A">
              <w:rPr>
                <w:szCs w:val="20"/>
              </w:rPr>
              <w:t xml:space="preserve">: Were these deviations from intended intervention unbalanced between groups </w:t>
            </w:r>
            <w:r w:rsidRPr="009F203A">
              <w:rPr>
                <w:i/>
                <w:szCs w:val="20"/>
              </w:rPr>
              <w:t>and</w:t>
            </w:r>
            <w:r w:rsidRPr="009F203A">
              <w:rPr>
                <w:szCs w:val="20"/>
              </w:rPr>
              <w:t xml:space="preserve"> likely to have affected the outcome?</w:t>
            </w:r>
          </w:p>
        </w:tc>
        <w:tc>
          <w:tcPr>
            <w:tcW w:w="7087" w:type="dxa"/>
            <w:tcBorders>
              <w:top w:val="single" w:sz="4" w:space="0" w:color="D9D9D9" w:themeColor="background1" w:themeShade="D9"/>
              <w:bottom w:val="single" w:sz="4" w:space="0" w:color="D9D9D9" w:themeColor="background1" w:themeShade="D9"/>
            </w:tcBorders>
          </w:tcPr>
          <w:p w14:paraId="30F9DDF1" w14:textId="77777777" w:rsidR="00115063" w:rsidRPr="009F203A" w:rsidRDefault="00115063" w:rsidP="000A6D57">
            <w:pPr>
              <w:spacing w:after="0"/>
              <w:jc w:val="left"/>
              <w:rPr>
                <w:szCs w:val="20"/>
              </w:rPr>
            </w:pPr>
            <w:r w:rsidRPr="009F203A">
              <w:rPr>
                <w:szCs w:val="20"/>
              </w:rPr>
              <w:t>Deviations from intended interventions that do not reflect usual practice will be important if they affect the outcome, but not otherwise. Furthermore, bias will arise only if there is imbalance in the deviations across the two groups.</w:t>
            </w:r>
          </w:p>
        </w:tc>
        <w:tc>
          <w:tcPr>
            <w:tcW w:w="2127" w:type="dxa"/>
            <w:tcBorders>
              <w:top w:val="single" w:sz="4" w:space="0" w:color="D9D9D9" w:themeColor="background1" w:themeShade="D9"/>
              <w:bottom w:val="single" w:sz="4" w:space="0" w:color="D9D9D9" w:themeColor="background1" w:themeShade="D9"/>
              <w:right w:val="single" w:sz="4" w:space="0" w:color="auto"/>
            </w:tcBorders>
          </w:tcPr>
          <w:p w14:paraId="7CC426D6" w14:textId="77777777" w:rsidR="00115063" w:rsidRPr="009F203A" w:rsidRDefault="00115063" w:rsidP="000A6D57">
            <w:pPr>
              <w:spacing w:after="0"/>
              <w:jc w:val="center"/>
              <w:rPr>
                <w:color w:val="00B050"/>
                <w:szCs w:val="20"/>
                <w:u w:val="single"/>
              </w:rPr>
            </w:pPr>
            <w:r w:rsidRPr="009F203A">
              <w:rPr>
                <w:szCs w:val="20"/>
              </w:rPr>
              <w:t xml:space="preserve">NA / </w:t>
            </w:r>
            <w:r w:rsidRPr="009F203A">
              <w:rPr>
                <w:color w:val="FF0000"/>
                <w:szCs w:val="20"/>
              </w:rPr>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396232C4" w14:textId="77777777" w:rsidTr="000A6D57">
        <w:trPr>
          <w:cantSplit/>
          <w:trHeight w:val="20"/>
        </w:trPr>
        <w:tc>
          <w:tcPr>
            <w:tcW w:w="1555" w:type="dxa"/>
            <w:vMerge/>
            <w:tcBorders>
              <w:right w:val="nil"/>
            </w:tcBorders>
          </w:tcPr>
          <w:p w14:paraId="4A45E2BF" w14:textId="77777777" w:rsidR="00115063" w:rsidRPr="009F203A" w:rsidRDefault="00115063" w:rsidP="000A6D57">
            <w:pPr>
              <w:spacing w:after="0"/>
              <w:jc w:val="left"/>
              <w:rPr>
                <w:szCs w:val="20"/>
              </w:rPr>
            </w:pPr>
          </w:p>
        </w:tc>
        <w:tc>
          <w:tcPr>
            <w:tcW w:w="10919" w:type="dxa"/>
            <w:gridSpan w:val="2"/>
            <w:tcBorders>
              <w:top w:val="single" w:sz="4" w:space="0" w:color="D9D9D9" w:themeColor="background1" w:themeShade="D9"/>
              <w:bottom w:val="single" w:sz="4" w:space="0" w:color="D9D9D9" w:themeColor="background1" w:themeShade="D9"/>
            </w:tcBorders>
          </w:tcPr>
          <w:p w14:paraId="7618A847" w14:textId="77777777" w:rsidR="00115063" w:rsidRPr="009F203A" w:rsidRDefault="00115063" w:rsidP="000A6D57">
            <w:pPr>
              <w:spacing w:after="0"/>
              <w:jc w:val="left"/>
              <w:rPr>
                <w:b/>
                <w:szCs w:val="20"/>
              </w:rPr>
            </w:pPr>
            <w:r w:rsidRPr="009F203A">
              <w:rPr>
                <w:rFonts w:cs="Arial"/>
                <w:b/>
              </w:rPr>
              <w:t>If your aim for this study is to assess the effect of starting and adhering to intervention, answer questions 4.3 to 4.6</w:t>
            </w:r>
          </w:p>
        </w:tc>
        <w:tc>
          <w:tcPr>
            <w:tcW w:w="2127" w:type="dxa"/>
            <w:tcBorders>
              <w:top w:val="single" w:sz="4" w:space="0" w:color="D9D9D9" w:themeColor="background1" w:themeShade="D9"/>
              <w:bottom w:val="single" w:sz="4" w:space="0" w:color="D9D9D9" w:themeColor="background1" w:themeShade="D9"/>
            </w:tcBorders>
          </w:tcPr>
          <w:p w14:paraId="2AFCA567" w14:textId="77777777" w:rsidR="00115063" w:rsidRPr="009F203A" w:rsidRDefault="00115063" w:rsidP="000A6D57">
            <w:pPr>
              <w:spacing w:after="0"/>
              <w:jc w:val="left"/>
              <w:rPr>
                <w:szCs w:val="20"/>
              </w:rPr>
            </w:pPr>
          </w:p>
        </w:tc>
      </w:tr>
      <w:tr w:rsidR="00115063" w:rsidRPr="009F203A" w14:paraId="32FE3977" w14:textId="77777777" w:rsidTr="000A6D57">
        <w:trPr>
          <w:cantSplit/>
          <w:trHeight w:val="20"/>
        </w:trPr>
        <w:tc>
          <w:tcPr>
            <w:tcW w:w="1555" w:type="dxa"/>
            <w:vMerge/>
            <w:tcBorders>
              <w:right w:val="nil"/>
            </w:tcBorders>
          </w:tcPr>
          <w:p w14:paraId="07425496" w14:textId="77777777" w:rsidR="00115063" w:rsidRPr="009F203A" w:rsidRDefault="00115063" w:rsidP="000A6D57">
            <w:pPr>
              <w:spacing w:after="0"/>
              <w:jc w:val="left"/>
              <w:rPr>
                <w:szCs w:val="20"/>
              </w:rPr>
            </w:pPr>
          </w:p>
        </w:tc>
        <w:tc>
          <w:tcPr>
            <w:tcW w:w="3832" w:type="dxa"/>
            <w:tcBorders>
              <w:top w:val="single" w:sz="4" w:space="0" w:color="D9D9D9" w:themeColor="background1" w:themeShade="D9"/>
              <w:bottom w:val="single" w:sz="2" w:space="0" w:color="D9D9D9" w:themeColor="background1" w:themeShade="D9"/>
              <w:right w:val="single" w:sz="4" w:space="0" w:color="auto"/>
            </w:tcBorders>
          </w:tcPr>
          <w:p w14:paraId="16B3A7A1" w14:textId="77777777" w:rsidR="00115063" w:rsidRPr="009F203A" w:rsidRDefault="00115063" w:rsidP="000A6D57">
            <w:pPr>
              <w:spacing w:after="0"/>
              <w:jc w:val="left"/>
              <w:rPr>
                <w:rFonts w:cs="Arial"/>
              </w:rPr>
            </w:pPr>
            <w:r w:rsidRPr="009F203A">
              <w:rPr>
                <w:rFonts w:cs="Arial"/>
              </w:rPr>
              <w:t>4.3. Were important co-interventions balanced across intervention groups?</w:t>
            </w:r>
          </w:p>
        </w:tc>
        <w:tc>
          <w:tcPr>
            <w:tcW w:w="7087" w:type="dxa"/>
            <w:tcBorders>
              <w:top w:val="single" w:sz="4" w:space="0" w:color="D9D9D9" w:themeColor="background1" w:themeShade="D9"/>
              <w:bottom w:val="single" w:sz="2" w:space="0" w:color="D9D9D9" w:themeColor="background1" w:themeShade="D9"/>
            </w:tcBorders>
          </w:tcPr>
          <w:p w14:paraId="05329A9E" w14:textId="77777777" w:rsidR="00115063" w:rsidRPr="009F203A" w:rsidRDefault="00115063" w:rsidP="000A6D57">
            <w:pPr>
              <w:tabs>
                <w:tab w:val="left" w:pos="960"/>
              </w:tabs>
              <w:autoSpaceDE w:val="0"/>
              <w:autoSpaceDN w:val="0"/>
              <w:adjustRightInd w:val="0"/>
              <w:spacing w:after="40"/>
              <w:jc w:val="left"/>
              <w:rPr>
                <w:rFonts w:cs="Arial"/>
              </w:rPr>
            </w:pPr>
            <w:r w:rsidRPr="009F203A">
              <w:rPr>
                <w:rFonts w:cs="Arial"/>
              </w:rPr>
              <w:t>Risk of bias will be higher if unplanned co-interventions were implemented in a way that would bias the estimated effect of intervention. Co-interventions will be important if they affect the outcome, but not otherwise. Bias will arise only if there is imbalance in such co-interventions between the intervention groups. Consider the co-interventions, including any pre-specified co-interventions, that are likely to affect the outcome and to have been administered in this study. Consider whether these co-interventions are balanced between intervention groups.</w:t>
            </w:r>
          </w:p>
        </w:tc>
        <w:tc>
          <w:tcPr>
            <w:tcW w:w="2127" w:type="dxa"/>
            <w:tcBorders>
              <w:top w:val="single" w:sz="4" w:space="0" w:color="D9D9D9" w:themeColor="background1" w:themeShade="D9"/>
              <w:bottom w:val="single" w:sz="2" w:space="0" w:color="D9D9D9" w:themeColor="background1" w:themeShade="D9"/>
              <w:right w:val="single" w:sz="4" w:space="0" w:color="auto"/>
            </w:tcBorders>
          </w:tcPr>
          <w:p w14:paraId="01624BAF" w14:textId="77777777" w:rsidR="00115063" w:rsidRPr="009F203A" w:rsidRDefault="00115063" w:rsidP="000A6D57">
            <w:pPr>
              <w:spacing w:after="0"/>
              <w:jc w:val="center"/>
              <w:rPr>
                <w:color w:val="FF0000"/>
                <w:szCs w:val="20"/>
                <w:lang w:val="es-ES"/>
              </w:rPr>
            </w:pPr>
            <w:r w:rsidRPr="009F203A">
              <w:rPr>
                <w:color w:val="00B050"/>
                <w:szCs w:val="20"/>
                <w:u w:val="single"/>
                <w:lang w:val="es-ES"/>
              </w:rPr>
              <w:t>Y / PY</w:t>
            </w:r>
            <w:r w:rsidRPr="009F203A">
              <w:rPr>
                <w:szCs w:val="20"/>
                <w:lang w:val="es-ES"/>
              </w:rPr>
              <w:t xml:space="preserve"> / </w:t>
            </w:r>
            <w:r w:rsidRPr="009F203A">
              <w:rPr>
                <w:color w:val="FF0000"/>
                <w:szCs w:val="20"/>
                <w:lang w:val="es-ES"/>
              </w:rPr>
              <w:t>PN / N</w:t>
            </w:r>
            <w:r w:rsidRPr="009F203A">
              <w:rPr>
                <w:szCs w:val="20"/>
                <w:lang w:val="es-ES"/>
              </w:rPr>
              <w:t xml:space="preserve"> / NI</w:t>
            </w:r>
          </w:p>
        </w:tc>
      </w:tr>
      <w:tr w:rsidR="00115063" w:rsidRPr="009F203A" w14:paraId="1B79F379" w14:textId="77777777" w:rsidTr="000A6D57">
        <w:trPr>
          <w:cantSplit/>
          <w:trHeight w:val="20"/>
        </w:trPr>
        <w:tc>
          <w:tcPr>
            <w:tcW w:w="1555" w:type="dxa"/>
            <w:vMerge/>
            <w:tcBorders>
              <w:right w:val="nil"/>
            </w:tcBorders>
          </w:tcPr>
          <w:p w14:paraId="5DEF493F"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3FD9D203" w14:textId="77777777" w:rsidR="00115063" w:rsidRPr="009F203A" w:rsidRDefault="00115063" w:rsidP="000A6D57">
            <w:pPr>
              <w:spacing w:after="0"/>
              <w:jc w:val="left"/>
              <w:rPr>
                <w:rFonts w:cs="Arial"/>
              </w:rPr>
            </w:pPr>
            <w:r w:rsidRPr="009F203A">
              <w:rPr>
                <w:rFonts w:cs="Arial"/>
              </w:rPr>
              <w:t>4.4. Was the intervention implemented successfully for most participants?</w:t>
            </w:r>
          </w:p>
        </w:tc>
        <w:tc>
          <w:tcPr>
            <w:tcW w:w="7087" w:type="dxa"/>
            <w:tcBorders>
              <w:top w:val="single" w:sz="2" w:space="0" w:color="D9D9D9" w:themeColor="background1" w:themeShade="D9"/>
              <w:bottom w:val="single" w:sz="2" w:space="0" w:color="D9D9D9" w:themeColor="background1" w:themeShade="D9"/>
            </w:tcBorders>
          </w:tcPr>
          <w:p w14:paraId="225A9043" w14:textId="77777777" w:rsidR="00115063" w:rsidRPr="009F203A" w:rsidRDefault="00115063" w:rsidP="000A6D57">
            <w:pPr>
              <w:tabs>
                <w:tab w:val="left" w:pos="960"/>
              </w:tabs>
              <w:autoSpaceDE w:val="0"/>
              <w:autoSpaceDN w:val="0"/>
              <w:adjustRightInd w:val="0"/>
              <w:spacing w:after="40"/>
              <w:jc w:val="left"/>
              <w:rPr>
                <w:rFonts w:cs="Arial"/>
              </w:rPr>
            </w:pPr>
            <w:r w:rsidRPr="009F203A">
              <w:rPr>
                <w:szCs w:val="20"/>
              </w:rPr>
              <w:t>Risk of bias will be higher if the intervention was not implemented as intended by, for example, the health care professionals delivering care during the trial. Consider whether implementation of the intervention was successful for most participants.</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075D25A6" w14:textId="77777777" w:rsidR="00115063" w:rsidRPr="009F203A" w:rsidRDefault="00115063" w:rsidP="000A6D57">
            <w:pPr>
              <w:spacing w:after="0"/>
              <w:jc w:val="center"/>
              <w:rPr>
                <w:color w:val="FF0000"/>
                <w:szCs w:val="20"/>
                <w:lang w:val="es-ES"/>
              </w:rPr>
            </w:pPr>
            <w:r w:rsidRPr="009F203A">
              <w:rPr>
                <w:color w:val="00B050"/>
                <w:szCs w:val="20"/>
                <w:u w:val="single"/>
              </w:rPr>
              <w:t>Y / PY</w:t>
            </w:r>
            <w:r w:rsidRPr="009F203A">
              <w:rPr>
                <w:szCs w:val="20"/>
              </w:rPr>
              <w:t xml:space="preserve"> / </w:t>
            </w:r>
            <w:r w:rsidRPr="009F203A">
              <w:rPr>
                <w:color w:val="FF0000"/>
                <w:szCs w:val="20"/>
              </w:rPr>
              <w:t>PN / N</w:t>
            </w:r>
            <w:r w:rsidRPr="009F203A">
              <w:rPr>
                <w:szCs w:val="20"/>
              </w:rPr>
              <w:t xml:space="preserve"> / NI</w:t>
            </w:r>
          </w:p>
        </w:tc>
      </w:tr>
      <w:tr w:rsidR="00115063" w:rsidRPr="009F203A" w14:paraId="391505FD" w14:textId="77777777" w:rsidTr="000A6D57">
        <w:trPr>
          <w:cantSplit/>
          <w:trHeight w:val="20"/>
        </w:trPr>
        <w:tc>
          <w:tcPr>
            <w:tcW w:w="1555" w:type="dxa"/>
            <w:vMerge/>
            <w:tcBorders>
              <w:right w:val="nil"/>
            </w:tcBorders>
          </w:tcPr>
          <w:p w14:paraId="307E3C34"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75D86929" w14:textId="77777777" w:rsidR="00115063" w:rsidRPr="009F203A" w:rsidRDefault="00115063" w:rsidP="000A6D57">
            <w:pPr>
              <w:spacing w:after="0"/>
              <w:jc w:val="left"/>
              <w:rPr>
                <w:rFonts w:cs="Arial"/>
              </w:rPr>
            </w:pPr>
            <w:r w:rsidRPr="009F203A">
              <w:rPr>
                <w:rFonts w:cs="Arial"/>
              </w:rPr>
              <w:t xml:space="preserve">4.5. Did study participants </w:t>
            </w:r>
            <w:r w:rsidRPr="009F203A">
              <w:rPr>
                <w:szCs w:val="20"/>
              </w:rPr>
              <w:t>adhere to the assigned intervention regimen?</w:t>
            </w:r>
          </w:p>
        </w:tc>
        <w:tc>
          <w:tcPr>
            <w:tcW w:w="7087" w:type="dxa"/>
            <w:tcBorders>
              <w:top w:val="single" w:sz="2" w:space="0" w:color="D9D9D9" w:themeColor="background1" w:themeShade="D9"/>
              <w:bottom w:val="single" w:sz="2" w:space="0" w:color="D9D9D9" w:themeColor="background1" w:themeShade="D9"/>
            </w:tcBorders>
          </w:tcPr>
          <w:p w14:paraId="0A4734AC" w14:textId="77777777" w:rsidR="00115063" w:rsidRPr="009F203A" w:rsidRDefault="00115063" w:rsidP="000A6D57">
            <w:pPr>
              <w:tabs>
                <w:tab w:val="left" w:pos="960"/>
              </w:tabs>
              <w:autoSpaceDE w:val="0"/>
              <w:autoSpaceDN w:val="0"/>
              <w:adjustRightInd w:val="0"/>
              <w:spacing w:after="40"/>
              <w:jc w:val="left"/>
              <w:rPr>
                <w:rFonts w:cs="Arial"/>
              </w:rPr>
            </w:pPr>
            <w:r w:rsidRPr="009F203A">
              <w:rPr>
                <w:rFonts w:cs="Arial"/>
              </w:rPr>
              <w:t xml:space="preserve">Risk of bias will be higher if participants did not adhere to the intervention as intended. Lack of adherence includes imperfect compliance, cessation of intervention, crossovers to the comparator intervention and switches to another active intervention. Consider available information on the proportion of study participants who continued with their assigned </w:t>
            </w:r>
            <w:r w:rsidRPr="009F203A">
              <w:rPr>
                <w:rFonts w:cs="Arial"/>
              </w:rPr>
              <w:lastRenderedPageBreak/>
              <w:t>intervention throughout follow up, and answer ‘No’ or ‘Probably No’ if this proportion is high enough to raise concerns. Answer ‘Yes’ for studies of interventions that are administered once, so that imperfect adherence is not possible.</w:t>
            </w:r>
          </w:p>
          <w:p w14:paraId="68BC57D0" w14:textId="77777777" w:rsidR="00115063" w:rsidRPr="009F203A" w:rsidRDefault="00115063" w:rsidP="000A6D57">
            <w:pPr>
              <w:tabs>
                <w:tab w:val="left" w:pos="960"/>
              </w:tabs>
              <w:autoSpaceDE w:val="0"/>
              <w:autoSpaceDN w:val="0"/>
              <w:adjustRightInd w:val="0"/>
              <w:spacing w:after="40"/>
              <w:jc w:val="left"/>
              <w:rPr>
                <w:rFonts w:cs="Arial"/>
              </w:rPr>
            </w:pPr>
            <w:r w:rsidRPr="009F203A">
              <w:rPr>
                <w:rFonts w:cs="Arial"/>
              </w:rPr>
              <w:t>We distinguish between analyses where follow-up time after interventions switches (including cessation of intervention) is assigned to (1) the new intervention or (2) the original intervention. (1) is addressed under time-varying confounding, and should not be considered further here.</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1C81C2A5" w14:textId="77777777" w:rsidR="00115063" w:rsidRPr="009F203A" w:rsidRDefault="00115063" w:rsidP="000A6D57">
            <w:pPr>
              <w:spacing w:after="0"/>
              <w:jc w:val="center"/>
              <w:rPr>
                <w:szCs w:val="20"/>
                <w:lang w:val="es-ES"/>
              </w:rPr>
            </w:pPr>
            <w:r w:rsidRPr="009F203A">
              <w:rPr>
                <w:color w:val="00B050"/>
                <w:szCs w:val="20"/>
                <w:u w:val="single"/>
                <w:lang w:val="es-ES"/>
              </w:rPr>
              <w:lastRenderedPageBreak/>
              <w:t>Y / PY</w:t>
            </w:r>
            <w:r w:rsidRPr="009F203A">
              <w:rPr>
                <w:szCs w:val="20"/>
                <w:lang w:val="es-ES"/>
              </w:rPr>
              <w:t xml:space="preserve"> / </w:t>
            </w:r>
            <w:r w:rsidRPr="009F203A">
              <w:rPr>
                <w:color w:val="FF0000"/>
                <w:szCs w:val="20"/>
                <w:lang w:val="es-ES"/>
              </w:rPr>
              <w:t>PN / N</w:t>
            </w:r>
            <w:r w:rsidRPr="009F203A">
              <w:rPr>
                <w:szCs w:val="20"/>
                <w:lang w:val="es-ES"/>
              </w:rPr>
              <w:t xml:space="preserve"> / NI</w:t>
            </w:r>
          </w:p>
        </w:tc>
      </w:tr>
      <w:tr w:rsidR="00115063" w:rsidRPr="009F203A" w14:paraId="6CF67E0B" w14:textId="77777777" w:rsidTr="000A6D57">
        <w:trPr>
          <w:cantSplit/>
          <w:trHeight w:val="20"/>
        </w:trPr>
        <w:tc>
          <w:tcPr>
            <w:tcW w:w="1555" w:type="dxa"/>
            <w:vMerge/>
            <w:tcBorders>
              <w:right w:val="nil"/>
            </w:tcBorders>
          </w:tcPr>
          <w:p w14:paraId="769390C6"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16260247" w14:textId="37E3170B" w:rsidR="00115063" w:rsidRPr="009F203A" w:rsidRDefault="00115063" w:rsidP="000A6D57">
            <w:pPr>
              <w:jc w:val="left"/>
              <w:rPr>
                <w:szCs w:val="20"/>
              </w:rPr>
            </w:pPr>
            <w:r w:rsidRPr="009F203A">
              <w:rPr>
                <w:szCs w:val="20"/>
              </w:rPr>
              <w:t xml:space="preserve">4.6. </w:t>
            </w:r>
            <w:r w:rsidRPr="009F203A">
              <w:rPr>
                <w:b/>
                <w:szCs w:val="20"/>
              </w:rPr>
              <w:t xml:space="preserve">If </w:t>
            </w:r>
            <w:r w:rsidRPr="009F203A">
              <w:rPr>
                <w:b/>
                <w:color w:val="FF0000"/>
                <w:szCs w:val="20"/>
              </w:rPr>
              <w:t>N/PN</w:t>
            </w:r>
            <w:r w:rsidRPr="009F203A">
              <w:rPr>
                <w:b/>
                <w:szCs w:val="20"/>
              </w:rPr>
              <w:t xml:space="preserve"> to 4.3, 4.4 or 4.5</w:t>
            </w:r>
            <w:r w:rsidRPr="009F203A">
              <w:rPr>
                <w:szCs w:val="20"/>
              </w:rPr>
              <w:t>: Was an appropriate analysis used to estimate the effect of starting and adhering to the intervention?</w:t>
            </w:r>
          </w:p>
        </w:tc>
        <w:tc>
          <w:tcPr>
            <w:tcW w:w="7087" w:type="dxa"/>
            <w:tcBorders>
              <w:top w:val="single" w:sz="2" w:space="0" w:color="D9D9D9" w:themeColor="background1" w:themeShade="D9"/>
              <w:bottom w:val="single" w:sz="2" w:space="0" w:color="D9D9D9" w:themeColor="background1" w:themeShade="D9"/>
            </w:tcBorders>
          </w:tcPr>
          <w:p w14:paraId="4B322B7E" w14:textId="5EDBA9DA" w:rsidR="00115063" w:rsidRPr="009F203A" w:rsidRDefault="00115063" w:rsidP="000A6D57">
            <w:pPr>
              <w:spacing w:after="0"/>
              <w:jc w:val="left"/>
              <w:rPr>
                <w:szCs w:val="20"/>
              </w:rPr>
            </w:pPr>
            <w:r w:rsidRPr="009F203A">
              <w:rPr>
                <w:szCs w:val="20"/>
              </w:rPr>
              <w:t>It is possible to conduct an analysis that corrects for some types of deviation from the intended intervention. Examples of appropriate analysis strategies include inverse probability weighting or instrumental variable estimation. It is possible that a paper reports such an analysis without reporting information on the deviations from intended intervention, but it would be hard to judge such an analysis to be appropriate in the absence of such information.</w:t>
            </w:r>
            <w:r w:rsidR="007D6801" w:rsidRPr="009F203A">
              <w:rPr>
                <w:szCs w:val="20"/>
              </w:rPr>
              <w:t xml:space="preserve"> Specialist advice may be needed to assess studies that used these approaches.</w:t>
            </w:r>
          </w:p>
          <w:p w14:paraId="5EBB6879" w14:textId="77777777" w:rsidR="00115063" w:rsidRPr="009F203A" w:rsidRDefault="00115063" w:rsidP="000A6D57">
            <w:pPr>
              <w:spacing w:after="0"/>
              <w:jc w:val="left"/>
              <w:rPr>
                <w:szCs w:val="20"/>
              </w:rPr>
            </w:pPr>
          </w:p>
          <w:p w14:paraId="7C2D9E2D" w14:textId="7C3E4E29" w:rsidR="00115063" w:rsidRPr="009F203A" w:rsidRDefault="00115063" w:rsidP="007D6801">
            <w:pPr>
              <w:spacing w:after="0"/>
              <w:jc w:val="left"/>
              <w:rPr>
                <w:szCs w:val="20"/>
              </w:rPr>
            </w:pPr>
            <w:r w:rsidRPr="009F203A">
              <w:rPr>
                <w:szCs w:val="20"/>
              </w:rPr>
              <w:t>If everyone in one group received a co-intervention, adjustments cannot be made to overcome this.</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7D1A1722" w14:textId="77777777" w:rsidR="00115063" w:rsidRPr="009F203A" w:rsidRDefault="00115063" w:rsidP="000A6D57">
            <w:pPr>
              <w:spacing w:after="0"/>
              <w:jc w:val="center"/>
              <w:rPr>
                <w:color w:val="FF0000"/>
                <w:szCs w:val="20"/>
                <w:lang w:val="es-ES"/>
              </w:rPr>
            </w:pPr>
            <w:r w:rsidRPr="009F203A">
              <w:rPr>
                <w:szCs w:val="20"/>
                <w:lang w:val="es-ES"/>
              </w:rPr>
              <w:t xml:space="preserve">NA / </w:t>
            </w:r>
            <w:r w:rsidRPr="009F203A">
              <w:rPr>
                <w:color w:val="00B050"/>
                <w:szCs w:val="20"/>
                <w:u w:val="single"/>
                <w:lang w:val="es-ES"/>
              </w:rPr>
              <w:t>Y / PY</w:t>
            </w:r>
            <w:r w:rsidRPr="009F203A">
              <w:rPr>
                <w:szCs w:val="20"/>
                <w:lang w:val="es-ES"/>
              </w:rPr>
              <w:t xml:space="preserve"> / </w:t>
            </w:r>
            <w:r w:rsidRPr="009F203A">
              <w:rPr>
                <w:color w:val="FF0000"/>
                <w:szCs w:val="20"/>
                <w:lang w:val="es-ES"/>
              </w:rPr>
              <w:t>PN / N</w:t>
            </w:r>
            <w:r w:rsidRPr="009F203A">
              <w:rPr>
                <w:szCs w:val="20"/>
                <w:lang w:val="es-ES"/>
              </w:rPr>
              <w:t xml:space="preserve"> / NI</w:t>
            </w:r>
          </w:p>
        </w:tc>
      </w:tr>
      <w:tr w:rsidR="00115063" w:rsidRPr="009F203A" w14:paraId="74BEF5F0" w14:textId="77777777" w:rsidTr="000A6D57">
        <w:trPr>
          <w:cantSplit/>
          <w:trHeight w:val="20"/>
        </w:trPr>
        <w:tc>
          <w:tcPr>
            <w:tcW w:w="1555" w:type="dxa"/>
            <w:vMerge/>
            <w:tcBorders>
              <w:right w:val="nil"/>
            </w:tcBorders>
          </w:tcPr>
          <w:p w14:paraId="474E4E3A"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221BE602"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b/>
                <w:szCs w:val="20"/>
              </w:rPr>
              <w:t>Risk of bias judgement</w:t>
            </w:r>
          </w:p>
        </w:tc>
        <w:tc>
          <w:tcPr>
            <w:tcW w:w="7087" w:type="dxa"/>
            <w:tcBorders>
              <w:top w:val="single" w:sz="2" w:space="0" w:color="D9D9D9" w:themeColor="background1" w:themeShade="D9"/>
              <w:bottom w:val="single" w:sz="2" w:space="0" w:color="D9D9D9" w:themeColor="background1" w:themeShade="D9"/>
            </w:tcBorders>
          </w:tcPr>
          <w:p w14:paraId="23539386"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szCs w:val="20"/>
              </w:rPr>
              <w:t xml:space="preserve">See </w:t>
            </w:r>
            <w:r w:rsidRPr="009F203A">
              <w:rPr>
                <w:rFonts w:cs="Arial"/>
                <w:szCs w:val="20"/>
              </w:rPr>
              <w:fldChar w:fldCharType="begin"/>
            </w:r>
            <w:r w:rsidRPr="009F203A">
              <w:rPr>
                <w:rFonts w:cs="Arial"/>
                <w:szCs w:val="20"/>
              </w:rPr>
              <w:instrText xml:space="preserve"> REF _Ref421192945 \h  \* MERGEFORMAT </w:instrText>
            </w:r>
            <w:r w:rsidRPr="009F203A">
              <w:rPr>
                <w:rFonts w:cs="Arial"/>
                <w:szCs w:val="20"/>
              </w:rPr>
            </w:r>
            <w:r w:rsidRPr="009F203A">
              <w:rPr>
                <w:rFonts w:cs="Arial"/>
                <w:szCs w:val="20"/>
              </w:rPr>
              <w:fldChar w:fldCharType="separate"/>
            </w:r>
            <w:r w:rsidR="000A6D57" w:rsidRPr="009F203A">
              <w:rPr>
                <w:rFonts w:cs="Arial"/>
              </w:rPr>
              <w:t xml:space="preserve">Table </w:t>
            </w:r>
            <w:r w:rsidR="000A6D57" w:rsidRPr="009F203A">
              <w:rPr>
                <w:rFonts w:cs="Arial"/>
                <w:noProof/>
              </w:rPr>
              <w:t>4</w:t>
            </w:r>
            <w:r w:rsidRPr="009F203A">
              <w:rPr>
                <w:rFonts w:cs="Arial"/>
                <w:szCs w:val="20"/>
              </w:rPr>
              <w:fldChar w:fldCharType="end"/>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584F4961" w14:textId="77777777" w:rsidR="00115063" w:rsidRPr="009F203A" w:rsidRDefault="00115063" w:rsidP="000A6D57">
            <w:pPr>
              <w:spacing w:after="0"/>
              <w:jc w:val="center"/>
              <w:rPr>
                <w:color w:val="FF0000"/>
                <w:szCs w:val="20"/>
              </w:rPr>
            </w:pPr>
          </w:p>
        </w:tc>
      </w:tr>
      <w:tr w:rsidR="00115063" w:rsidRPr="009F203A" w14:paraId="4B52296A" w14:textId="77777777" w:rsidTr="000A6D57">
        <w:trPr>
          <w:cantSplit/>
          <w:trHeight w:val="591"/>
        </w:trPr>
        <w:tc>
          <w:tcPr>
            <w:tcW w:w="1555" w:type="dxa"/>
            <w:vMerge/>
            <w:tcBorders>
              <w:right w:val="nil"/>
            </w:tcBorders>
          </w:tcPr>
          <w:p w14:paraId="5CEDE103"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right w:val="single" w:sz="4" w:space="0" w:color="auto"/>
            </w:tcBorders>
          </w:tcPr>
          <w:p w14:paraId="2CDE0E6D" w14:textId="77777777" w:rsidR="00115063" w:rsidRPr="009F203A" w:rsidRDefault="00115063" w:rsidP="000A6D57">
            <w:pPr>
              <w:spacing w:after="0"/>
              <w:jc w:val="left"/>
              <w:rPr>
                <w:szCs w:val="20"/>
              </w:rPr>
            </w:pPr>
            <w:r w:rsidRPr="009F203A">
              <w:rPr>
                <w:szCs w:val="20"/>
              </w:rPr>
              <w:t xml:space="preserve">Optional: </w:t>
            </w:r>
            <w:r w:rsidRPr="009F203A">
              <w:rPr>
                <w:rFonts w:cs="Arial"/>
              </w:rPr>
              <w:t>What is the predicted direction of bias due to deviations from the intended interventions?</w:t>
            </w:r>
          </w:p>
        </w:tc>
        <w:tc>
          <w:tcPr>
            <w:tcW w:w="7087" w:type="dxa"/>
            <w:tcBorders>
              <w:top w:val="single" w:sz="2" w:space="0" w:color="D9D9D9" w:themeColor="background1" w:themeShade="D9"/>
            </w:tcBorders>
          </w:tcPr>
          <w:p w14:paraId="5DDC395F" w14:textId="77777777" w:rsidR="00115063" w:rsidRPr="009F203A" w:rsidRDefault="00115063" w:rsidP="000A6D57">
            <w:pPr>
              <w:spacing w:after="0"/>
              <w:jc w:val="left"/>
              <w:rPr>
                <w:szCs w:val="20"/>
              </w:rPr>
            </w:pPr>
            <w:r w:rsidRPr="009F203A">
              <w:rPr>
                <w:rFonts w:cs="Arial"/>
                <w:lang w:val="en-US"/>
              </w:rPr>
              <w:t>If the likely direction of bias can be predicted, it is helpful to state this. The direction might be characterized either as being towards (or away from) the null, or as being in favour of one of the interventions.</w:t>
            </w:r>
          </w:p>
        </w:tc>
        <w:tc>
          <w:tcPr>
            <w:tcW w:w="2127" w:type="dxa"/>
            <w:tcBorders>
              <w:top w:val="single" w:sz="2" w:space="0" w:color="D9D9D9" w:themeColor="background1" w:themeShade="D9"/>
              <w:right w:val="single" w:sz="4" w:space="0" w:color="auto"/>
            </w:tcBorders>
          </w:tcPr>
          <w:p w14:paraId="6491E02E" w14:textId="77777777" w:rsidR="00115063" w:rsidRPr="009F203A" w:rsidRDefault="00115063" w:rsidP="000A6D57">
            <w:pPr>
              <w:spacing w:after="0"/>
              <w:jc w:val="center"/>
              <w:rPr>
                <w:color w:val="FF0000"/>
                <w:szCs w:val="20"/>
              </w:rPr>
            </w:pPr>
          </w:p>
        </w:tc>
      </w:tr>
      <w:tr w:rsidR="00115063" w:rsidRPr="009F203A" w14:paraId="7993AEF8" w14:textId="77777777" w:rsidTr="000A6D57">
        <w:trPr>
          <w:cantSplit/>
          <w:trHeight w:val="20"/>
        </w:trPr>
        <w:tc>
          <w:tcPr>
            <w:tcW w:w="1555" w:type="dxa"/>
            <w:vMerge w:val="restart"/>
            <w:tcBorders>
              <w:top w:val="single" w:sz="4" w:space="0" w:color="auto"/>
              <w:right w:val="nil"/>
            </w:tcBorders>
          </w:tcPr>
          <w:p w14:paraId="2A0BA625" w14:textId="77777777" w:rsidR="00115063" w:rsidRPr="009F203A" w:rsidRDefault="00115063" w:rsidP="000A6D57">
            <w:pPr>
              <w:spacing w:after="0"/>
              <w:jc w:val="left"/>
              <w:rPr>
                <w:szCs w:val="20"/>
              </w:rPr>
            </w:pPr>
            <w:r w:rsidRPr="009F203A">
              <w:rPr>
                <w:rFonts w:cs="Arial"/>
                <w:szCs w:val="20"/>
              </w:rPr>
              <w:t>Bias due to missing data</w:t>
            </w:r>
          </w:p>
        </w:tc>
        <w:tc>
          <w:tcPr>
            <w:tcW w:w="3832" w:type="dxa"/>
            <w:tcBorders>
              <w:top w:val="single" w:sz="4" w:space="0" w:color="auto"/>
              <w:bottom w:val="single" w:sz="2" w:space="0" w:color="D9D9D9" w:themeColor="background1" w:themeShade="D9"/>
              <w:right w:val="single" w:sz="4" w:space="0" w:color="auto"/>
            </w:tcBorders>
          </w:tcPr>
          <w:p w14:paraId="1BF19CBB" w14:textId="77777777" w:rsidR="00115063" w:rsidRPr="009F203A" w:rsidRDefault="00115063" w:rsidP="000A6D57">
            <w:pPr>
              <w:spacing w:after="0"/>
              <w:jc w:val="left"/>
              <w:rPr>
                <w:szCs w:val="20"/>
              </w:rPr>
            </w:pPr>
            <w:r w:rsidRPr="009F203A">
              <w:rPr>
                <w:szCs w:val="20"/>
              </w:rPr>
              <w:t>5.1 Were outcome data available for all, or nearly all, participants?</w:t>
            </w:r>
          </w:p>
        </w:tc>
        <w:tc>
          <w:tcPr>
            <w:tcW w:w="7087" w:type="dxa"/>
            <w:tcBorders>
              <w:top w:val="single" w:sz="4" w:space="0" w:color="auto"/>
              <w:bottom w:val="single" w:sz="2" w:space="0" w:color="D9D9D9" w:themeColor="background1" w:themeShade="D9"/>
            </w:tcBorders>
          </w:tcPr>
          <w:p w14:paraId="1F1669C2" w14:textId="77777777" w:rsidR="00115063" w:rsidRPr="009F203A" w:rsidRDefault="00115063" w:rsidP="000A6D57">
            <w:pPr>
              <w:spacing w:after="0"/>
              <w:jc w:val="left"/>
              <w:rPr>
                <w:szCs w:val="20"/>
              </w:rPr>
            </w:pPr>
            <w:r w:rsidRPr="009F203A">
              <w:t xml:space="preserve">“Nearly all” should be interpreted as “enough to be confident of the findings”, and a suitable proportion depends on the context. In some situations, availability of data from 95% (or possibly 90%) of the participants may be sufficient, providing that events of interest are reasonably common in both intervention groups. One aspect of this is that review authors would ideally try and locate an analysis plan for the study. </w:t>
            </w:r>
          </w:p>
        </w:tc>
        <w:tc>
          <w:tcPr>
            <w:tcW w:w="2127" w:type="dxa"/>
            <w:tcBorders>
              <w:top w:val="single" w:sz="4" w:space="0" w:color="auto"/>
              <w:bottom w:val="single" w:sz="2" w:space="0" w:color="D9D9D9" w:themeColor="background1" w:themeShade="D9"/>
              <w:right w:val="single" w:sz="4" w:space="0" w:color="auto"/>
            </w:tcBorders>
          </w:tcPr>
          <w:p w14:paraId="39E3F751" w14:textId="77777777" w:rsidR="00115063" w:rsidRPr="009F203A" w:rsidRDefault="00115063" w:rsidP="000A6D57">
            <w:pPr>
              <w:spacing w:after="0"/>
              <w:jc w:val="center"/>
              <w:rPr>
                <w:szCs w:val="20"/>
              </w:rPr>
            </w:pPr>
            <w:r w:rsidRPr="009F203A">
              <w:rPr>
                <w:color w:val="00B050"/>
                <w:szCs w:val="20"/>
                <w:u w:val="single"/>
                <w:lang w:val="es-ES"/>
              </w:rPr>
              <w:t>Y / PY</w:t>
            </w:r>
            <w:r w:rsidRPr="009F203A">
              <w:rPr>
                <w:szCs w:val="20"/>
                <w:lang w:val="es-ES"/>
              </w:rPr>
              <w:t xml:space="preserve"> / </w:t>
            </w:r>
            <w:r w:rsidRPr="009F203A">
              <w:rPr>
                <w:color w:val="FF0000"/>
                <w:szCs w:val="20"/>
                <w:lang w:val="es-ES"/>
              </w:rPr>
              <w:t>PN / N</w:t>
            </w:r>
            <w:r w:rsidRPr="009F203A">
              <w:rPr>
                <w:szCs w:val="20"/>
                <w:lang w:val="es-ES"/>
              </w:rPr>
              <w:t xml:space="preserve"> </w:t>
            </w:r>
            <w:r w:rsidRPr="009F203A">
              <w:rPr>
                <w:szCs w:val="20"/>
              </w:rPr>
              <w:t>/ NI</w:t>
            </w:r>
          </w:p>
        </w:tc>
      </w:tr>
      <w:tr w:rsidR="00115063" w:rsidRPr="009F203A" w14:paraId="6B7FE279" w14:textId="77777777" w:rsidTr="000A6D57">
        <w:trPr>
          <w:cantSplit/>
          <w:trHeight w:val="20"/>
        </w:trPr>
        <w:tc>
          <w:tcPr>
            <w:tcW w:w="1555" w:type="dxa"/>
            <w:vMerge/>
            <w:tcBorders>
              <w:right w:val="nil"/>
            </w:tcBorders>
          </w:tcPr>
          <w:p w14:paraId="31AC6A6A"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3E7B23F9" w14:textId="77777777" w:rsidR="00115063" w:rsidRPr="009F203A" w:rsidRDefault="00115063" w:rsidP="000A6D57">
            <w:pPr>
              <w:spacing w:after="0"/>
              <w:jc w:val="left"/>
              <w:rPr>
                <w:szCs w:val="20"/>
              </w:rPr>
            </w:pPr>
            <w:r w:rsidRPr="009F203A">
              <w:rPr>
                <w:szCs w:val="20"/>
              </w:rPr>
              <w:t>5.2 Were participants excluded due to missing data on intervention status?</w:t>
            </w:r>
          </w:p>
        </w:tc>
        <w:tc>
          <w:tcPr>
            <w:tcW w:w="7087" w:type="dxa"/>
            <w:tcBorders>
              <w:top w:val="single" w:sz="2" w:space="0" w:color="D9D9D9" w:themeColor="background1" w:themeShade="D9"/>
              <w:bottom w:val="single" w:sz="2" w:space="0" w:color="D9D9D9" w:themeColor="background1" w:themeShade="D9"/>
            </w:tcBorders>
          </w:tcPr>
          <w:p w14:paraId="151FDB88" w14:textId="77777777" w:rsidR="00115063" w:rsidRPr="009F203A" w:rsidRDefault="00115063" w:rsidP="000A6D57">
            <w:pPr>
              <w:spacing w:after="0"/>
              <w:jc w:val="left"/>
              <w:rPr>
                <w:szCs w:val="20"/>
              </w:rPr>
            </w:pPr>
            <w:r w:rsidRPr="009F203A">
              <w:t xml:space="preserve">Missing intervention status may be a problem. This requires that the </w:t>
            </w:r>
            <w:r w:rsidRPr="009F203A">
              <w:rPr>
                <w:i/>
              </w:rPr>
              <w:t>intended</w:t>
            </w:r>
            <w:r w:rsidRPr="009F203A">
              <w:t xml:space="preserve"> study sample is clear, which it may not be in practice. </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02359C3E" w14:textId="77777777" w:rsidR="00115063" w:rsidRPr="009F203A" w:rsidRDefault="00115063" w:rsidP="000A6D57">
            <w:pPr>
              <w:spacing w:after="0"/>
              <w:rPr>
                <w:szCs w:val="20"/>
              </w:rPr>
            </w:pPr>
          </w:p>
          <w:p w14:paraId="5DB7B3F7" w14:textId="77777777" w:rsidR="00115063" w:rsidRPr="009F203A" w:rsidRDefault="00115063" w:rsidP="000A6D57">
            <w:pPr>
              <w:spacing w:after="0"/>
              <w:jc w:val="center"/>
              <w:rPr>
                <w:szCs w:val="20"/>
              </w:rPr>
            </w:pPr>
            <w:r w:rsidRPr="009F203A">
              <w:rPr>
                <w:color w:val="FF0000"/>
                <w:szCs w:val="20"/>
              </w:rPr>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0FE1E9B3" w14:textId="77777777" w:rsidTr="000A6D57">
        <w:trPr>
          <w:cantSplit/>
          <w:trHeight w:val="20"/>
        </w:trPr>
        <w:tc>
          <w:tcPr>
            <w:tcW w:w="1555" w:type="dxa"/>
            <w:vMerge/>
            <w:tcBorders>
              <w:right w:val="nil"/>
            </w:tcBorders>
          </w:tcPr>
          <w:p w14:paraId="24202156"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7FABB0F0" w14:textId="77777777" w:rsidR="00115063" w:rsidRPr="009F203A" w:rsidRDefault="00115063" w:rsidP="000A6D57">
            <w:pPr>
              <w:spacing w:after="0"/>
              <w:jc w:val="left"/>
              <w:rPr>
                <w:szCs w:val="20"/>
              </w:rPr>
            </w:pPr>
            <w:r w:rsidRPr="009F203A">
              <w:rPr>
                <w:szCs w:val="20"/>
              </w:rPr>
              <w:t>5.3 Were participants excluded due to missing data on other variables needed for the analysis?</w:t>
            </w:r>
          </w:p>
        </w:tc>
        <w:tc>
          <w:tcPr>
            <w:tcW w:w="7087" w:type="dxa"/>
            <w:tcBorders>
              <w:top w:val="single" w:sz="2" w:space="0" w:color="D9D9D9" w:themeColor="background1" w:themeShade="D9"/>
              <w:bottom w:val="single" w:sz="2" w:space="0" w:color="D9D9D9" w:themeColor="background1" w:themeShade="D9"/>
            </w:tcBorders>
          </w:tcPr>
          <w:p w14:paraId="78AFD913" w14:textId="77777777" w:rsidR="00115063" w:rsidRPr="009F203A" w:rsidRDefault="00115063" w:rsidP="000A6D57">
            <w:pPr>
              <w:spacing w:after="0"/>
              <w:jc w:val="left"/>
              <w:rPr>
                <w:szCs w:val="20"/>
              </w:rPr>
            </w:pPr>
            <w:r w:rsidRPr="009F203A">
              <w:t>This question relates particularly to participants excluded from the analysis because of missing information on confounders that were controlled for in the analysis.</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0D27B1B4" w14:textId="77777777" w:rsidR="00115063" w:rsidRPr="009F203A" w:rsidRDefault="00115063" w:rsidP="000A6D57">
            <w:pPr>
              <w:spacing w:after="0"/>
              <w:rPr>
                <w:szCs w:val="20"/>
              </w:rPr>
            </w:pPr>
          </w:p>
          <w:p w14:paraId="46D90D59" w14:textId="77777777" w:rsidR="00115063" w:rsidRPr="009F203A" w:rsidRDefault="00115063" w:rsidP="000A6D57">
            <w:pPr>
              <w:spacing w:after="0"/>
              <w:jc w:val="center"/>
              <w:rPr>
                <w:szCs w:val="20"/>
              </w:rPr>
            </w:pPr>
            <w:r w:rsidRPr="009F203A">
              <w:rPr>
                <w:color w:val="FF0000"/>
                <w:szCs w:val="20"/>
              </w:rPr>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1B73D708" w14:textId="77777777" w:rsidTr="000A6D57">
        <w:trPr>
          <w:cantSplit/>
          <w:trHeight w:val="20"/>
        </w:trPr>
        <w:tc>
          <w:tcPr>
            <w:tcW w:w="1555" w:type="dxa"/>
            <w:vMerge/>
            <w:tcBorders>
              <w:right w:val="nil"/>
            </w:tcBorders>
          </w:tcPr>
          <w:p w14:paraId="68CF2DC0"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6F1B01A7" w14:textId="10FCD09A" w:rsidR="00115063" w:rsidRPr="009F203A" w:rsidRDefault="00115063" w:rsidP="000A6D57">
            <w:pPr>
              <w:jc w:val="left"/>
              <w:rPr>
                <w:szCs w:val="20"/>
              </w:rPr>
            </w:pPr>
            <w:r w:rsidRPr="009F203A">
              <w:rPr>
                <w:szCs w:val="20"/>
              </w:rPr>
              <w:t xml:space="preserve">5.4 </w:t>
            </w:r>
            <w:r w:rsidRPr="009F203A">
              <w:rPr>
                <w:b/>
                <w:szCs w:val="20"/>
              </w:rPr>
              <w:t>If</w:t>
            </w:r>
            <w:r w:rsidR="000A6D57" w:rsidRPr="009F203A">
              <w:rPr>
                <w:b/>
                <w:szCs w:val="20"/>
              </w:rPr>
              <w:t xml:space="preserve"> </w:t>
            </w:r>
            <w:r w:rsidR="000A6D57" w:rsidRPr="009F203A">
              <w:rPr>
                <w:b/>
                <w:color w:val="FF0000"/>
                <w:szCs w:val="20"/>
                <w:lang w:val="es-ES"/>
              </w:rPr>
              <w:t>PN/N</w:t>
            </w:r>
            <w:r w:rsidR="000A6D57" w:rsidRPr="009F203A">
              <w:rPr>
                <w:b/>
                <w:szCs w:val="20"/>
                <w:lang w:val="es-ES"/>
              </w:rPr>
              <w:t xml:space="preserve"> to 5.1, or</w:t>
            </w:r>
            <w:r w:rsidRPr="009F203A">
              <w:rPr>
                <w:b/>
                <w:szCs w:val="20"/>
              </w:rPr>
              <w:t xml:space="preserve"> </w:t>
            </w:r>
            <w:r w:rsidRPr="009F203A">
              <w:rPr>
                <w:b/>
                <w:color w:val="FF0000"/>
                <w:szCs w:val="20"/>
              </w:rPr>
              <w:t>Y/PY</w:t>
            </w:r>
            <w:r w:rsidRPr="009F203A">
              <w:rPr>
                <w:b/>
                <w:szCs w:val="20"/>
              </w:rPr>
              <w:t xml:space="preserve"> to 5.2 or 5.3</w:t>
            </w:r>
            <w:r w:rsidRPr="009F203A">
              <w:rPr>
                <w:szCs w:val="20"/>
              </w:rPr>
              <w:t>: Are the proportion of participants and reasons for missing data similar across interventions?</w:t>
            </w:r>
          </w:p>
        </w:tc>
        <w:tc>
          <w:tcPr>
            <w:tcW w:w="7087" w:type="dxa"/>
            <w:tcBorders>
              <w:top w:val="single" w:sz="2" w:space="0" w:color="D9D9D9" w:themeColor="background1" w:themeShade="D9"/>
              <w:bottom w:val="single" w:sz="2" w:space="0" w:color="D9D9D9" w:themeColor="background1" w:themeShade="D9"/>
            </w:tcBorders>
          </w:tcPr>
          <w:p w14:paraId="7A1B5AE0" w14:textId="77777777" w:rsidR="00115063" w:rsidRPr="009F203A" w:rsidRDefault="00115063" w:rsidP="000A6D57">
            <w:pPr>
              <w:spacing w:after="0"/>
              <w:jc w:val="left"/>
              <w:rPr>
                <w:szCs w:val="20"/>
              </w:rPr>
            </w:pPr>
            <w:r w:rsidRPr="009F203A">
              <w:t>This aims to elicit whether either (i) differential proportion of missing observations or (ii) differences in reasons for missing observations could substantially impact on our ability to answer the question being addressed. “Similar” includes some minor degree of discrepancy across intervention groups as expected by chance.</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067A4348" w14:textId="77777777" w:rsidR="00115063" w:rsidRPr="009F203A" w:rsidRDefault="00115063" w:rsidP="000A6D57">
            <w:pPr>
              <w:spacing w:after="0"/>
              <w:jc w:val="center"/>
              <w:rPr>
                <w:szCs w:val="20"/>
                <w:lang w:val="es-ES"/>
              </w:rPr>
            </w:pPr>
            <w:r w:rsidRPr="009F203A">
              <w:rPr>
                <w:szCs w:val="20"/>
                <w:lang w:val="es-ES"/>
              </w:rPr>
              <w:t xml:space="preserve">NA / </w:t>
            </w:r>
            <w:r w:rsidRPr="009F203A">
              <w:rPr>
                <w:color w:val="00B050"/>
                <w:szCs w:val="20"/>
                <w:u w:val="single"/>
                <w:lang w:val="es-ES"/>
              </w:rPr>
              <w:t>Y / PY</w:t>
            </w:r>
            <w:r w:rsidRPr="009F203A">
              <w:rPr>
                <w:szCs w:val="20"/>
                <w:lang w:val="es-ES"/>
              </w:rPr>
              <w:t xml:space="preserve"> / </w:t>
            </w:r>
            <w:r w:rsidRPr="009F203A">
              <w:rPr>
                <w:color w:val="FF0000"/>
                <w:szCs w:val="20"/>
                <w:lang w:val="es-ES"/>
              </w:rPr>
              <w:t>PN / N</w:t>
            </w:r>
            <w:r w:rsidRPr="009F203A">
              <w:rPr>
                <w:szCs w:val="20"/>
                <w:lang w:val="es-ES"/>
              </w:rPr>
              <w:t xml:space="preserve"> / NI</w:t>
            </w:r>
          </w:p>
        </w:tc>
      </w:tr>
      <w:tr w:rsidR="00115063" w:rsidRPr="009F203A" w14:paraId="0CA323FE" w14:textId="77777777" w:rsidTr="000A6D57">
        <w:trPr>
          <w:cantSplit/>
          <w:trHeight w:val="20"/>
        </w:trPr>
        <w:tc>
          <w:tcPr>
            <w:tcW w:w="1555" w:type="dxa"/>
            <w:vMerge/>
            <w:tcBorders>
              <w:right w:val="nil"/>
            </w:tcBorders>
          </w:tcPr>
          <w:p w14:paraId="460D1863"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7F6D5691" w14:textId="08D09302" w:rsidR="00115063" w:rsidRPr="009F203A" w:rsidRDefault="00115063" w:rsidP="000A6D57">
            <w:pPr>
              <w:spacing w:after="0"/>
              <w:jc w:val="left"/>
              <w:rPr>
                <w:szCs w:val="20"/>
              </w:rPr>
            </w:pPr>
            <w:r w:rsidRPr="009F203A">
              <w:rPr>
                <w:szCs w:val="20"/>
              </w:rPr>
              <w:t xml:space="preserve">5.5 </w:t>
            </w:r>
            <w:r w:rsidR="000A6D57" w:rsidRPr="009F203A">
              <w:rPr>
                <w:b/>
                <w:szCs w:val="20"/>
              </w:rPr>
              <w:t xml:space="preserve">If </w:t>
            </w:r>
            <w:r w:rsidR="000A6D57" w:rsidRPr="009F203A">
              <w:rPr>
                <w:b/>
                <w:color w:val="FF0000"/>
                <w:szCs w:val="20"/>
                <w:lang w:val="es-ES"/>
              </w:rPr>
              <w:t>PN/N</w:t>
            </w:r>
            <w:r w:rsidR="000A6D57" w:rsidRPr="009F203A">
              <w:rPr>
                <w:b/>
                <w:szCs w:val="20"/>
                <w:lang w:val="es-ES"/>
              </w:rPr>
              <w:t xml:space="preserve"> to 5.1, or</w:t>
            </w:r>
            <w:r w:rsidR="000A6D57" w:rsidRPr="009F203A">
              <w:rPr>
                <w:b/>
                <w:szCs w:val="20"/>
              </w:rPr>
              <w:t xml:space="preserve"> </w:t>
            </w:r>
            <w:r w:rsidR="000A6D57" w:rsidRPr="009F203A">
              <w:rPr>
                <w:b/>
                <w:color w:val="FF0000"/>
                <w:szCs w:val="20"/>
              </w:rPr>
              <w:t>Y/PY</w:t>
            </w:r>
            <w:r w:rsidR="000A6D57" w:rsidRPr="009F203A">
              <w:rPr>
                <w:b/>
                <w:szCs w:val="20"/>
              </w:rPr>
              <w:t xml:space="preserve"> to 5.2 or 5.3</w:t>
            </w:r>
            <w:r w:rsidRPr="009F203A">
              <w:rPr>
                <w:szCs w:val="20"/>
              </w:rPr>
              <w:t xml:space="preserve">: </w:t>
            </w:r>
            <w:r w:rsidRPr="009F203A">
              <w:t>Is there evidence that results were robust to the presence of missing data?</w:t>
            </w:r>
          </w:p>
        </w:tc>
        <w:tc>
          <w:tcPr>
            <w:tcW w:w="7087" w:type="dxa"/>
            <w:tcBorders>
              <w:top w:val="single" w:sz="2" w:space="0" w:color="D9D9D9" w:themeColor="background1" w:themeShade="D9"/>
              <w:bottom w:val="single" w:sz="2" w:space="0" w:color="D9D9D9" w:themeColor="background1" w:themeShade="D9"/>
            </w:tcBorders>
          </w:tcPr>
          <w:p w14:paraId="209EF941" w14:textId="77777777" w:rsidR="00115063" w:rsidRPr="009F203A" w:rsidRDefault="00115063" w:rsidP="000A6D57">
            <w:pPr>
              <w:spacing w:after="0"/>
              <w:jc w:val="left"/>
              <w:rPr>
                <w:szCs w:val="20"/>
              </w:rPr>
            </w:pPr>
            <w:r w:rsidRPr="009F203A">
              <w:t xml:space="preserve">Evidence for robustness may come from how missing data were handled in the analysis and whether sensitivity analyses were performed by the investigators, or occasionally from additional analyses performed by the systematic reviewers. It is important to assess whether assumptions employed in analyses are clear and plausible. Both content knowledge and statistical expertise will often be required for this.  For instance, use of a statistical method such as multiple imputation does not guarantee an appropriate answer. Review authors should seek naïve (complete-case) analyses for comparison, and clear differences between complete-case and multiple imputation-based findings should lead to careful assessment of the validity of the methods used. </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0DCD00C4" w14:textId="77777777" w:rsidR="00115063" w:rsidRPr="009F203A" w:rsidRDefault="00115063" w:rsidP="000A6D57">
            <w:pPr>
              <w:spacing w:after="0"/>
              <w:jc w:val="center"/>
              <w:rPr>
                <w:szCs w:val="20"/>
                <w:lang w:val="es-ES"/>
              </w:rPr>
            </w:pPr>
            <w:r w:rsidRPr="009F203A">
              <w:rPr>
                <w:szCs w:val="20"/>
                <w:lang w:val="es-ES"/>
              </w:rPr>
              <w:t xml:space="preserve">NA / </w:t>
            </w:r>
            <w:r w:rsidRPr="009F203A">
              <w:rPr>
                <w:color w:val="00B050"/>
                <w:szCs w:val="20"/>
                <w:u w:val="single"/>
                <w:lang w:val="es-ES"/>
              </w:rPr>
              <w:t>Y / PY</w:t>
            </w:r>
            <w:r w:rsidRPr="009F203A">
              <w:rPr>
                <w:szCs w:val="20"/>
                <w:lang w:val="es-ES"/>
              </w:rPr>
              <w:t xml:space="preserve"> / </w:t>
            </w:r>
            <w:r w:rsidRPr="009F203A">
              <w:rPr>
                <w:color w:val="FF0000"/>
                <w:szCs w:val="20"/>
                <w:lang w:val="es-ES"/>
              </w:rPr>
              <w:t>PN / N</w:t>
            </w:r>
            <w:r w:rsidRPr="009F203A">
              <w:rPr>
                <w:szCs w:val="20"/>
                <w:lang w:val="es-ES"/>
              </w:rPr>
              <w:t xml:space="preserve"> / NI</w:t>
            </w:r>
          </w:p>
        </w:tc>
      </w:tr>
      <w:tr w:rsidR="00115063" w:rsidRPr="009F203A" w14:paraId="0699475B" w14:textId="77777777" w:rsidTr="000A6D57">
        <w:trPr>
          <w:cantSplit/>
          <w:trHeight w:val="20"/>
        </w:trPr>
        <w:tc>
          <w:tcPr>
            <w:tcW w:w="1555" w:type="dxa"/>
            <w:vMerge/>
            <w:tcBorders>
              <w:right w:val="nil"/>
            </w:tcBorders>
          </w:tcPr>
          <w:p w14:paraId="69A87102" w14:textId="77777777" w:rsidR="00115063" w:rsidRPr="009F203A" w:rsidRDefault="00115063" w:rsidP="000A6D57">
            <w:pPr>
              <w:spacing w:after="0"/>
              <w:jc w:val="left"/>
              <w:rPr>
                <w:szCs w:val="20"/>
                <w:lang w:val="es-ES"/>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7E043A3B"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b/>
                <w:szCs w:val="20"/>
              </w:rPr>
              <w:t>Risk of bias judgement</w:t>
            </w:r>
          </w:p>
        </w:tc>
        <w:tc>
          <w:tcPr>
            <w:tcW w:w="7087" w:type="dxa"/>
            <w:tcBorders>
              <w:top w:val="single" w:sz="2" w:space="0" w:color="D9D9D9" w:themeColor="background1" w:themeShade="D9"/>
              <w:bottom w:val="single" w:sz="2" w:space="0" w:color="D9D9D9" w:themeColor="background1" w:themeShade="D9"/>
            </w:tcBorders>
          </w:tcPr>
          <w:p w14:paraId="033AE7D7"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szCs w:val="20"/>
              </w:rPr>
              <w:t xml:space="preserve">See </w:t>
            </w:r>
            <w:r w:rsidRPr="009F203A">
              <w:rPr>
                <w:rFonts w:cs="Arial"/>
                <w:szCs w:val="20"/>
              </w:rPr>
              <w:fldChar w:fldCharType="begin"/>
            </w:r>
            <w:r w:rsidRPr="009F203A">
              <w:rPr>
                <w:rFonts w:cs="Arial"/>
                <w:szCs w:val="20"/>
              </w:rPr>
              <w:instrText xml:space="preserve"> REF _Ref421192945 \h  \* MERGEFORMAT </w:instrText>
            </w:r>
            <w:r w:rsidRPr="009F203A">
              <w:rPr>
                <w:rFonts w:cs="Arial"/>
                <w:szCs w:val="20"/>
              </w:rPr>
            </w:r>
            <w:r w:rsidRPr="009F203A">
              <w:rPr>
                <w:rFonts w:cs="Arial"/>
                <w:szCs w:val="20"/>
              </w:rPr>
              <w:fldChar w:fldCharType="separate"/>
            </w:r>
            <w:r w:rsidR="000A6D57" w:rsidRPr="009F203A">
              <w:rPr>
                <w:rFonts w:cs="Arial"/>
              </w:rPr>
              <w:t xml:space="preserve">Table </w:t>
            </w:r>
            <w:r w:rsidR="000A6D57" w:rsidRPr="009F203A">
              <w:rPr>
                <w:rFonts w:cs="Arial"/>
                <w:noProof/>
              </w:rPr>
              <w:t>4</w:t>
            </w:r>
            <w:r w:rsidRPr="009F203A">
              <w:rPr>
                <w:rFonts w:cs="Arial"/>
                <w:szCs w:val="20"/>
              </w:rPr>
              <w:fldChar w:fldCharType="end"/>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05DCE712" w14:textId="77777777" w:rsidR="00115063" w:rsidRPr="009F203A" w:rsidRDefault="00115063" w:rsidP="000A6D57">
            <w:pPr>
              <w:tabs>
                <w:tab w:val="left" w:pos="960"/>
              </w:tabs>
              <w:autoSpaceDE w:val="0"/>
              <w:autoSpaceDN w:val="0"/>
              <w:adjustRightInd w:val="0"/>
              <w:spacing w:after="0"/>
              <w:jc w:val="center"/>
              <w:rPr>
                <w:szCs w:val="20"/>
              </w:rPr>
            </w:pPr>
            <w:r w:rsidRPr="009F203A">
              <w:rPr>
                <w:szCs w:val="20"/>
              </w:rPr>
              <w:t>Low / Moderate / Serious / Critical / NI</w:t>
            </w:r>
          </w:p>
        </w:tc>
      </w:tr>
      <w:tr w:rsidR="00115063" w:rsidRPr="009F203A" w14:paraId="49D22760" w14:textId="77777777" w:rsidTr="000A6D57">
        <w:trPr>
          <w:cantSplit/>
          <w:trHeight w:val="20"/>
        </w:trPr>
        <w:tc>
          <w:tcPr>
            <w:tcW w:w="1555" w:type="dxa"/>
            <w:vMerge/>
            <w:tcBorders>
              <w:bottom w:val="single" w:sz="4" w:space="0" w:color="auto"/>
              <w:right w:val="nil"/>
            </w:tcBorders>
          </w:tcPr>
          <w:p w14:paraId="41531FCD"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bottom w:val="single" w:sz="4" w:space="0" w:color="auto"/>
              <w:right w:val="single" w:sz="4" w:space="0" w:color="auto"/>
            </w:tcBorders>
          </w:tcPr>
          <w:p w14:paraId="2CF7DD6F" w14:textId="77777777" w:rsidR="00115063" w:rsidRPr="009F203A" w:rsidRDefault="00115063" w:rsidP="000A6D57">
            <w:pPr>
              <w:spacing w:after="0"/>
              <w:jc w:val="left"/>
              <w:rPr>
                <w:szCs w:val="20"/>
              </w:rPr>
            </w:pPr>
            <w:r w:rsidRPr="009F203A">
              <w:rPr>
                <w:szCs w:val="20"/>
              </w:rPr>
              <w:t xml:space="preserve">Optional: </w:t>
            </w:r>
            <w:r w:rsidRPr="009F203A">
              <w:rPr>
                <w:rFonts w:cs="Arial"/>
              </w:rPr>
              <w:t>What is the predicted direction of bias due to missing data?</w:t>
            </w:r>
          </w:p>
        </w:tc>
        <w:tc>
          <w:tcPr>
            <w:tcW w:w="7087" w:type="dxa"/>
            <w:tcBorders>
              <w:top w:val="single" w:sz="2" w:space="0" w:color="D9D9D9" w:themeColor="background1" w:themeShade="D9"/>
              <w:bottom w:val="single" w:sz="4" w:space="0" w:color="auto"/>
            </w:tcBorders>
          </w:tcPr>
          <w:p w14:paraId="3BF6B5BB" w14:textId="77777777" w:rsidR="00115063" w:rsidRPr="009F203A" w:rsidRDefault="00115063" w:rsidP="000A6D57">
            <w:pPr>
              <w:spacing w:after="0"/>
              <w:jc w:val="left"/>
              <w:rPr>
                <w:szCs w:val="20"/>
              </w:rPr>
            </w:pPr>
            <w:r w:rsidRPr="009F203A">
              <w:rPr>
                <w:rFonts w:cs="Arial"/>
                <w:lang w:val="en-US"/>
              </w:rPr>
              <w:t>If the likely direction of bias can be predicted, it is helpful to state this. The direction might be characterized either as being towards (or away from) the null, or as being in favour of one of the interventions.</w:t>
            </w:r>
          </w:p>
        </w:tc>
        <w:tc>
          <w:tcPr>
            <w:tcW w:w="2127" w:type="dxa"/>
            <w:tcBorders>
              <w:top w:val="single" w:sz="2" w:space="0" w:color="D9D9D9" w:themeColor="background1" w:themeShade="D9"/>
              <w:bottom w:val="single" w:sz="4" w:space="0" w:color="auto"/>
              <w:right w:val="single" w:sz="4" w:space="0" w:color="auto"/>
            </w:tcBorders>
          </w:tcPr>
          <w:p w14:paraId="02A68893" w14:textId="77777777" w:rsidR="00115063" w:rsidRPr="009F203A" w:rsidRDefault="00115063" w:rsidP="000A6D57">
            <w:pPr>
              <w:spacing w:after="0"/>
              <w:jc w:val="center"/>
              <w:rPr>
                <w:szCs w:val="20"/>
              </w:rPr>
            </w:pPr>
            <w:r w:rsidRPr="009F203A">
              <w:rPr>
                <w:szCs w:val="20"/>
              </w:rPr>
              <w:t>Favours experimental / Favours comparator / Towards null /Away from null / Unpredictable</w:t>
            </w:r>
          </w:p>
        </w:tc>
      </w:tr>
      <w:tr w:rsidR="00115063" w:rsidRPr="009F203A" w14:paraId="48ED57F1" w14:textId="77777777" w:rsidTr="000A6D57">
        <w:trPr>
          <w:cantSplit/>
          <w:trHeight w:val="20"/>
        </w:trPr>
        <w:tc>
          <w:tcPr>
            <w:tcW w:w="1555" w:type="dxa"/>
            <w:vMerge w:val="restart"/>
            <w:tcBorders>
              <w:top w:val="single" w:sz="4" w:space="0" w:color="auto"/>
              <w:right w:val="nil"/>
            </w:tcBorders>
          </w:tcPr>
          <w:p w14:paraId="1E3D5BA8" w14:textId="77777777" w:rsidR="00115063" w:rsidRPr="009F203A" w:rsidRDefault="00115063" w:rsidP="000A6D57">
            <w:pPr>
              <w:jc w:val="left"/>
            </w:pPr>
            <w:r w:rsidRPr="009F203A">
              <w:t xml:space="preserve">Bias in measurement of outcomes </w:t>
            </w:r>
          </w:p>
        </w:tc>
        <w:tc>
          <w:tcPr>
            <w:tcW w:w="3832" w:type="dxa"/>
            <w:tcBorders>
              <w:top w:val="single" w:sz="4" w:space="0" w:color="auto"/>
              <w:bottom w:val="single" w:sz="2" w:space="0" w:color="D9D9D9" w:themeColor="background1" w:themeShade="D9"/>
              <w:right w:val="single" w:sz="4" w:space="0" w:color="auto"/>
            </w:tcBorders>
          </w:tcPr>
          <w:p w14:paraId="32F1F4FA" w14:textId="77777777" w:rsidR="00115063" w:rsidRPr="009F203A" w:rsidRDefault="00115063" w:rsidP="000A6D57">
            <w:pPr>
              <w:jc w:val="left"/>
            </w:pPr>
            <w:r w:rsidRPr="009F203A">
              <w:t>6.1 Could the outcome measure have been influenced by knowledge of the intervention received?</w:t>
            </w:r>
          </w:p>
        </w:tc>
        <w:tc>
          <w:tcPr>
            <w:tcW w:w="7087" w:type="dxa"/>
            <w:tcBorders>
              <w:top w:val="single" w:sz="4" w:space="0" w:color="auto"/>
              <w:bottom w:val="single" w:sz="2" w:space="0" w:color="D9D9D9" w:themeColor="background1" w:themeShade="D9"/>
            </w:tcBorders>
          </w:tcPr>
          <w:p w14:paraId="074FF676" w14:textId="77777777" w:rsidR="00115063" w:rsidRPr="009F203A" w:rsidRDefault="00115063" w:rsidP="000A6D57">
            <w:pPr>
              <w:jc w:val="left"/>
            </w:pPr>
            <w:r w:rsidRPr="009F203A">
              <w:t>Some outcome measures involve negligible assessor judgment, e.g. all-cause mortality or non-repeatable automated laboratory assessments. Risk of bias due to measurement of these outcomes would be expected to be low.</w:t>
            </w:r>
          </w:p>
        </w:tc>
        <w:tc>
          <w:tcPr>
            <w:tcW w:w="2127" w:type="dxa"/>
            <w:tcBorders>
              <w:top w:val="single" w:sz="4" w:space="0" w:color="auto"/>
              <w:bottom w:val="single" w:sz="2" w:space="0" w:color="D9D9D9" w:themeColor="background1" w:themeShade="D9"/>
              <w:right w:val="single" w:sz="4" w:space="0" w:color="auto"/>
            </w:tcBorders>
          </w:tcPr>
          <w:p w14:paraId="21AEC5F7" w14:textId="77777777" w:rsidR="00115063" w:rsidRPr="009F203A" w:rsidRDefault="00115063" w:rsidP="000A6D57">
            <w:pPr>
              <w:spacing w:after="0"/>
              <w:jc w:val="center"/>
              <w:rPr>
                <w:szCs w:val="20"/>
              </w:rPr>
            </w:pPr>
            <w:r w:rsidRPr="009F203A">
              <w:rPr>
                <w:color w:val="FF0000"/>
                <w:szCs w:val="20"/>
              </w:rPr>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0EF79C6D" w14:textId="77777777" w:rsidTr="000A6D57">
        <w:trPr>
          <w:cantSplit/>
          <w:trHeight w:val="20"/>
        </w:trPr>
        <w:tc>
          <w:tcPr>
            <w:tcW w:w="1555" w:type="dxa"/>
            <w:vMerge/>
            <w:tcBorders>
              <w:right w:val="nil"/>
            </w:tcBorders>
          </w:tcPr>
          <w:p w14:paraId="54538FC4" w14:textId="77777777" w:rsidR="00115063" w:rsidRPr="009F203A" w:rsidRDefault="00115063" w:rsidP="000A6D57">
            <w:pPr>
              <w:jc w:val="left"/>
              <w:rPr>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24BF3C87" w14:textId="77777777" w:rsidR="00115063" w:rsidRPr="009F203A" w:rsidRDefault="00115063" w:rsidP="000A6D57">
            <w:pPr>
              <w:jc w:val="left"/>
            </w:pPr>
            <w:r w:rsidRPr="009F203A">
              <w:t>6.2 Were outcome assessors aware of the intervention received by study participants?</w:t>
            </w:r>
          </w:p>
        </w:tc>
        <w:tc>
          <w:tcPr>
            <w:tcW w:w="7087" w:type="dxa"/>
            <w:tcBorders>
              <w:top w:val="single" w:sz="2" w:space="0" w:color="D9D9D9" w:themeColor="background1" w:themeShade="D9"/>
              <w:bottom w:val="single" w:sz="2" w:space="0" w:color="D9D9D9" w:themeColor="background1" w:themeShade="D9"/>
            </w:tcBorders>
          </w:tcPr>
          <w:p w14:paraId="5781D737" w14:textId="77777777" w:rsidR="00115063" w:rsidRPr="009F203A" w:rsidRDefault="00115063" w:rsidP="000A6D57">
            <w:pPr>
              <w:jc w:val="left"/>
              <w:rPr>
                <w:szCs w:val="20"/>
              </w:rPr>
            </w:pPr>
            <w:r w:rsidRPr="009F203A">
              <w:t xml:space="preserve">If outcome assessors were blinded to intervention status, the answer to this question would be ‘No’. In other situations, outcome assessors may be unaware of the interventions being received by participants despite there being no active blinding by the study investigators; the answer this question would then also be ‘No’.  In studies where participants report their outcomes themselves, for example in a questionnaire, the outcome assessor is the study participant. In an observational study, the answer to this </w:t>
            </w:r>
            <w:r w:rsidRPr="009F203A">
              <w:lastRenderedPageBreak/>
              <w:t>question will usually be ‘Yes’ when the participants report their outcomes themselves.</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2B2A4075" w14:textId="77777777" w:rsidR="00115063" w:rsidRPr="009F203A" w:rsidRDefault="00115063" w:rsidP="000A6D57">
            <w:pPr>
              <w:spacing w:after="0"/>
              <w:jc w:val="center"/>
              <w:rPr>
                <w:szCs w:val="20"/>
              </w:rPr>
            </w:pPr>
            <w:r w:rsidRPr="009F203A">
              <w:rPr>
                <w:color w:val="FF0000"/>
                <w:szCs w:val="20"/>
              </w:rPr>
              <w:lastRenderedPageBreak/>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6C173ADD" w14:textId="77777777" w:rsidTr="000A6D57">
        <w:trPr>
          <w:cantSplit/>
          <w:trHeight w:val="20"/>
        </w:trPr>
        <w:tc>
          <w:tcPr>
            <w:tcW w:w="1555" w:type="dxa"/>
            <w:vMerge/>
            <w:tcBorders>
              <w:right w:val="nil"/>
            </w:tcBorders>
          </w:tcPr>
          <w:p w14:paraId="4C38C5DB" w14:textId="77777777" w:rsidR="00115063" w:rsidRPr="009F203A" w:rsidRDefault="00115063" w:rsidP="000A6D57">
            <w:pPr>
              <w:jc w:val="left"/>
              <w:rPr>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390B4E9B" w14:textId="77777777" w:rsidR="00115063" w:rsidRPr="009F203A" w:rsidRDefault="00115063" w:rsidP="000A6D57">
            <w:pPr>
              <w:jc w:val="left"/>
            </w:pPr>
            <w:r w:rsidRPr="009F203A">
              <w:t>6.3 Were the methods of outcome assessment comparable across intervention groups?</w:t>
            </w:r>
          </w:p>
        </w:tc>
        <w:tc>
          <w:tcPr>
            <w:tcW w:w="7087" w:type="dxa"/>
            <w:tcBorders>
              <w:top w:val="single" w:sz="2" w:space="0" w:color="D9D9D9" w:themeColor="background1" w:themeShade="D9"/>
              <w:bottom w:val="single" w:sz="2" w:space="0" w:color="D9D9D9" w:themeColor="background1" w:themeShade="D9"/>
            </w:tcBorders>
          </w:tcPr>
          <w:p w14:paraId="01D3674E" w14:textId="77777777" w:rsidR="00115063" w:rsidRPr="009F203A" w:rsidRDefault="00115063" w:rsidP="000A6D57">
            <w:pPr>
              <w:jc w:val="left"/>
              <w:rPr>
                <w:szCs w:val="20"/>
              </w:rPr>
            </w:pPr>
            <w:r w:rsidRPr="009F203A">
              <w:t>Comparable assessment methods (i.e. data collection) would involve the same outcome detection methods and thresholds, same time point, same definition, and same measurements.</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262ECA65" w14:textId="77777777" w:rsidR="00115063" w:rsidRPr="009F203A" w:rsidRDefault="00115063" w:rsidP="000A6D57">
            <w:pPr>
              <w:spacing w:after="0"/>
              <w:jc w:val="center"/>
              <w:rPr>
                <w:szCs w:val="20"/>
              </w:rPr>
            </w:pPr>
            <w:r w:rsidRPr="009F203A">
              <w:rPr>
                <w:color w:val="00B050"/>
                <w:szCs w:val="20"/>
                <w:u w:val="single"/>
              </w:rPr>
              <w:t>Y / PY</w:t>
            </w:r>
            <w:r w:rsidRPr="009F203A">
              <w:rPr>
                <w:szCs w:val="20"/>
              </w:rPr>
              <w:t xml:space="preserve"> / </w:t>
            </w:r>
            <w:r w:rsidRPr="009F203A">
              <w:rPr>
                <w:color w:val="FF0000"/>
                <w:szCs w:val="20"/>
              </w:rPr>
              <w:t>PN / N</w:t>
            </w:r>
            <w:r w:rsidRPr="009F203A">
              <w:rPr>
                <w:szCs w:val="20"/>
              </w:rPr>
              <w:t xml:space="preserve"> / NI</w:t>
            </w:r>
          </w:p>
        </w:tc>
      </w:tr>
      <w:tr w:rsidR="00115063" w:rsidRPr="009F203A" w14:paraId="38E487EE" w14:textId="77777777" w:rsidTr="000A6D57">
        <w:trPr>
          <w:cantSplit/>
          <w:trHeight w:val="20"/>
        </w:trPr>
        <w:tc>
          <w:tcPr>
            <w:tcW w:w="1555" w:type="dxa"/>
            <w:vMerge/>
            <w:tcBorders>
              <w:right w:val="nil"/>
            </w:tcBorders>
          </w:tcPr>
          <w:p w14:paraId="523A2DA4" w14:textId="77777777" w:rsidR="00115063" w:rsidRPr="009F203A" w:rsidRDefault="00115063" w:rsidP="000A6D57">
            <w:pPr>
              <w:jc w:val="left"/>
              <w:rPr>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1CF5C213" w14:textId="77777777" w:rsidR="00115063" w:rsidRPr="009F203A" w:rsidRDefault="00115063" w:rsidP="000A6D57">
            <w:pPr>
              <w:jc w:val="left"/>
            </w:pPr>
            <w:r w:rsidRPr="009F203A">
              <w:t>6.4 Were any systematic errors in measurement of the outcome related to intervention received?</w:t>
            </w:r>
          </w:p>
        </w:tc>
        <w:tc>
          <w:tcPr>
            <w:tcW w:w="7087" w:type="dxa"/>
            <w:tcBorders>
              <w:top w:val="single" w:sz="2" w:space="0" w:color="D9D9D9" w:themeColor="background1" w:themeShade="D9"/>
              <w:bottom w:val="single" w:sz="2" w:space="0" w:color="D9D9D9" w:themeColor="background1" w:themeShade="D9"/>
            </w:tcBorders>
          </w:tcPr>
          <w:p w14:paraId="1B23100C" w14:textId="77777777" w:rsidR="00115063" w:rsidRPr="009F203A" w:rsidRDefault="00115063" w:rsidP="000A6D57">
            <w:pPr>
              <w:jc w:val="left"/>
              <w:rPr>
                <w:szCs w:val="20"/>
              </w:rPr>
            </w:pPr>
            <w:r w:rsidRPr="009F203A">
              <w:t>This question refers to differential misclassification of outcomes. Systematic errors in measuring the outcome, if present, could cause bias if they are related to intervention or to a confounder of the intervention-outcome relationship. This will usually be due either to outcome assessors being aware of the intervention received or to non-comparability of outcome assessment methods, but there are examples of differential misclassification arising despite these controls being in place.</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2B2B583B" w14:textId="77777777" w:rsidR="00115063" w:rsidRPr="009F203A" w:rsidRDefault="00115063" w:rsidP="000A6D57">
            <w:pPr>
              <w:spacing w:after="0"/>
              <w:jc w:val="center"/>
              <w:rPr>
                <w:szCs w:val="20"/>
              </w:rPr>
            </w:pPr>
            <w:r w:rsidRPr="009F203A">
              <w:rPr>
                <w:color w:val="FF0000"/>
                <w:szCs w:val="20"/>
              </w:rPr>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6F2DC571" w14:textId="77777777" w:rsidTr="000A6D57">
        <w:trPr>
          <w:cantSplit/>
          <w:trHeight w:val="20"/>
        </w:trPr>
        <w:tc>
          <w:tcPr>
            <w:tcW w:w="1555" w:type="dxa"/>
            <w:vMerge/>
            <w:tcBorders>
              <w:right w:val="nil"/>
            </w:tcBorders>
          </w:tcPr>
          <w:p w14:paraId="323F8DA7"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4B2A117D" w14:textId="77777777" w:rsidR="00115063" w:rsidRPr="009F203A" w:rsidRDefault="00115063" w:rsidP="000A6D57">
            <w:pPr>
              <w:jc w:val="left"/>
              <w:rPr>
                <w:b/>
                <w:szCs w:val="20"/>
              </w:rPr>
            </w:pPr>
            <w:r w:rsidRPr="009F203A">
              <w:rPr>
                <w:b/>
              </w:rPr>
              <w:t>Risk of bias judgement</w:t>
            </w:r>
          </w:p>
        </w:tc>
        <w:tc>
          <w:tcPr>
            <w:tcW w:w="7087" w:type="dxa"/>
            <w:tcBorders>
              <w:top w:val="single" w:sz="2" w:space="0" w:color="D9D9D9" w:themeColor="background1" w:themeShade="D9"/>
              <w:bottom w:val="single" w:sz="2" w:space="0" w:color="D9D9D9" w:themeColor="background1" w:themeShade="D9"/>
            </w:tcBorders>
          </w:tcPr>
          <w:p w14:paraId="27EDCFBD" w14:textId="77777777" w:rsidR="00115063" w:rsidRPr="009F203A" w:rsidRDefault="00115063" w:rsidP="000A6D57">
            <w:pPr>
              <w:jc w:val="left"/>
              <w:rPr>
                <w:szCs w:val="20"/>
              </w:rPr>
            </w:pPr>
            <w:r w:rsidRPr="009F203A">
              <w:rPr>
                <w:rFonts w:cs="Arial"/>
              </w:rPr>
              <w:t xml:space="preserve">See </w:t>
            </w:r>
            <w:r w:rsidRPr="009F203A">
              <w:rPr>
                <w:rFonts w:cs="Arial"/>
              </w:rPr>
              <w:fldChar w:fldCharType="begin"/>
            </w:r>
            <w:r w:rsidRPr="009F203A">
              <w:rPr>
                <w:rFonts w:cs="Arial"/>
              </w:rPr>
              <w:instrText xml:space="preserve"> REF _Ref421192945 \h  \* MERGEFORMAT </w:instrText>
            </w:r>
            <w:r w:rsidRPr="009F203A">
              <w:rPr>
                <w:rFonts w:cs="Arial"/>
              </w:rPr>
            </w:r>
            <w:r w:rsidRPr="009F203A">
              <w:rPr>
                <w:rFonts w:cs="Arial"/>
              </w:rPr>
              <w:fldChar w:fldCharType="separate"/>
            </w:r>
            <w:r w:rsidR="000A6D57" w:rsidRPr="009F203A">
              <w:rPr>
                <w:rFonts w:cs="Arial"/>
              </w:rPr>
              <w:t xml:space="preserve">Table </w:t>
            </w:r>
            <w:r w:rsidR="000A6D57" w:rsidRPr="009F203A">
              <w:rPr>
                <w:rFonts w:cs="Arial"/>
                <w:noProof/>
              </w:rPr>
              <w:t>4</w:t>
            </w:r>
            <w:r w:rsidRPr="009F203A">
              <w:rPr>
                <w:rFonts w:cs="Arial"/>
              </w:rPr>
              <w:fldChar w:fldCharType="end"/>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69474BA4" w14:textId="77777777" w:rsidR="00115063" w:rsidRPr="009F203A" w:rsidRDefault="00115063" w:rsidP="000A6D57">
            <w:pPr>
              <w:tabs>
                <w:tab w:val="left" w:pos="960"/>
              </w:tabs>
              <w:autoSpaceDE w:val="0"/>
              <w:autoSpaceDN w:val="0"/>
              <w:adjustRightInd w:val="0"/>
              <w:spacing w:after="0"/>
              <w:jc w:val="center"/>
              <w:rPr>
                <w:szCs w:val="20"/>
              </w:rPr>
            </w:pPr>
            <w:r w:rsidRPr="009F203A">
              <w:rPr>
                <w:szCs w:val="20"/>
              </w:rPr>
              <w:t>Low / Moderate / Serious / Critical / NI</w:t>
            </w:r>
          </w:p>
        </w:tc>
      </w:tr>
      <w:tr w:rsidR="00115063" w:rsidRPr="009F203A" w14:paraId="266E328F" w14:textId="77777777" w:rsidTr="000A6D57">
        <w:trPr>
          <w:cantSplit/>
          <w:trHeight w:val="20"/>
        </w:trPr>
        <w:tc>
          <w:tcPr>
            <w:tcW w:w="1555" w:type="dxa"/>
            <w:vMerge/>
            <w:tcBorders>
              <w:bottom w:val="single" w:sz="4" w:space="0" w:color="auto"/>
              <w:right w:val="nil"/>
            </w:tcBorders>
          </w:tcPr>
          <w:p w14:paraId="49FC6B59"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bottom w:val="single" w:sz="4" w:space="0" w:color="auto"/>
              <w:right w:val="single" w:sz="4" w:space="0" w:color="auto"/>
            </w:tcBorders>
          </w:tcPr>
          <w:p w14:paraId="73AF135D" w14:textId="77777777" w:rsidR="00115063" w:rsidRPr="009F203A" w:rsidRDefault="00115063" w:rsidP="000A6D57">
            <w:pPr>
              <w:jc w:val="left"/>
              <w:rPr>
                <w:szCs w:val="20"/>
              </w:rPr>
            </w:pPr>
            <w:r w:rsidRPr="009F203A">
              <w:t>Optional: What is the predicted direction of bias due to measurement of outcomes?</w:t>
            </w:r>
          </w:p>
        </w:tc>
        <w:tc>
          <w:tcPr>
            <w:tcW w:w="7087" w:type="dxa"/>
            <w:tcBorders>
              <w:top w:val="single" w:sz="2" w:space="0" w:color="D9D9D9" w:themeColor="background1" w:themeShade="D9"/>
              <w:bottom w:val="single" w:sz="4" w:space="0" w:color="auto"/>
            </w:tcBorders>
          </w:tcPr>
          <w:p w14:paraId="1E86D56B" w14:textId="77777777" w:rsidR="00115063" w:rsidRPr="009F203A" w:rsidRDefault="00115063" w:rsidP="000A6D57">
            <w:pPr>
              <w:jc w:val="left"/>
              <w:rPr>
                <w:szCs w:val="20"/>
              </w:rPr>
            </w:pPr>
            <w:r w:rsidRPr="009F203A">
              <w:rPr>
                <w:rFonts w:cs="Arial"/>
                <w:lang w:val="en-US"/>
              </w:rPr>
              <w:t>If the likely direction of bias can be predicted, it is helpful to state this. The direction might be characterized either as being towards (or away from) the null, or as being in favour of one of the interventions.</w:t>
            </w:r>
          </w:p>
        </w:tc>
        <w:tc>
          <w:tcPr>
            <w:tcW w:w="2127" w:type="dxa"/>
            <w:tcBorders>
              <w:top w:val="single" w:sz="2" w:space="0" w:color="D9D9D9" w:themeColor="background1" w:themeShade="D9"/>
              <w:bottom w:val="single" w:sz="4" w:space="0" w:color="auto"/>
              <w:right w:val="single" w:sz="4" w:space="0" w:color="auto"/>
            </w:tcBorders>
          </w:tcPr>
          <w:p w14:paraId="35B61C73" w14:textId="77777777" w:rsidR="00115063" w:rsidRPr="009F203A" w:rsidRDefault="00115063" w:rsidP="000A6D57">
            <w:pPr>
              <w:spacing w:after="0"/>
              <w:jc w:val="center"/>
              <w:rPr>
                <w:szCs w:val="20"/>
              </w:rPr>
            </w:pPr>
            <w:r w:rsidRPr="009F203A">
              <w:rPr>
                <w:szCs w:val="20"/>
              </w:rPr>
              <w:t>Favours experimental / Favours comparator / Towards null /Away from null / Unpredictable</w:t>
            </w:r>
          </w:p>
        </w:tc>
      </w:tr>
      <w:tr w:rsidR="00115063" w:rsidRPr="009F203A" w14:paraId="48B83415" w14:textId="77777777" w:rsidTr="000A6D57">
        <w:trPr>
          <w:cantSplit/>
          <w:trHeight w:val="20"/>
        </w:trPr>
        <w:tc>
          <w:tcPr>
            <w:tcW w:w="1555" w:type="dxa"/>
            <w:vMerge w:val="restart"/>
            <w:tcBorders>
              <w:top w:val="single" w:sz="4" w:space="0" w:color="auto"/>
              <w:right w:val="nil"/>
            </w:tcBorders>
          </w:tcPr>
          <w:p w14:paraId="6C965610" w14:textId="77777777" w:rsidR="00115063" w:rsidRPr="009F203A" w:rsidRDefault="00115063" w:rsidP="000A6D57">
            <w:pPr>
              <w:spacing w:after="0"/>
              <w:jc w:val="left"/>
              <w:rPr>
                <w:szCs w:val="20"/>
              </w:rPr>
            </w:pPr>
            <w:r w:rsidRPr="009F203A">
              <w:rPr>
                <w:rFonts w:cs="Arial"/>
                <w:szCs w:val="20"/>
              </w:rPr>
              <w:t>Bias in selection of the reported result</w:t>
            </w:r>
          </w:p>
        </w:tc>
        <w:tc>
          <w:tcPr>
            <w:tcW w:w="3832" w:type="dxa"/>
            <w:tcBorders>
              <w:top w:val="single" w:sz="4" w:space="0" w:color="auto"/>
              <w:bottom w:val="nil"/>
              <w:right w:val="single" w:sz="4" w:space="0" w:color="auto"/>
            </w:tcBorders>
          </w:tcPr>
          <w:p w14:paraId="5E7093E7" w14:textId="77777777" w:rsidR="00115063" w:rsidRPr="009F203A" w:rsidRDefault="00115063" w:rsidP="000A6D57">
            <w:pPr>
              <w:jc w:val="left"/>
            </w:pPr>
            <w:r w:rsidRPr="009F203A">
              <w:t>Is the reported effect estimate likely to be selected, on the basis of the results, from...</w:t>
            </w:r>
          </w:p>
        </w:tc>
        <w:tc>
          <w:tcPr>
            <w:tcW w:w="7087" w:type="dxa"/>
            <w:tcBorders>
              <w:top w:val="single" w:sz="4" w:space="0" w:color="auto"/>
              <w:bottom w:val="nil"/>
            </w:tcBorders>
          </w:tcPr>
          <w:p w14:paraId="1FE6FAEF" w14:textId="77777777" w:rsidR="00115063" w:rsidRPr="009F203A" w:rsidRDefault="00115063" w:rsidP="000A6D57">
            <w:pPr>
              <w:jc w:val="center"/>
              <w:rPr>
                <w:szCs w:val="20"/>
              </w:rPr>
            </w:pPr>
          </w:p>
        </w:tc>
        <w:tc>
          <w:tcPr>
            <w:tcW w:w="2127" w:type="dxa"/>
            <w:tcBorders>
              <w:top w:val="single" w:sz="4" w:space="0" w:color="auto"/>
              <w:bottom w:val="nil"/>
              <w:right w:val="single" w:sz="4" w:space="0" w:color="auto"/>
            </w:tcBorders>
          </w:tcPr>
          <w:p w14:paraId="7B355985" w14:textId="77777777" w:rsidR="00115063" w:rsidRPr="009F203A" w:rsidRDefault="00115063" w:rsidP="000A6D57">
            <w:pPr>
              <w:jc w:val="center"/>
              <w:rPr>
                <w:szCs w:val="20"/>
              </w:rPr>
            </w:pPr>
          </w:p>
        </w:tc>
      </w:tr>
      <w:tr w:rsidR="00115063" w:rsidRPr="009F203A" w14:paraId="6F4523C6" w14:textId="77777777" w:rsidTr="000A6D57">
        <w:trPr>
          <w:cantSplit/>
          <w:trHeight w:val="20"/>
        </w:trPr>
        <w:tc>
          <w:tcPr>
            <w:tcW w:w="1555" w:type="dxa"/>
            <w:vMerge/>
            <w:tcBorders>
              <w:right w:val="nil"/>
            </w:tcBorders>
          </w:tcPr>
          <w:p w14:paraId="5DB2F1B4" w14:textId="77777777" w:rsidR="00115063" w:rsidRPr="009F203A" w:rsidRDefault="00115063" w:rsidP="000A6D57">
            <w:pPr>
              <w:spacing w:after="0"/>
              <w:jc w:val="left"/>
              <w:rPr>
                <w:szCs w:val="20"/>
              </w:rPr>
            </w:pPr>
          </w:p>
        </w:tc>
        <w:tc>
          <w:tcPr>
            <w:tcW w:w="3832" w:type="dxa"/>
            <w:tcBorders>
              <w:top w:val="nil"/>
              <w:bottom w:val="single" w:sz="2" w:space="0" w:color="D9D9D9" w:themeColor="background1" w:themeShade="D9"/>
              <w:right w:val="single" w:sz="4" w:space="0" w:color="auto"/>
            </w:tcBorders>
          </w:tcPr>
          <w:p w14:paraId="34EF6BB2" w14:textId="77777777" w:rsidR="00115063" w:rsidRPr="009F203A" w:rsidRDefault="00115063" w:rsidP="000A6D57">
            <w:pPr>
              <w:jc w:val="left"/>
            </w:pPr>
            <w:r w:rsidRPr="009F203A">
              <w:t xml:space="preserve">7.1. ... multiple outcome </w:t>
            </w:r>
            <w:r w:rsidRPr="009F203A">
              <w:rPr>
                <w:i/>
              </w:rPr>
              <w:t>measurements</w:t>
            </w:r>
            <w:r w:rsidRPr="009F203A">
              <w:t xml:space="preserve"> within the outcome domain? </w:t>
            </w:r>
          </w:p>
        </w:tc>
        <w:tc>
          <w:tcPr>
            <w:tcW w:w="7087" w:type="dxa"/>
            <w:tcBorders>
              <w:top w:val="nil"/>
              <w:bottom w:val="single" w:sz="2" w:space="0" w:color="D9D9D9" w:themeColor="background1" w:themeShade="D9"/>
            </w:tcBorders>
          </w:tcPr>
          <w:p w14:paraId="60035551" w14:textId="77777777" w:rsidR="00115063" w:rsidRPr="009F203A" w:rsidRDefault="00115063" w:rsidP="000A6D57">
            <w:pPr>
              <w:jc w:val="left"/>
              <w:rPr>
                <w:szCs w:val="20"/>
              </w:rPr>
            </w:pPr>
            <w:r w:rsidRPr="009F203A">
              <w:t>For a specified outcome domain, it is possible to generate multiple effect estimates for different measurements. If multiple measurements were made, but only one or a subset is reported, there is a risk of selective reporting on the basis of results.</w:t>
            </w:r>
          </w:p>
        </w:tc>
        <w:tc>
          <w:tcPr>
            <w:tcW w:w="2127" w:type="dxa"/>
            <w:tcBorders>
              <w:top w:val="nil"/>
              <w:bottom w:val="single" w:sz="2" w:space="0" w:color="D9D9D9" w:themeColor="background1" w:themeShade="D9"/>
              <w:right w:val="single" w:sz="4" w:space="0" w:color="auto"/>
            </w:tcBorders>
          </w:tcPr>
          <w:p w14:paraId="7AECF377" w14:textId="77777777" w:rsidR="00115063" w:rsidRPr="009F203A" w:rsidRDefault="00115063" w:rsidP="000A6D57">
            <w:pPr>
              <w:jc w:val="center"/>
              <w:rPr>
                <w:szCs w:val="20"/>
              </w:rPr>
            </w:pPr>
            <w:r w:rsidRPr="009F203A">
              <w:rPr>
                <w:color w:val="FF0000"/>
                <w:szCs w:val="20"/>
              </w:rPr>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64BD902B" w14:textId="77777777" w:rsidTr="000A6D57">
        <w:trPr>
          <w:cantSplit/>
          <w:trHeight w:val="20"/>
        </w:trPr>
        <w:tc>
          <w:tcPr>
            <w:tcW w:w="1555" w:type="dxa"/>
            <w:vMerge/>
            <w:tcBorders>
              <w:right w:val="nil"/>
            </w:tcBorders>
          </w:tcPr>
          <w:p w14:paraId="4A7A5366"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51DE3C42" w14:textId="77777777" w:rsidR="00115063" w:rsidRPr="009F203A" w:rsidRDefault="00115063" w:rsidP="000A6D57">
            <w:pPr>
              <w:jc w:val="left"/>
            </w:pPr>
            <w:r w:rsidRPr="009F203A">
              <w:t xml:space="preserve">7.2 ... multiple </w:t>
            </w:r>
            <w:r w:rsidRPr="009F203A">
              <w:rPr>
                <w:i/>
              </w:rPr>
              <w:t>analyses</w:t>
            </w:r>
            <w:r w:rsidRPr="009F203A">
              <w:t xml:space="preserve"> of the intervention-outcome relationship?</w:t>
            </w:r>
          </w:p>
        </w:tc>
        <w:tc>
          <w:tcPr>
            <w:tcW w:w="7087" w:type="dxa"/>
            <w:tcBorders>
              <w:top w:val="single" w:sz="2" w:space="0" w:color="D9D9D9" w:themeColor="background1" w:themeShade="D9"/>
              <w:bottom w:val="single" w:sz="2" w:space="0" w:color="D9D9D9" w:themeColor="background1" w:themeShade="D9"/>
            </w:tcBorders>
          </w:tcPr>
          <w:p w14:paraId="55BA7F66" w14:textId="77777777" w:rsidR="00115063" w:rsidRPr="009F203A" w:rsidRDefault="00115063" w:rsidP="000A6D57">
            <w:pPr>
              <w:jc w:val="left"/>
              <w:rPr>
                <w:szCs w:val="20"/>
              </w:rPr>
            </w:pPr>
            <w:r w:rsidRPr="009F203A">
              <w:t xml:space="preserve">Because of the limitations of using data from non-randomized studies for analyses of effectiveness (need to control confounding, substantial missing data, etc), analysts may implement different analytic methods to address these limitations. Examples include unadjusted and adjusted models; use of final value vs change from baseline vs analysis of covariance; different transformations of variables; a continuously scaled outcome converted to categorical data with different cut-points; different sets of covariates used </w:t>
            </w:r>
            <w:r w:rsidRPr="009F203A">
              <w:lastRenderedPageBreak/>
              <w:t>for adjustment; and different analytic strategies for dealing with missing data. Application of such methods generates multiple estimates of the effect of the intervention versus the comparator</w:t>
            </w:r>
            <w:r w:rsidRPr="009F203A" w:rsidDel="00D721B2">
              <w:t xml:space="preserve"> </w:t>
            </w:r>
            <w:r w:rsidRPr="009F203A">
              <w:t xml:space="preserve">on the outcome. If the analyst does not pre-specify the methods to be applied, and multiple estimates are generated but only one or a subset is reported, there is a risk of selective reporting on the basis of results. </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6EB65A92" w14:textId="77777777" w:rsidR="00115063" w:rsidRPr="009F203A" w:rsidRDefault="00115063" w:rsidP="000A6D57">
            <w:pPr>
              <w:jc w:val="center"/>
              <w:rPr>
                <w:szCs w:val="20"/>
              </w:rPr>
            </w:pPr>
            <w:r w:rsidRPr="009F203A">
              <w:rPr>
                <w:color w:val="FF0000"/>
                <w:szCs w:val="20"/>
              </w:rPr>
              <w:lastRenderedPageBreak/>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2003C4FB" w14:textId="77777777" w:rsidTr="000A6D57">
        <w:trPr>
          <w:cantSplit/>
          <w:trHeight w:val="20"/>
        </w:trPr>
        <w:tc>
          <w:tcPr>
            <w:tcW w:w="1555" w:type="dxa"/>
            <w:vMerge/>
            <w:tcBorders>
              <w:right w:val="nil"/>
            </w:tcBorders>
          </w:tcPr>
          <w:p w14:paraId="5750A8A5"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4C62B8C7" w14:textId="77777777" w:rsidR="00115063" w:rsidRPr="009F203A" w:rsidRDefault="00115063" w:rsidP="000A6D57">
            <w:pPr>
              <w:jc w:val="left"/>
            </w:pPr>
            <w:r w:rsidRPr="009F203A">
              <w:t xml:space="preserve">7.3 ... different </w:t>
            </w:r>
            <w:r w:rsidRPr="009F203A">
              <w:rPr>
                <w:i/>
              </w:rPr>
              <w:t>subgroups</w:t>
            </w:r>
            <w:r w:rsidRPr="009F203A">
              <w:t>?</w:t>
            </w:r>
          </w:p>
        </w:tc>
        <w:tc>
          <w:tcPr>
            <w:tcW w:w="7087" w:type="dxa"/>
            <w:tcBorders>
              <w:top w:val="single" w:sz="2" w:space="0" w:color="D9D9D9" w:themeColor="background1" w:themeShade="D9"/>
              <w:bottom w:val="single" w:sz="2" w:space="0" w:color="D9D9D9" w:themeColor="background1" w:themeShade="D9"/>
            </w:tcBorders>
          </w:tcPr>
          <w:p w14:paraId="02578748" w14:textId="77777777" w:rsidR="00115063" w:rsidRPr="009F203A" w:rsidRDefault="00115063" w:rsidP="000A6D57">
            <w:pPr>
              <w:jc w:val="left"/>
              <w:rPr>
                <w:szCs w:val="20"/>
              </w:rPr>
            </w:pPr>
            <w:r w:rsidRPr="009F203A">
              <w:t>Particularly with large cohorts often available from routine data sources, it is possible to generate multiple effect estimates for different subgroups or simply to omit varying proportions of the original cohort.  If multiple estimates are generated but only one or a subset is reported, there is a risk of selective reporting on the basis of results.</w:t>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72ED9897" w14:textId="77777777" w:rsidR="00115063" w:rsidRPr="009F203A" w:rsidRDefault="00115063" w:rsidP="000A6D57">
            <w:pPr>
              <w:jc w:val="center"/>
              <w:rPr>
                <w:szCs w:val="20"/>
              </w:rPr>
            </w:pPr>
            <w:r w:rsidRPr="009F203A">
              <w:rPr>
                <w:color w:val="FF0000"/>
                <w:szCs w:val="20"/>
              </w:rPr>
              <w:t>Y / PY</w:t>
            </w:r>
            <w:r w:rsidRPr="009F203A">
              <w:rPr>
                <w:szCs w:val="20"/>
              </w:rPr>
              <w:t xml:space="preserve"> / </w:t>
            </w:r>
            <w:r w:rsidRPr="009F203A">
              <w:rPr>
                <w:color w:val="00B050"/>
                <w:szCs w:val="20"/>
                <w:u w:val="single"/>
              </w:rPr>
              <w:t>PN / N</w:t>
            </w:r>
            <w:r w:rsidRPr="009F203A">
              <w:rPr>
                <w:szCs w:val="20"/>
              </w:rPr>
              <w:t xml:space="preserve"> / NI</w:t>
            </w:r>
          </w:p>
        </w:tc>
      </w:tr>
      <w:tr w:rsidR="00115063" w:rsidRPr="009F203A" w14:paraId="5359273F" w14:textId="77777777" w:rsidTr="000A6D57">
        <w:trPr>
          <w:cantSplit/>
          <w:trHeight w:val="20"/>
        </w:trPr>
        <w:tc>
          <w:tcPr>
            <w:tcW w:w="1555" w:type="dxa"/>
            <w:vMerge/>
            <w:tcBorders>
              <w:right w:val="nil"/>
            </w:tcBorders>
          </w:tcPr>
          <w:p w14:paraId="4BA89FC8"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bottom w:val="single" w:sz="2" w:space="0" w:color="D9D9D9" w:themeColor="background1" w:themeShade="D9"/>
              <w:right w:val="single" w:sz="4" w:space="0" w:color="auto"/>
            </w:tcBorders>
          </w:tcPr>
          <w:p w14:paraId="1F06AA41" w14:textId="77777777" w:rsidR="00115063" w:rsidRPr="009F203A" w:rsidRDefault="00115063" w:rsidP="000A6D57">
            <w:pPr>
              <w:tabs>
                <w:tab w:val="left" w:pos="960"/>
              </w:tabs>
              <w:autoSpaceDE w:val="0"/>
              <w:autoSpaceDN w:val="0"/>
              <w:adjustRightInd w:val="0"/>
              <w:spacing w:after="0"/>
              <w:jc w:val="left"/>
              <w:rPr>
                <w:b/>
              </w:rPr>
            </w:pPr>
            <w:r w:rsidRPr="009F203A">
              <w:rPr>
                <w:rFonts w:cs="Arial"/>
                <w:b/>
              </w:rPr>
              <w:t>Risk of bias judgement</w:t>
            </w:r>
          </w:p>
        </w:tc>
        <w:tc>
          <w:tcPr>
            <w:tcW w:w="7087" w:type="dxa"/>
            <w:tcBorders>
              <w:top w:val="single" w:sz="2" w:space="0" w:color="D9D9D9" w:themeColor="background1" w:themeShade="D9"/>
              <w:bottom w:val="single" w:sz="2" w:space="0" w:color="D9D9D9" w:themeColor="background1" w:themeShade="D9"/>
            </w:tcBorders>
          </w:tcPr>
          <w:p w14:paraId="5DBE36FC"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szCs w:val="20"/>
              </w:rPr>
              <w:t xml:space="preserve">See </w:t>
            </w:r>
            <w:r w:rsidRPr="009F203A">
              <w:rPr>
                <w:rFonts w:cs="Arial"/>
                <w:szCs w:val="20"/>
              </w:rPr>
              <w:fldChar w:fldCharType="begin"/>
            </w:r>
            <w:r w:rsidRPr="009F203A">
              <w:rPr>
                <w:rFonts w:cs="Arial"/>
                <w:szCs w:val="20"/>
              </w:rPr>
              <w:instrText xml:space="preserve"> REF _Ref421192945 \h  \* MERGEFORMAT </w:instrText>
            </w:r>
            <w:r w:rsidRPr="009F203A">
              <w:rPr>
                <w:rFonts w:cs="Arial"/>
                <w:szCs w:val="20"/>
              </w:rPr>
            </w:r>
            <w:r w:rsidRPr="009F203A">
              <w:rPr>
                <w:rFonts w:cs="Arial"/>
                <w:szCs w:val="20"/>
              </w:rPr>
              <w:fldChar w:fldCharType="separate"/>
            </w:r>
            <w:r w:rsidR="000A6D57" w:rsidRPr="009F203A">
              <w:rPr>
                <w:rFonts w:cs="Arial"/>
              </w:rPr>
              <w:t xml:space="preserve">Table </w:t>
            </w:r>
            <w:r w:rsidR="000A6D57" w:rsidRPr="009F203A">
              <w:rPr>
                <w:rFonts w:cs="Arial"/>
                <w:noProof/>
              </w:rPr>
              <w:t>4</w:t>
            </w:r>
            <w:r w:rsidRPr="009F203A">
              <w:rPr>
                <w:rFonts w:cs="Arial"/>
                <w:szCs w:val="20"/>
              </w:rPr>
              <w:fldChar w:fldCharType="end"/>
            </w:r>
          </w:p>
        </w:tc>
        <w:tc>
          <w:tcPr>
            <w:tcW w:w="2127" w:type="dxa"/>
            <w:tcBorders>
              <w:top w:val="single" w:sz="2" w:space="0" w:color="D9D9D9" w:themeColor="background1" w:themeShade="D9"/>
              <w:bottom w:val="single" w:sz="2" w:space="0" w:color="D9D9D9" w:themeColor="background1" w:themeShade="D9"/>
              <w:right w:val="single" w:sz="4" w:space="0" w:color="auto"/>
            </w:tcBorders>
          </w:tcPr>
          <w:p w14:paraId="6550444D" w14:textId="77777777" w:rsidR="00115063" w:rsidRPr="009F203A" w:rsidRDefault="00115063" w:rsidP="000A6D57">
            <w:pPr>
              <w:tabs>
                <w:tab w:val="left" w:pos="960"/>
              </w:tabs>
              <w:autoSpaceDE w:val="0"/>
              <w:autoSpaceDN w:val="0"/>
              <w:adjustRightInd w:val="0"/>
              <w:spacing w:after="0"/>
              <w:jc w:val="center"/>
              <w:rPr>
                <w:szCs w:val="20"/>
              </w:rPr>
            </w:pPr>
            <w:r w:rsidRPr="009F203A">
              <w:rPr>
                <w:szCs w:val="20"/>
              </w:rPr>
              <w:t>Low / Moderate / Serious / Critical / NI</w:t>
            </w:r>
          </w:p>
        </w:tc>
      </w:tr>
      <w:tr w:rsidR="00115063" w:rsidRPr="009F203A" w14:paraId="35FD974B" w14:textId="77777777" w:rsidTr="000A6D57">
        <w:trPr>
          <w:cantSplit/>
          <w:trHeight w:val="20"/>
        </w:trPr>
        <w:tc>
          <w:tcPr>
            <w:tcW w:w="1555" w:type="dxa"/>
            <w:vMerge/>
            <w:tcBorders>
              <w:right w:val="nil"/>
            </w:tcBorders>
          </w:tcPr>
          <w:p w14:paraId="1E437D98"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bottom w:val="single" w:sz="4" w:space="0" w:color="auto"/>
              <w:right w:val="single" w:sz="4" w:space="0" w:color="auto"/>
            </w:tcBorders>
          </w:tcPr>
          <w:p w14:paraId="1E3604AA" w14:textId="77777777" w:rsidR="00115063" w:rsidRPr="009F203A" w:rsidRDefault="00115063" w:rsidP="000A6D57">
            <w:pPr>
              <w:spacing w:after="0"/>
              <w:jc w:val="left"/>
            </w:pPr>
            <w:r w:rsidRPr="009F203A">
              <w:t xml:space="preserve">Optional: </w:t>
            </w:r>
            <w:r w:rsidRPr="009F203A">
              <w:rPr>
                <w:rFonts w:cs="Arial"/>
              </w:rPr>
              <w:t>What is the predicted direction of bias due to selection of the reported result?</w:t>
            </w:r>
          </w:p>
        </w:tc>
        <w:tc>
          <w:tcPr>
            <w:tcW w:w="7087" w:type="dxa"/>
            <w:tcBorders>
              <w:top w:val="single" w:sz="2" w:space="0" w:color="D9D9D9" w:themeColor="background1" w:themeShade="D9"/>
              <w:bottom w:val="single" w:sz="4" w:space="0" w:color="auto"/>
            </w:tcBorders>
          </w:tcPr>
          <w:p w14:paraId="195DBC6F" w14:textId="77777777" w:rsidR="00115063" w:rsidRPr="009F203A" w:rsidRDefault="00115063" w:rsidP="000A6D57">
            <w:pPr>
              <w:spacing w:after="0"/>
              <w:jc w:val="left"/>
              <w:rPr>
                <w:szCs w:val="20"/>
              </w:rPr>
            </w:pPr>
            <w:r w:rsidRPr="009F203A">
              <w:rPr>
                <w:rFonts w:cs="Arial"/>
                <w:lang w:val="en-US"/>
              </w:rPr>
              <w:t>If the likely direction of bias can be predicted, it is helpful to state this. The direction might be characterized either as being towards (or away from) the null, or as being in favour of one of the interventions.</w:t>
            </w:r>
          </w:p>
        </w:tc>
        <w:tc>
          <w:tcPr>
            <w:tcW w:w="2127" w:type="dxa"/>
            <w:tcBorders>
              <w:top w:val="single" w:sz="2" w:space="0" w:color="D9D9D9" w:themeColor="background1" w:themeShade="D9"/>
              <w:bottom w:val="single" w:sz="4" w:space="0" w:color="auto"/>
              <w:right w:val="single" w:sz="4" w:space="0" w:color="auto"/>
            </w:tcBorders>
          </w:tcPr>
          <w:p w14:paraId="3C12BD86" w14:textId="77777777" w:rsidR="00115063" w:rsidRPr="009F203A" w:rsidRDefault="00115063" w:rsidP="000A6D57">
            <w:pPr>
              <w:spacing w:after="0"/>
              <w:jc w:val="center"/>
              <w:rPr>
                <w:szCs w:val="20"/>
              </w:rPr>
            </w:pPr>
            <w:r w:rsidRPr="009F203A">
              <w:rPr>
                <w:szCs w:val="20"/>
              </w:rPr>
              <w:t>Favours experimental / Favours comparator / Towards null /Away from null / Unpredictable</w:t>
            </w:r>
          </w:p>
        </w:tc>
      </w:tr>
      <w:tr w:rsidR="00115063" w:rsidRPr="009F203A" w14:paraId="7C9A1E69" w14:textId="77777777" w:rsidTr="000A6D57">
        <w:trPr>
          <w:cantSplit/>
          <w:trHeight w:val="20"/>
        </w:trPr>
        <w:tc>
          <w:tcPr>
            <w:tcW w:w="1555" w:type="dxa"/>
            <w:vMerge w:val="restart"/>
            <w:tcBorders>
              <w:right w:val="nil"/>
            </w:tcBorders>
          </w:tcPr>
          <w:p w14:paraId="5CA1FB60" w14:textId="77777777" w:rsidR="00115063" w:rsidRPr="009F203A" w:rsidRDefault="00115063" w:rsidP="000A6D57">
            <w:pPr>
              <w:spacing w:after="0"/>
              <w:jc w:val="left"/>
              <w:rPr>
                <w:szCs w:val="20"/>
              </w:rPr>
            </w:pPr>
            <w:r w:rsidRPr="009F203A">
              <w:rPr>
                <w:szCs w:val="20"/>
              </w:rPr>
              <w:t>Overall bias</w:t>
            </w:r>
          </w:p>
        </w:tc>
        <w:tc>
          <w:tcPr>
            <w:tcW w:w="3832" w:type="dxa"/>
            <w:tcBorders>
              <w:top w:val="single" w:sz="4" w:space="0" w:color="auto"/>
              <w:bottom w:val="single" w:sz="2" w:space="0" w:color="D9D9D9" w:themeColor="background1" w:themeShade="D9"/>
              <w:right w:val="single" w:sz="4" w:space="0" w:color="auto"/>
            </w:tcBorders>
          </w:tcPr>
          <w:p w14:paraId="4D3577A1"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b/>
                <w:szCs w:val="20"/>
              </w:rPr>
              <w:t>Risk of bias judgement</w:t>
            </w:r>
          </w:p>
        </w:tc>
        <w:tc>
          <w:tcPr>
            <w:tcW w:w="7087" w:type="dxa"/>
            <w:tcBorders>
              <w:top w:val="single" w:sz="4" w:space="0" w:color="auto"/>
              <w:bottom w:val="single" w:sz="2" w:space="0" w:color="D9D9D9" w:themeColor="background1" w:themeShade="D9"/>
            </w:tcBorders>
          </w:tcPr>
          <w:p w14:paraId="173B2898" w14:textId="77777777" w:rsidR="00115063" w:rsidRPr="009F203A" w:rsidRDefault="00115063" w:rsidP="000A6D57">
            <w:pPr>
              <w:tabs>
                <w:tab w:val="left" w:pos="960"/>
              </w:tabs>
              <w:autoSpaceDE w:val="0"/>
              <w:autoSpaceDN w:val="0"/>
              <w:adjustRightInd w:val="0"/>
              <w:spacing w:after="0"/>
              <w:jc w:val="left"/>
              <w:rPr>
                <w:szCs w:val="20"/>
              </w:rPr>
            </w:pPr>
            <w:r w:rsidRPr="009F203A">
              <w:rPr>
                <w:rFonts w:cs="Arial"/>
                <w:szCs w:val="20"/>
              </w:rPr>
              <w:t xml:space="preserve">See </w:t>
            </w:r>
            <w:r w:rsidRPr="009F203A">
              <w:rPr>
                <w:rFonts w:cs="Arial"/>
                <w:szCs w:val="20"/>
              </w:rPr>
              <w:fldChar w:fldCharType="begin"/>
            </w:r>
            <w:r w:rsidRPr="009F203A">
              <w:rPr>
                <w:rFonts w:cs="Arial"/>
                <w:szCs w:val="20"/>
              </w:rPr>
              <w:instrText xml:space="preserve"> REF _Ref421192969 \h  \* MERGEFORMAT </w:instrText>
            </w:r>
            <w:r w:rsidRPr="009F203A">
              <w:rPr>
                <w:rFonts w:cs="Arial"/>
                <w:szCs w:val="20"/>
              </w:rPr>
            </w:r>
            <w:r w:rsidRPr="009F203A">
              <w:rPr>
                <w:rFonts w:cs="Arial"/>
                <w:szCs w:val="20"/>
              </w:rPr>
              <w:fldChar w:fldCharType="separate"/>
            </w:r>
            <w:r w:rsidR="000A6D57" w:rsidRPr="009F203A">
              <w:rPr>
                <w:rFonts w:cs="Arial"/>
              </w:rPr>
              <w:t xml:space="preserve">Table </w:t>
            </w:r>
            <w:r w:rsidR="000A6D57" w:rsidRPr="009F203A">
              <w:rPr>
                <w:rFonts w:cs="Arial"/>
                <w:noProof/>
              </w:rPr>
              <w:t>5</w:t>
            </w:r>
            <w:r w:rsidRPr="009F203A">
              <w:rPr>
                <w:rFonts w:cs="Arial"/>
                <w:szCs w:val="20"/>
              </w:rPr>
              <w:fldChar w:fldCharType="end"/>
            </w:r>
          </w:p>
        </w:tc>
        <w:tc>
          <w:tcPr>
            <w:tcW w:w="2127" w:type="dxa"/>
            <w:tcBorders>
              <w:top w:val="single" w:sz="4" w:space="0" w:color="auto"/>
              <w:bottom w:val="single" w:sz="2" w:space="0" w:color="D9D9D9" w:themeColor="background1" w:themeShade="D9"/>
              <w:right w:val="single" w:sz="4" w:space="0" w:color="auto"/>
            </w:tcBorders>
          </w:tcPr>
          <w:p w14:paraId="5390FF2C" w14:textId="77777777" w:rsidR="00115063" w:rsidRPr="009F203A" w:rsidRDefault="00115063" w:rsidP="000A6D57">
            <w:pPr>
              <w:tabs>
                <w:tab w:val="left" w:pos="960"/>
              </w:tabs>
              <w:autoSpaceDE w:val="0"/>
              <w:autoSpaceDN w:val="0"/>
              <w:adjustRightInd w:val="0"/>
              <w:spacing w:after="0"/>
              <w:jc w:val="center"/>
              <w:rPr>
                <w:szCs w:val="20"/>
              </w:rPr>
            </w:pPr>
            <w:r w:rsidRPr="009F203A">
              <w:rPr>
                <w:szCs w:val="20"/>
              </w:rPr>
              <w:t>Low / Moderate / Serious / Critical / NI</w:t>
            </w:r>
          </w:p>
        </w:tc>
      </w:tr>
      <w:tr w:rsidR="00115063" w:rsidRPr="009F203A" w14:paraId="150B435D" w14:textId="77777777" w:rsidTr="000A6D57">
        <w:trPr>
          <w:cantSplit/>
          <w:trHeight w:val="20"/>
        </w:trPr>
        <w:tc>
          <w:tcPr>
            <w:tcW w:w="1555" w:type="dxa"/>
            <w:vMerge/>
            <w:tcBorders>
              <w:bottom w:val="single" w:sz="4" w:space="0" w:color="auto"/>
              <w:right w:val="nil"/>
            </w:tcBorders>
          </w:tcPr>
          <w:p w14:paraId="3F8DA3C5" w14:textId="77777777" w:rsidR="00115063" w:rsidRPr="009F203A" w:rsidRDefault="00115063" w:rsidP="000A6D57">
            <w:pPr>
              <w:spacing w:after="0"/>
              <w:jc w:val="left"/>
              <w:rPr>
                <w:szCs w:val="20"/>
              </w:rPr>
            </w:pPr>
          </w:p>
        </w:tc>
        <w:tc>
          <w:tcPr>
            <w:tcW w:w="3832" w:type="dxa"/>
            <w:tcBorders>
              <w:top w:val="single" w:sz="2" w:space="0" w:color="D9D9D9" w:themeColor="background1" w:themeShade="D9"/>
              <w:bottom w:val="single" w:sz="4" w:space="0" w:color="auto"/>
              <w:right w:val="single" w:sz="4" w:space="0" w:color="auto"/>
            </w:tcBorders>
          </w:tcPr>
          <w:p w14:paraId="37D09FB3" w14:textId="77777777" w:rsidR="00115063" w:rsidRPr="009F203A" w:rsidRDefault="00115063" w:rsidP="000A6D57">
            <w:pPr>
              <w:spacing w:after="0"/>
              <w:jc w:val="left"/>
              <w:rPr>
                <w:szCs w:val="20"/>
              </w:rPr>
            </w:pPr>
            <w:r w:rsidRPr="009F203A">
              <w:rPr>
                <w:szCs w:val="20"/>
              </w:rPr>
              <w:t xml:space="preserve">Optional: </w:t>
            </w:r>
          </w:p>
          <w:p w14:paraId="598B556A" w14:textId="77777777" w:rsidR="00115063" w:rsidRPr="009F203A" w:rsidRDefault="00115063" w:rsidP="000A6D57">
            <w:pPr>
              <w:spacing w:after="0"/>
              <w:jc w:val="left"/>
              <w:rPr>
                <w:szCs w:val="20"/>
              </w:rPr>
            </w:pPr>
            <w:r w:rsidRPr="009F203A">
              <w:rPr>
                <w:rFonts w:cs="Arial"/>
              </w:rPr>
              <w:t>What is the overall predicted direction of bias for this outcome?</w:t>
            </w:r>
          </w:p>
        </w:tc>
        <w:tc>
          <w:tcPr>
            <w:tcW w:w="7087" w:type="dxa"/>
            <w:tcBorders>
              <w:top w:val="single" w:sz="2" w:space="0" w:color="D9D9D9" w:themeColor="background1" w:themeShade="D9"/>
              <w:bottom w:val="single" w:sz="4" w:space="0" w:color="auto"/>
            </w:tcBorders>
          </w:tcPr>
          <w:p w14:paraId="5158B6F9" w14:textId="77777777" w:rsidR="00115063" w:rsidRPr="009F203A" w:rsidRDefault="00115063" w:rsidP="000A6D57">
            <w:pPr>
              <w:spacing w:after="0"/>
              <w:jc w:val="left"/>
              <w:rPr>
                <w:szCs w:val="20"/>
              </w:rPr>
            </w:pPr>
          </w:p>
        </w:tc>
        <w:tc>
          <w:tcPr>
            <w:tcW w:w="2127" w:type="dxa"/>
            <w:tcBorders>
              <w:top w:val="single" w:sz="2" w:space="0" w:color="D9D9D9" w:themeColor="background1" w:themeShade="D9"/>
              <w:bottom w:val="single" w:sz="4" w:space="0" w:color="auto"/>
              <w:right w:val="single" w:sz="4" w:space="0" w:color="auto"/>
            </w:tcBorders>
          </w:tcPr>
          <w:p w14:paraId="537044C6" w14:textId="77777777" w:rsidR="00115063" w:rsidRPr="009F203A" w:rsidRDefault="00115063" w:rsidP="000A6D57">
            <w:pPr>
              <w:spacing w:after="0"/>
              <w:jc w:val="center"/>
              <w:rPr>
                <w:szCs w:val="20"/>
              </w:rPr>
            </w:pPr>
            <w:r w:rsidRPr="009F203A">
              <w:rPr>
                <w:szCs w:val="20"/>
              </w:rPr>
              <w:t>Favours experimental / Favours comparator / Towards null /Away from null / Unpredictable</w:t>
            </w:r>
          </w:p>
        </w:tc>
      </w:tr>
    </w:tbl>
    <w:p w14:paraId="0A416658" w14:textId="77777777" w:rsidR="00115063" w:rsidRPr="009F203A" w:rsidRDefault="00115063">
      <w:pPr>
        <w:spacing w:after="160" w:line="259" w:lineRule="auto"/>
        <w:jc w:val="left"/>
      </w:pPr>
    </w:p>
    <w:p w14:paraId="7EAD89BB" w14:textId="77777777" w:rsidR="00D9349E" w:rsidRPr="009F203A" w:rsidRDefault="00D9349E" w:rsidP="003F4BA9">
      <w:pPr>
        <w:sectPr w:rsidR="00D9349E" w:rsidRPr="009F203A" w:rsidSect="00CB7CB4">
          <w:pgSz w:w="16838" w:h="11906" w:orient="landscape"/>
          <w:pgMar w:top="1083" w:right="1083" w:bottom="1083" w:left="1083" w:header="709" w:footer="709" w:gutter="0"/>
          <w:cols w:space="708"/>
          <w:docGrid w:linePitch="360"/>
        </w:sectPr>
      </w:pPr>
    </w:p>
    <w:tbl>
      <w:tblPr>
        <w:tblStyle w:val="TableGrid"/>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1"/>
        <w:gridCol w:w="4040"/>
        <w:gridCol w:w="4040"/>
        <w:gridCol w:w="4041"/>
      </w:tblGrid>
      <w:tr w:rsidR="00333EE0" w:rsidRPr="009F203A" w14:paraId="11A582F4" w14:textId="77777777" w:rsidTr="00AD23BA">
        <w:trPr>
          <w:tblHeader/>
        </w:trPr>
        <w:tc>
          <w:tcPr>
            <w:tcW w:w="13892" w:type="dxa"/>
            <w:gridSpan w:val="4"/>
            <w:tcBorders>
              <w:bottom w:val="single" w:sz="4" w:space="0" w:color="auto"/>
            </w:tcBorders>
          </w:tcPr>
          <w:p w14:paraId="4CFC99CF" w14:textId="60EC31C1" w:rsidR="00333EE0" w:rsidRPr="009F203A" w:rsidRDefault="00333EE0" w:rsidP="00877E2A">
            <w:pPr>
              <w:jc w:val="left"/>
              <w:rPr>
                <w:rFonts w:cs="Arial"/>
                <w:b/>
                <w:szCs w:val="20"/>
              </w:rPr>
            </w:pPr>
            <w:bookmarkStart w:id="34" w:name="_Ref421192916"/>
            <w:r w:rsidRPr="009F203A">
              <w:rPr>
                <w:rFonts w:cs="Arial"/>
              </w:rPr>
              <w:lastRenderedPageBreak/>
              <w:t xml:space="preserve">Table </w:t>
            </w:r>
            <w:r w:rsidRPr="009F203A">
              <w:rPr>
                <w:rFonts w:cs="Arial"/>
              </w:rPr>
              <w:fldChar w:fldCharType="begin"/>
            </w:r>
            <w:r w:rsidRPr="009F203A">
              <w:rPr>
                <w:rFonts w:cs="Arial"/>
              </w:rPr>
              <w:instrText xml:space="preserve"> SEQ Table \* ARABIC </w:instrText>
            </w:r>
            <w:r w:rsidRPr="009F203A">
              <w:rPr>
                <w:rFonts w:cs="Arial"/>
              </w:rPr>
              <w:fldChar w:fldCharType="separate"/>
            </w:r>
            <w:r w:rsidR="000A6D57" w:rsidRPr="009F203A">
              <w:rPr>
                <w:rFonts w:cs="Arial"/>
                <w:noProof/>
              </w:rPr>
              <w:t>3</w:t>
            </w:r>
            <w:r w:rsidRPr="009F203A">
              <w:rPr>
                <w:rFonts w:cs="Arial"/>
              </w:rPr>
              <w:fldChar w:fldCharType="end"/>
            </w:r>
            <w:bookmarkEnd w:id="34"/>
            <w:r w:rsidRPr="009F203A">
              <w:rPr>
                <w:rFonts w:cs="Arial"/>
              </w:rPr>
              <w:t>. Reaching risk of bias judgements in ROBINS-I: pre-intervention and at-intervention domains</w:t>
            </w:r>
          </w:p>
        </w:tc>
      </w:tr>
      <w:tr w:rsidR="00B34BCF" w:rsidRPr="009F203A" w14:paraId="15BA763B" w14:textId="77777777" w:rsidTr="00AD23BA">
        <w:trPr>
          <w:tblHeader/>
        </w:trPr>
        <w:tc>
          <w:tcPr>
            <w:tcW w:w="1771" w:type="dxa"/>
            <w:tcBorders>
              <w:top w:val="single" w:sz="4" w:space="0" w:color="auto"/>
              <w:bottom w:val="single" w:sz="4" w:space="0" w:color="auto"/>
            </w:tcBorders>
          </w:tcPr>
          <w:p w14:paraId="7B5A33FE" w14:textId="77777777" w:rsidR="00B34BCF" w:rsidRPr="009F203A" w:rsidRDefault="00B34BCF" w:rsidP="00333EE0">
            <w:pPr>
              <w:keepNext w:val="0"/>
              <w:widowControl w:val="0"/>
              <w:rPr>
                <w:b/>
              </w:rPr>
            </w:pPr>
            <w:r w:rsidRPr="009F203A">
              <w:rPr>
                <w:b/>
              </w:rPr>
              <w:t>Judgement</w:t>
            </w:r>
          </w:p>
        </w:tc>
        <w:tc>
          <w:tcPr>
            <w:tcW w:w="4040" w:type="dxa"/>
            <w:tcBorders>
              <w:top w:val="single" w:sz="4" w:space="0" w:color="auto"/>
              <w:left w:val="nil"/>
              <w:bottom w:val="single" w:sz="4" w:space="0" w:color="auto"/>
            </w:tcBorders>
          </w:tcPr>
          <w:p w14:paraId="4E899BAC" w14:textId="77777777" w:rsidR="00B34BCF" w:rsidRPr="009F203A" w:rsidRDefault="00B34BCF" w:rsidP="001878A0">
            <w:pPr>
              <w:rPr>
                <w:b/>
              </w:rPr>
            </w:pPr>
            <w:r w:rsidRPr="009F203A">
              <w:rPr>
                <w:rFonts w:cs="Arial"/>
                <w:b/>
                <w:szCs w:val="20"/>
              </w:rPr>
              <w:t>Bias due to confounding</w:t>
            </w:r>
          </w:p>
        </w:tc>
        <w:tc>
          <w:tcPr>
            <w:tcW w:w="4040" w:type="dxa"/>
            <w:tcBorders>
              <w:top w:val="single" w:sz="4" w:space="0" w:color="auto"/>
              <w:bottom w:val="single" w:sz="4" w:space="0" w:color="auto"/>
            </w:tcBorders>
          </w:tcPr>
          <w:p w14:paraId="1025EDD4" w14:textId="77777777" w:rsidR="00B34BCF" w:rsidRPr="009F203A" w:rsidRDefault="00B34BCF" w:rsidP="0062661A">
            <w:pPr>
              <w:jc w:val="left"/>
              <w:rPr>
                <w:b/>
              </w:rPr>
            </w:pPr>
            <w:r w:rsidRPr="009F203A">
              <w:rPr>
                <w:rFonts w:cs="Arial"/>
                <w:b/>
                <w:szCs w:val="20"/>
              </w:rPr>
              <w:t>Bias in selection of participants into the study</w:t>
            </w:r>
          </w:p>
        </w:tc>
        <w:tc>
          <w:tcPr>
            <w:tcW w:w="4041" w:type="dxa"/>
            <w:tcBorders>
              <w:top w:val="single" w:sz="4" w:space="0" w:color="auto"/>
              <w:bottom w:val="single" w:sz="4" w:space="0" w:color="auto"/>
            </w:tcBorders>
          </w:tcPr>
          <w:p w14:paraId="1A21976A" w14:textId="77777777" w:rsidR="00B34BCF" w:rsidRPr="009F203A" w:rsidRDefault="00B34BCF" w:rsidP="00877E2A">
            <w:pPr>
              <w:jc w:val="left"/>
              <w:rPr>
                <w:b/>
              </w:rPr>
            </w:pPr>
            <w:r w:rsidRPr="009F203A">
              <w:rPr>
                <w:rFonts w:cs="Arial"/>
                <w:b/>
                <w:szCs w:val="20"/>
              </w:rPr>
              <w:t>Bias in classification of interventions</w:t>
            </w:r>
          </w:p>
        </w:tc>
      </w:tr>
      <w:tr w:rsidR="0033250A" w:rsidRPr="009F203A" w14:paraId="716D5BAA" w14:textId="77777777" w:rsidTr="00AD23BA">
        <w:trPr>
          <w:tblHeader/>
        </w:trPr>
        <w:tc>
          <w:tcPr>
            <w:tcW w:w="1771" w:type="dxa"/>
            <w:tcBorders>
              <w:top w:val="single" w:sz="4" w:space="0" w:color="auto"/>
            </w:tcBorders>
          </w:tcPr>
          <w:p w14:paraId="2D567C2B" w14:textId="77777777" w:rsidR="0033250A" w:rsidRPr="009F203A" w:rsidRDefault="0033250A" w:rsidP="00CA69E8">
            <w:pPr>
              <w:autoSpaceDE w:val="0"/>
              <w:autoSpaceDN w:val="0"/>
              <w:adjustRightInd w:val="0"/>
              <w:spacing w:after="0"/>
              <w:jc w:val="left"/>
              <w:rPr>
                <w:rFonts w:cs="Arial"/>
                <w:u w:val="single"/>
              </w:rPr>
            </w:pPr>
            <w:r w:rsidRPr="009F203A">
              <w:rPr>
                <w:rFonts w:cs="Arial"/>
                <w:u w:val="single"/>
              </w:rPr>
              <w:t>Low risk of bias</w:t>
            </w:r>
            <w:r w:rsidRPr="009F203A">
              <w:rPr>
                <w:rFonts w:cs="Arial"/>
              </w:rPr>
              <w:t xml:space="preserve"> (</w:t>
            </w:r>
            <w:r w:rsidRPr="009F203A">
              <w:t>the study is comparable to a well-performed randomized trial with regard to this domain</w:t>
            </w:r>
            <w:r w:rsidRPr="009F203A">
              <w:rPr>
                <w:rFonts w:cs="Arial"/>
              </w:rPr>
              <w:t>)</w:t>
            </w:r>
          </w:p>
        </w:tc>
        <w:tc>
          <w:tcPr>
            <w:tcW w:w="4040" w:type="dxa"/>
            <w:tcBorders>
              <w:top w:val="single" w:sz="4" w:space="0" w:color="auto"/>
              <w:left w:val="nil"/>
            </w:tcBorders>
          </w:tcPr>
          <w:p w14:paraId="69E64314" w14:textId="77777777" w:rsidR="0033250A" w:rsidRPr="009F203A" w:rsidRDefault="0033250A" w:rsidP="00CA69E8">
            <w:pPr>
              <w:autoSpaceDE w:val="0"/>
              <w:autoSpaceDN w:val="0"/>
              <w:adjustRightInd w:val="0"/>
              <w:spacing w:after="0"/>
              <w:jc w:val="left"/>
              <w:rPr>
                <w:rFonts w:cs="Arial"/>
              </w:rPr>
            </w:pPr>
            <w:r w:rsidRPr="009F203A">
              <w:rPr>
                <w:rFonts w:cs="Arial"/>
              </w:rPr>
              <w:t>No confounding expected.</w:t>
            </w:r>
          </w:p>
        </w:tc>
        <w:tc>
          <w:tcPr>
            <w:tcW w:w="4040" w:type="dxa"/>
            <w:tcBorders>
              <w:top w:val="single" w:sz="4" w:space="0" w:color="auto"/>
            </w:tcBorders>
          </w:tcPr>
          <w:p w14:paraId="6465EBD6" w14:textId="03C84A4E" w:rsidR="00CA0275" w:rsidRPr="009F203A" w:rsidRDefault="00CA0275" w:rsidP="00677F02">
            <w:pPr>
              <w:spacing w:after="0"/>
              <w:jc w:val="left"/>
              <w:rPr>
                <w:szCs w:val="20"/>
              </w:rPr>
            </w:pPr>
            <w:r w:rsidRPr="009F203A">
              <w:rPr>
                <w:szCs w:val="20"/>
              </w:rPr>
              <w:t xml:space="preserve">(i) </w:t>
            </w:r>
            <w:r w:rsidR="0033250A" w:rsidRPr="009F203A">
              <w:rPr>
                <w:szCs w:val="20"/>
              </w:rPr>
              <w:t>All participants who would have been eligible for the target trial were included in the study</w:t>
            </w:r>
            <w:r w:rsidRPr="009F203A">
              <w:rPr>
                <w:szCs w:val="20"/>
              </w:rPr>
              <w:t>;</w:t>
            </w:r>
          </w:p>
          <w:p w14:paraId="0D6238BB" w14:textId="77777777" w:rsidR="00CA0275" w:rsidRPr="009F203A" w:rsidRDefault="00CA0275" w:rsidP="00677F02">
            <w:pPr>
              <w:spacing w:after="0"/>
              <w:jc w:val="left"/>
              <w:rPr>
                <w:i/>
                <w:szCs w:val="20"/>
              </w:rPr>
            </w:pPr>
            <w:r w:rsidRPr="009F203A">
              <w:rPr>
                <w:i/>
                <w:szCs w:val="20"/>
              </w:rPr>
              <w:t>and</w:t>
            </w:r>
          </w:p>
          <w:p w14:paraId="41A83EB7" w14:textId="364BEA45" w:rsidR="0033250A" w:rsidRPr="009F203A" w:rsidRDefault="00CA0275" w:rsidP="00CA0275">
            <w:pPr>
              <w:spacing w:after="0"/>
              <w:jc w:val="left"/>
            </w:pPr>
            <w:r w:rsidRPr="009F203A">
              <w:rPr>
                <w:szCs w:val="20"/>
              </w:rPr>
              <w:t>(ii) F</w:t>
            </w:r>
            <w:r w:rsidR="00677F02" w:rsidRPr="009F203A">
              <w:rPr>
                <w:szCs w:val="20"/>
              </w:rPr>
              <w:t xml:space="preserve">or each participant, </w:t>
            </w:r>
            <w:r w:rsidR="0033250A" w:rsidRPr="009F203A">
              <w:rPr>
                <w:szCs w:val="20"/>
              </w:rPr>
              <w:t>start of follow up and start of intervention coincide</w:t>
            </w:r>
            <w:r w:rsidR="00677F02" w:rsidRPr="009F203A">
              <w:rPr>
                <w:szCs w:val="20"/>
              </w:rPr>
              <w:t>d</w:t>
            </w:r>
            <w:r w:rsidR="0033250A" w:rsidRPr="009F203A">
              <w:rPr>
                <w:szCs w:val="20"/>
              </w:rPr>
              <w:t>.</w:t>
            </w:r>
          </w:p>
        </w:tc>
        <w:tc>
          <w:tcPr>
            <w:tcW w:w="4041" w:type="dxa"/>
            <w:tcBorders>
              <w:top w:val="single" w:sz="4" w:space="0" w:color="auto"/>
            </w:tcBorders>
          </w:tcPr>
          <w:p w14:paraId="316B15A3" w14:textId="22F788C6" w:rsidR="004E65E8" w:rsidRPr="009F203A" w:rsidRDefault="004E65E8" w:rsidP="00CA69E8">
            <w:pPr>
              <w:spacing w:after="0"/>
              <w:jc w:val="left"/>
              <w:rPr>
                <w:rFonts w:cs="Arial"/>
              </w:rPr>
            </w:pPr>
            <w:r w:rsidRPr="009F203A">
              <w:rPr>
                <w:rFonts w:cs="Arial"/>
              </w:rPr>
              <w:t xml:space="preserve">(i) </w:t>
            </w:r>
            <w:r w:rsidR="0033250A" w:rsidRPr="009F203A">
              <w:rPr>
                <w:rFonts w:cs="Arial"/>
              </w:rPr>
              <w:t>Intervention status is well defined</w:t>
            </w:r>
            <w:r w:rsidRPr="009F203A">
              <w:rPr>
                <w:rFonts w:cs="Arial"/>
              </w:rPr>
              <w:t>;</w:t>
            </w:r>
          </w:p>
          <w:p w14:paraId="06EBF06F" w14:textId="19672978" w:rsidR="004E65E8" w:rsidRPr="009F203A" w:rsidRDefault="0033250A" w:rsidP="00CA69E8">
            <w:pPr>
              <w:spacing w:after="0"/>
              <w:jc w:val="left"/>
              <w:rPr>
                <w:rFonts w:cs="Arial"/>
                <w:i/>
              </w:rPr>
            </w:pPr>
            <w:r w:rsidRPr="009F203A">
              <w:rPr>
                <w:rFonts w:cs="Arial"/>
                <w:i/>
              </w:rPr>
              <w:t xml:space="preserve">and </w:t>
            </w:r>
          </w:p>
          <w:p w14:paraId="6E7AD442" w14:textId="7F315785" w:rsidR="0033250A" w:rsidRPr="009F203A" w:rsidRDefault="004E65E8" w:rsidP="00CA69E8">
            <w:pPr>
              <w:spacing w:after="0"/>
              <w:jc w:val="left"/>
              <w:rPr>
                <w:rFonts w:cs="Arial"/>
              </w:rPr>
            </w:pPr>
            <w:r w:rsidRPr="009F203A">
              <w:rPr>
                <w:rFonts w:cs="Arial"/>
              </w:rPr>
              <w:t xml:space="preserve">(ii) Intervention definition is </w:t>
            </w:r>
            <w:r w:rsidR="0033250A" w:rsidRPr="009F203A">
              <w:rPr>
                <w:rFonts w:cs="Arial"/>
              </w:rPr>
              <w:t>based solely on information collected at the time of intervention.</w:t>
            </w:r>
          </w:p>
          <w:p w14:paraId="792DE9C0" w14:textId="77777777" w:rsidR="0033250A" w:rsidRPr="009F203A" w:rsidRDefault="0033250A" w:rsidP="00CA69E8">
            <w:pPr>
              <w:spacing w:after="0"/>
              <w:jc w:val="left"/>
              <w:rPr>
                <w:rFonts w:cs="Arial"/>
              </w:rPr>
            </w:pPr>
          </w:p>
        </w:tc>
      </w:tr>
      <w:tr w:rsidR="0033250A" w:rsidRPr="009F203A" w14:paraId="739DCCD7" w14:textId="77777777" w:rsidTr="00AD23BA">
        <w:trPr>
          <w:tblHeader/>
        </w:trPr>
        <w:tc>
          <w:tcPr>
            <w:tcW w:w="1771" w:type="dxa"/>
          </w:tcPr>
          <w:p w14:paraId="0B627EC6" w14:textId="7429E966" w:rsidR="0033250A" w:rsidRPr="009F203A" w:rsidRDefault="0033250A" w:rsidP="00CA69E8">
            <w:pPr>
              <w:autoSpaceDE w:val="0"/>
              <w:autoSpaceDN w:val="0"/>
              <w:adjustRightInd w:val="0"/>
              <w:spacing w:after="0"/>
              <w:jc w:val="left"/>
              <w:rPr>
                <w:rFonts w:cs="Arial"/>
              </w:rPr>
            </w:pPr>
            <w:r w:rsidRPr="009F203A">
              <w:rPr>
                <w:rFonts w:cs="Arial"/>
                <w:u w:val="single"/>
              </w:rPr>
              <w:t>Moderate risk of bias</w:t>
            </w:r>
            <w:r w:rsidRPr="009F203A">
              <w:rPr>
                <w:rFonts w:cs="Arial"/>
              </w:rPr>
              <w:t xml:space="preserve"> (</w:t>
            </w:r>
            <w:r w:rsidRPr="009F203A">
              <w:t>the study is sound for a non-randomized study with regard to this domain but cannot be considered comparable to a well-performed randomized trial</w:t>
            </w:r>
            <w:r w:rsidRPr="009F203A">
              <w:rPr>
                <w:rFonts w:cs="Arial"/>
              </w:rPr>
              <w:t>):</w:t>
            </w:r>
          </w:p>
          <w:p w14:paraId="5CA628B3" w14:textId="77777777" w:rsidR="0033250A" w:rsidRPr="009F203A" w:rsidRDefault="0033250A" w:rsidP="00CA69E8">
            <w:pPr>
              <w:autoSpaceDE w:val="0"/>
              <w:autoSpaceDN w:val="0"/>
              <w:adjustRightInd w:val="0"/>
              <w:spacing w:after="0"/>
              <w:jc w:val="left"/>
              <w:rPr>
                <w:rFonts w:cs="Arial"/>
                <w:u w:val="single"/>
              </w:rPr>
            </w:pPr>
          </w:p>
        </w:tc>
        <w:tc>
          <w:tcPr>
            <w:tcW w:w="4040" w:type="dxa"/>
            <w:tcBorders>
              <w:left w:val="nil"/>
            </w:tcBorders>
          </w:tcPr>
          <w:p w14:paraId="6D7452C3" w14:textId="287CE881" w:rsidR="0033250A" w:rsidRPr="009F203A" w:rsidRDefault="00CA0275" w:rsidP="00CA69E8">
            <w:pPr>
              <w:spacing w:after="0"/>
              <w:jc w:val="left"/>
            </w:pPr>
            <w:r w:rsidRPr="009F203A">
              <w:rPr>
                <w:szCs w:val="20"/>
              </w:rPr>
              <w:t xml:space="preserve">(i) </w:t>
            </w:r>
            <w:r w:rsidR="0033250A" w:rsidRPr="009F203A">
              <w:t xml:space="preserve">Confounding expected, all known important confounding domains appropriately measured and </w:t>
            </w:r>
            <w:r w:rsidR="00223E72" w:rsidRPr="009F203A">
              <w:t>controll</w:t>
            </w:r>
            <w:r w:rsidR="0033250A" w:rsidRPr="009F203A">
              <w:t>ed for;</w:t>
            </w:r>
          </w:p>
          <w:p w14:paraId="2297E6B9" w14:textId="77777777" w:rsidR="0033250A" w:rsidRPr="009F203A" w:rsidRDefault="0033250A" w:rsidP="00CA69E8">
            <w:pPr>
              <w:spacing w:after="0"/>
              <w:jc w:val="left"/>
              <w:rPr>
                <w:i/>
              </w:rPr>
            </w:pPr>
            <w:r w:rsidRPr="009F203A">
              <w:rPr>
                <w:i/>
              </w:rPr>
              <w:t>and</w:t>
            </w:r>
          </w:p>
          <w:p w14:paraId="387AFFA1" w14:textId="2857F1B1" w:rsidR="0033250A" w:rsidRPr="009F203A" w:rsidRDefault="00CA0275" w:rsidP="00CA69E8">
            <w:pPr>
              <w:spacing w:after="0"/>
              <w:jc w:val="left"/>
            </w:pPr>
            <w:r w:rsidRPr="009F203A">
              <w:t xml:space="preserve">(ii) </w:t>
            </w:r>
            <w:r w:rsidR="0033250A" w:rsidRPr="009F203A">
              <w:t>Reliability and validity of measurement of important domains were sufficient</w:t>
            </w:r>
            <w:r w:rsidR="00D43A2B" w:rsidRPr="009F203A">
              <w:t>, such</w:t>
            </w:r>
            <w:r w:rsidR="0033250A" w:rsidRPr="009F203A">
              <w:t xml:space="preserve"> that we do not expect serious residual confounding.</w:t>
            </w:r>
          </w:p>
        </w:tc>
        <w:tc>
          <w:tcPr>
            <w:tcW w:w="4040" w:type="dxa"/>
          </w:tcPr>
          <w:p w14:paraId="206BC79F" w14:textId="77777777" w:rsidR="00865085" w:rsidRPr="009F203A" w:rsidRDefault="00CA0275" w:rsidP="00CA69E8">
            <w:pPr>
              <w:autoSpaceDE w:val="0"/>
              <w:autoSpaceDN w:val="0"/>
              <w:adjustRightInd w:val="0"/>
              <w:spacing w:after="0"/>
              <w:jc w:val="left"/>
              <w:rPr>
                <w:szCs w:val="20"/>
              </w:rPr>
            </w:pPr>
            <w:r w:rsidRPr="009F203A">
              <w:rPr>
                <w:szCs w:val="20"/>
              </w:rPr>
              <w:t xml:space="preserve">(i) </w:t>
            </w:r>
            <w:r w:rsidR="0033250A" w:rsidRPr="009F203A">
              <w:rPr>
                <w:szCs w:val="20"/>
              </w:rPr>
              <w:t>Selection into the study may have been related to intervention and outcome</w:t>
            </w:r>
            <w:r w:rsidR="00865085" w:rsidRPr="009F203A">
              <w:rPr>
                <w:szCs w:val="20"/>
              </w:rPr>
              <w:t>;</w:t>
            </w:r>
          </w:p>
          <w:p w14:paraId="7E2281A2" w14:textId="34E0AECF" w:rsidR="00865085" w:rsidRPr="009F203A" w:rsidRDefault="00865085" w:rsidP="00865085">
            <w:pPr>
              <w:autoSpaceDE w:val="0"/>
              <w:autoSpaceDN w:val="0"/>
              <w:adjustRightInd w:val="0"/>
              <w:spacing w:after="0"/>
              <w:ind w:left="309"/>
              <w:jc w:val="left"/>
              <w:rPr>
                <w:i/>
                <w:szCs w:val="20"/>
              </w:rPr>
            </w:pPr>
            <w:r w:rsidRPr="009F203A">
              <w:rPr>
                <w:i/>
                <w:szCs w:val="20"/>
              </w:rPr>
              <w:t>and</w:t>
            </w:r>
          </w:p>
          <w:p w14:paraId="61AD94B5" w14:textId="42F08DF7" w:rsidR="0033250A" w:rsidRPr="009F203A" w:rsidRDefault="00865085" w:rsidP="00865085">
            <w:pPr>
              <w:autoSpaceDE w:val="0"/>
              <w:autoSpaceDN w:val="0"/>
              <w:adjustRightInd w:val="0"/>
              <w:spacing w:after="0"/>
              <w:ind w:left="309"/>
              <w:jc w:val="left"/>
              <w:rPr>
                <w:szCs w:val="20"/>
              </w:rPr>
            </w:pPr>
            <w:r w:rsidRPr="009F203A">
              <w:rPr>
                <w:szCs w:val="20"/>
              </w:rPr>
              <w:t>T</w:t>
            </w:r>
            <w:r w:rsidR="0033250A" w:rsidRPr="009F203A">
              <w:rPr>
                <w:szCs w:val="20"/>
              </w:rPr>
              <w:t>he authors used appropriate methods to adjust for the selection bias;</w:t>
            </w:r>
          </w:p>
          <w:p w14:paraId="5B2EE00F" w14:textId="77777777" w:rsidR="0033250A" w:rsidRPr="009F203A" w:rsidRDefault="0033250A" w:rsidP="00CA69E8">
            <w:pPr>
              <w:autoSpaceDE w:val="0"/>
              <w:autoSpaceDN w:val="0"/>
              <w:adjustRightInd w:val="0"/>
              <w:spacing w:after="0"/>
              <w:jc w:val="left"/>
              <w:rPr>
                <w:i/>
                <w:szCs w:val="20"/>
              </w:rPr>
            </w:pPr>
            <w:r w:rsidRPr="009F203A">
              <w:rPr>
                <w:i/>
                <w:szCs w:val="20"/>
              </w:rPr>
              <w:t>or</w:t>
            </w:r>
          </w:p>
          <w:p w14:paraId="4AF6351E" w14:textId="2A9F0096" w:rsidR="00CA0275" w:rsidRPr="009F203A" w:rsidRDefault="00CA0275" w:rsidP="00CA0275">
            <w:pPr>
              <w:spacing w:after="0"/>
              <w:jc w:val="left"/>
              <w:rPr>
                <w:szCs w:val="20"/>
              </w:rPr>
            </w:pPr>
            <w:r w:rsidRPr="009F203A">
              <w:rPr>
                <w:szCs w:val="20"/>
              </w:rPr>
              <w:t xml:space="preserve">(ii) </w:t>
            </w:r>
            <w:r w:rsidR="0033250A" w:rsidRPr="009F203A">
              <w:rPr>
                <w:szCs w:val="20"/>
              </w:rPr>
              <w:t>Start of follow up and start of intervention do not coincide for all participants</w:t>
            </w:r>
            <w:r w:rsidRPr="009F203A">
              <w:rPr>
                <w:szCs w:val="20"/>
              </w:rPr>
              <w:t xml:space="preserve">; </w:t>
            </w:r>
          </w:p>
          <w:p w14:paraId="320CFE5D" w14:textId="77777777" w:rsidR="00CA0275" w:rsidRPr="009F203A" w:rsidRDefault="00CA0275" w:rsidP="00CA0275">
            <w:pPr>
              <w:spacing w:after="0"/>
              <w:ind w:left="309"/>
              <w:jc w:val="left"/>
              <w:rPr>
                <w:i/>
                <w:szCs w:val="20"/>
              </w:rPr>
            </w:pPr>
            <w:r w:rsidRPr="009F203A">
              <w:rPr>
                <w:i/>
                <w:szCs w:val="20"/>
              </w:rPr>
              <w:t>and</w:t>
            </w:r>
            <w:r w:rsidR="0033250A" w:rsidRPr="009F203A">
              <w:rPr>
                <w:i/>
                <w:szCs w:val="20"/>
              </w:rPr>
              <w:t xml:space="preserve"> </w:t>
            </w:r>
          </w:p>
          <w:p w14:paraId="51C90091" w14:textId="03C388A7" w:rsidR="00CA0275" w:rsidRPr="009F203A" w:rsidRDefault="0033250A" w:rsidP="00CA0275">
            <w:pPr>
              <w:spacing w:after="0"/>
              <w:ind w:left="593"/>
              <w:jc w:val="left"/>
              <w:rPr>
                <w:szCs w:val="20"/>
              </w:rPr>
            </w:pPr>
            <w:r w:rsidRPr="009F203A">
              <w:rPr>
                <w:szCs w:val="20"/>
              </w:rPr>
              <w:t>(a) the proportion of participants for which this was the case was too low to induce important bias</w:t>
            </w:r>
            <w:r w:rsidR="00CA0275" w:rsidRPr="009F203A">
              <w:rPr>
                <w:szCs w:val="20"/>
              </w:rPr>
              <w:t>;</w:t>
            </w:r>
          </w:p>
          <w:p w14:paraId="33F243B4" w14:textId="77777777" w:rsidR="00CA0275" w:rsidRPr="009F203A" w:rsidRDefault="00CA0275" w:rsidP="00CA0275">
            <w:pPr>
              <w:spacing w:after="0"/>
              <w:ind w:left="593"/>
              <w:jc w:val="left"/>
              <w:rPr>
                <w:i/>
                <w:szCs w:val="20"/>
              </w:rPr>
            </w:pPr>
            <w:r w:rsidRPr="009F203A">
              <w:rPr>
                <w:i/>
                <w:szCs w:val="20"/>
              </w:rPr>
              <w:t>or</w:t>
            </w:r>
          </w:p>
          <w:p w14:paraId="7F5E2031" w14:textId="30E6359D" w:rsidR="00CA0275" w:rsidRPr="009F203A" w:rsidRDefault="0033250A" w:rsidP="00CA0275">
            <w:pPr>
              <w:spacing w:after="0"/>
              <w:ind w:left="593"/>
              <w:jc w:val="left"/>
              <w:rPr>
                <w:szCs w:val="20"/>
              </w:rPr>
            </w:pPr>
            <w:r w:rsidRPr="009F203A">
              <w:rPr>
                <w:szCs w:val="20"/>
              </w:rPr>
              <w:t xml:space="preserve">(b) the authors used appropriate methods to adjust for the selection bias; </w:t>
            </w:r>
          </w:p>
          <w:p w14:paraId="5566EBC4" w14:textId="77777777" w:rsidR="00CA0275" w:rsidRPr="009F203A" w:rsidRDefault="0033250A" w:rsidP="00CA0275">
            <w:pPr>
              <w:spacing w:after="0"/>
              <w:ind w:left="593"/>
              <w:jc w:val="left"/>
              <w:rPr>
                <w:i/>
                <w:szCs w:val="20"/>
              </w:rPr>
            </w:pPr>
            <w:r w:rsidRPr="009F203A">
              <w:rPr>
                <w:i/>
                <w:szCs w:val="20"/>
              </w:rPr>
              <w:t>or</w:t>
            </w:r>
          </w:p>
          <w:p w14:paraId="30568667" w14:textId="0AA38794" w:rsidR="0033250A" w:rsidRPr="009F203A" w:rsidRDefault="0033250A" w:rsidP="00CA0275">
            <w:pPr>
              <w:spacing w:after="0"/>
              <w:ind w:left="593"/>
              <w:jc w:val="left"/>
            </w:pPr>
            <w:r w:rsidRPr="009F203A">
              <w:rPr>
                <w:szCs w:val="20"/>
              </w:rPr>
              <w:t>(c) the review authors are confident that the rate (hazard) ratio for the effect of intervention remains constant over time.</w:t>
            </w:r>
          </w:p>
        </w:tc>
        <w:tc>
          <w:tcPr>
            <w:tcW w:w="4041" w:type="dxa"/>
          </w:tcPr>
          <w:p w14:paraId="6F347443" w14:textId="6DBD20B6" w:rsidR="004E65E8" w:rsidRPr="009F203A" w:rsidRDefault="004E65E8" w:rsidP="004E65E8">
            <w:pPr>
              <w:spacing w:after="0"/>
              <w:jc w:val="left"/>
              <w:rPr>
                <w:szCs w:val="20"/>
              </w:rPr>
            </w:pPr>
            <w:r w:rsidRPr="009F203A">
              <w:rPr>
                <w:szCs w:val="20"/>
              </w:rPr>
              <w:t xml:space="preserve">(i) </w:t>
            </w:r>
            <w:r w:rsidR="0033250A" w:rsidRPr="009F203A">
              <w:rPr>
                <w:szCs w:val="20"/>
              </w:rPr>
              <w:t>Intervention status is well defined</w:t>
            </w:r>
            <w:r w:rsidRPr="009F203A">
              <w:rPr>
                <w:szCs w:val="20"/>
              </w:rPr>
              <w:t>;</w:t>
            </w:r>
          </w:p>
          <w:p w14:paraId="5326A8DD" w14:textId="77777777" w:rsidR="004E65E8" w:rsidRPr="009F203A" w:rsidRDefault="004E65E8" w:rsidP="004E65E8">
            <w:pPr>
              <w:spacing w:after="0"/>
              <w:jc w:val="left"/>
              <w:rPr>
                <w:i/>
                <w:szCs w:val="20"/>
              </w:rPr>
            </w:pPr>
            <w:r w:rsidRPr="009F203A">
              <w:rPr>
                <w:i/>
                <w:szCs w:val="20"/>
              </w:rPr>
              <w:t>and</w:t>
            </w:r>
          </w:p>
          <w:p w14:paraId="026EE6ED" w14:textId="7265D620" w:rsidR="0033250A" w:rsidRPr="009F203A" w:rsidRDefault="004E65E8" w:rsidP="004E65E8">
            <w:pPr>
              <w:spacing w:after="0"/>
              <w:jc w:val="left"/>
              <w:rPr>
                <w:szCs w:val="20"/>
              </w:rPr>
            </w:pPr>
            <w:r w:rsidRPr="009F203A">
              <w:rPr>
                <w:szCs w:val="20"/>
              </w:rPr>
              <w:t>(ii) S</w:t>
            </w:r>
            <w:r w:rsidR="0033250A" w:rsidRPr="009F203A">
              <w:rPr>
                <w:szCs w:val="20"/>
              </w:rPr>
              <w:t>ome aspects of the assignments of intervention status were determined retrospectively.</w:t>
            </w:r>
          </w:p>
        </w:tc>
      </w:tr>
      <w:tr w:rsidR="0033250A" w:rsidRPr="009F203A" w14:paraId="01082AAA" w14:textId="77777777" w:rsidTr="00AD23BA">
        <w:trPr>
          <w:tblHeader/>
        </w:trPr>
        <w:tc>
          <w:tcPr>
            <w:tcW w:w="1771" w:type="dxa"/>
          </w:tcPr>
          <w:p w14:paraId="07C83D89" w14:textId="61D5E125" w:rsidR="0033250A" w:rsidRPr="009F203A" w:rsidRDefault="0033250A" w:rsidP="00CA69E8">
            <w:pPr>
              <w:autoSpaceDE w:val="0"/>
              <w:autoSpaceDN w:val="0"/>
              <w:adjustRightInd w:val="0"/>
              <w:spacing w:after="0"/>
              <w:jc w:val="left"/>
              <w:rPr>
                <w:rFonts w:cs="Arial"/>
              </w:rPr>
            </w:pPr>
            <w:r w:rsidRPr="009F203A">
              <w:rPr>
                <w:rFonts w:cs="Arial"/>
                <w:u w:val="single"/>
              </w:rPr>
              <w:lastRenderedPageBreak/>
              <w:t>Serious risk of bias</w:t>
            </w:r>
            <w:r w:rsidRPr="009F203A">
              <w:rPr>
                <w:rFonts w:cs="Arial"/>
              </w:rPr>
              <w:t xml:space="preserve"> (</w:t>
            </w:r>
            <w:r w:rsidRPr="009F203A">
              <w:t>the study has some important problems</w:t>
            </w:r>
            <w:r w:rsidRPr="009F203A">
              <w:rPr>
                <w:rFonts w:cs="Arial"/>
              </w:rPr>
              <w:t>);</w:t>
            </w:r>
          </w:p>
          <w:p w14:paraId="27ED6AB1" w14:textId="77777777" w:rsidR="0033250A" w:rsidRPr="009F203A" w:rsidRDefault="0033250A" w:rsidP="00CA69E8">
            <w:pPr>
              <w:autoSpaceDE w:val="0"/>
              <w:autoSpaceDN w:val="0"/>
              <w:adjustRightInd w:val="0"/>
              <w:spacing w:after="0"/>
              <w:jc w:val="left"/>
              <w:rPr>
                <w:rFonts w:cs="Arial"/>
                <w:u w:val="single"/>
              </w:rPr>
            </w:pPr>
          </w:p>
        </w:tc>
        <w:tc>
          <w:tcPr>
            <w:tcW w:w="4040" w:type="dxa"/>
            <w:tcBorders>
              <w:left w:val="nil"/>
            </w:tcBorders>
          </w:tcPr>
          <w:p w14:paraId="5A22CB6F" w14:textId="5EA2A7B6" w:rsidR="0033250A" w:rsidRPr="009F203A" w:rsidRDefault="00CA0275" w:rsidP="00CA69E8">
            <w:pPr>
              <w:spacing w:after="0"/>
              <w:jc w:val="left"/>
            </w:pPr>
            <w:r w:rsidRPr="009F203A">
              <w:rPr>
                <w:szCs w:val="20"/>
              </w:rPr>
              <w:t xml:space="preserve">(i) </w:t>
            </w:r>
            <w:r w:rsidR="0033250A" w:rsidRPr="009F203A">
              <w:t xml:space="preserve">At least one known important domain </w:t>
            </w:r>
            <w:r w:rsidR="00D43A2B" w:rsidRPr="009F203A">
              <w:t xml:space="preserve">was </w:t>
            </w:r>
            <w:r w:rsidR="0033250A" w:rsidRPr="009F203A">
              <w:t xml:space="preserve">not appropriately measured, or not </w:t>
            </w:r>
            <w:r w:rsidR="00223E72" w:rsidRPr="009F203A">
              <w:t>controll</w:t>
            </w:r>
            <w:r w:rsidR="0033250A" w:rsidRPr="009F203A">
              <w:t>ed for;</w:t>
            </w:r>
          </w:p>
          <w:p w14:paraId="03E357F1" w14:textId="77777777" w:rsidR="0033250A" w:rsidRPr="009F203A" w:rsidRDefault="0033250A" w:rsidP="00CA69E8">
            <w:pPr>
              <w:spacing w:after="0"/>
              <w:jc w:val="left"/>
              <w:rPr>
                <w:i/>
              </w:rPr>
            </w:pPr>
            <w:r w:rsidRPr="009F203A">
              <w:rPr>
                <w:i/>
              </w:rPr>
              <w:t>or</w:t>
            </w:r>
          </w:p>
          <w:p w14:paraId="43B15A45" w14:textId="218E6A38" w:rsidR="0033250A" w:rsidRPr="009F203A" w:rsidRDefault="00CA0275" w:rsidP="00AB5B88">
            <w:pPr>
              <w:spacing w:after="0"/>
              <w:jc w:val="left"/>
              <w:rPr>
                <w:rFonts w:cs="Arial"/>
              </w:rPr>
            </w:pPr>
            <w:r w:rsidRPr="009F203A">
              <w:rPr>
                <w:rFonts w:cs="Arial"/>
              </w:rPr>
              <w:t xml:space="preserve">(ii) </w:t>
            </w:r>
            <w:r w:rsidR="0033250A" w:rsidRPr="009F203A">
              <w:rPr>
                <w:rFonts w:cs="Arial"/>
              </w:rPr>
              <w:t>Reliability or validity of measurement of a</w:t>
            </w:r>
            <w:r w:rsidR="002A58A5" w:rsidRPr="009F203A">
              <w:rPr>
                <w:rFonts w:cs="Arial"/>
              </w:rPr>
              <w:t>n</w:t>
            </w:r>
            <w:r w:rsidR="0033250A" w:rsidRPr="009F203A">
              <w:rPr>
                <w:rFonts w:cs="Arial"/>
              </w:rPr>
              <w:t xml:space="preserve"> important domain was low enough that we expect serious residual confounding.</w:t>
            </w:r>
          </w:p>
        </w:tc>
        <w:tc>
          <w:tcPr>
            <w:tcW w:w="4040" w:type="dxa"/>
          </w:tcPr>
          <w:p w14:paraId="6F9F3B0E" w14:textId="4B40525E" w:rsidR="00B32F9A" w:rsidRPr="009F203A" w:rsidRDefault="00CA0275" w:rsidP="00CA69E8">
            <w:pPr>
              <w:autoSpaceDE w:val="0"/>
              <w:autoSpaceDN w:val="0"/>
              <w:adjustRightInd w:val="0"/>
              <w:spacing w:after="0"/>
              <w:jc w:val="left"/>
              <w:rPr>
                <w:szCs w:val="20"/>
              </w:rPr>
            </w:pPr>
            <w:r w:rsidRPr="009F203A">
              <w:rPr>
                <w:szCs w:val="20"/>
              </w:rPr>
              <w:t xml:space="preserve">(i) </w:t>
            </w:r>
            <w:r w:rsidR="0033250A" w:rsidRPr="009F203A">
              <w:rPr>
                <w:szCs w:val="20"/>
              </w:rPr>
              <w:t>Selection into the study was related</w:t>
            </w:r>
            <w:r w:rsidR="00865085" w:rsidRPr="009F203A">
              <w:rPr>
                <w:szCs w:val="20"/>
              </w:rPr>
              <w:t xml:space="preserve"> (but not very strongly)</w:t>
            </w:r>
            <w:r w:rsidR="0033250A" w:rsidRPr="009F203A">
              <w:rPr>
                <w:szCs w:val="20"/>
              </w:rPr>
              <w:t xml:space="preserve"> to intervention and outcome</w:t>
            </w:r>
            <w:r w:rsidR="00B32F9A" w:rsidRPr="009F203A">
              <w:rPr>
                <w:szCs w:val="20"/>
              </w:rPr>
              <w:t>;</w:t>
            </w:r>
          </w:p>
          <w:p w14:paraId="4DB669AC" w14:textId="3B854C22" w:rsidR="00B32F9A" w:rsidRPr="009F203A" w:rsidRDefault="00E00F35" w:rsidP="00B32F9A">
            <w:pPr>
              <w:autoSpaceDE w:val="0"/>
              <w:autoSpaceDN w:val="0"/>
              <w:adjustRightInd w:val="0"/>
              <w:spacing w:after="0"/>
              <w:ind w:left="309"/>
              <w:jc w:val="left"/>
              <w:rPr>
                <w:i/>
                <w:szCs w:val="20"/>
              </w:rPr>
            </w:pPr>
            <w:r w:rsidRPr="009F203A">
              <w:rPr>
                <w:i/>
                <w:szCs w:val="20"/>
              </w:rPr>
              <w:t>and</w:t>
            </w:r>
          </w:p>
          <w:p w14:paraId="05E0D8DE" w14:textId="3AC43125" w:rsidR="0033250A" w:rsidRPr="009F203A" w:rsidRDefault="00B32F9A" w:rsidP="00B32F9A">
            <w:pPr>
              <w:autoSpaceDE w:val="0"/>
              <w:autoSpaceDN w:val="0"/>
              <w:adjustRightInd w:val="0"/>
              <w:spacing w:after="0"/>
              <w:ind w:left="309"/>
              <w:jc w:val="left"/>
              <w:rPr>
                <w:szCs w:val="20"/>
              </w:rPr>
            </w:pPr>
            <w:r w:rsidRPr="009F203A">
              <w:rPr>
                <w:szCs w:val="20"/>
              </w:rPr>
              <w:t>T</w:t>
            </w:r>
            <w:r w:rsidR="00E00F35" w:rsidRPr="009F203A">
              <w:rPr>
                <w:szCs w:val="20"/>
              </w:rPr>
              <w:t>his could not be adjusted for in analyses</w:t>
            </w:r>
            <w:r w:rsidR="0033250A" w:rsidRPr="009F203A">
              <w:rPr>
                <w:szCs w:val="20"/>
              </w:rPr>
              <w:t>;</w:t>
            </w:r>
          </w:p>
          <w:p w14:paraId="1DEC8149" w14:textId="77777777" w:rsidR="0033250A" w:rsidRPr="009F203A" w:rsidRDefault="0033250A" w:rsidP="00CA69E8">
            <w:pPr>
              <w:autoSpaceDE w:val="0"/>
              <w:autoSpaceDN w:val="0"/>
              <w:adjustRightInd w:val="0"/>
              <w:spacing w:after="0"/>
              <w:jc w:val="left"/>
              <w:rPr>
                <w:i/>
                <w:szCs w:val="20"/>
              </w:rPr>
            </w:pPr>
            <w:r w:rsidRPr="009F203A">
              <w:rPr>
                <w:i/>
                <w:szCs w:val="20"/>
              </w:rPr>
              <w:t>or</w:t>
            </w:r>
          </w:p>
          <w:p w14:paraId="18FFA89D" w14:textId="77777777" w:rsidR="00CA0275" w:rsidRPr="009F203A" w:rsidRDefault="00CA0275" w:rsidP="00CA69E8">
            <w:pPr>
              <w:spacing w:after="0"/>
              <w:jc w:val="left"/>
              <w:rPr>
                <w:szCs w:val="20"/>
              </w:rPr>
            </w:pPr>
            <w:r w:rsidRPr="009F203A">
              <w:rPr>
                <w:rFonts w:cs="Arial"/>
              </w:rPr>
              <w:t xml:space="preserve">(ii) </w:t>
            </w:r>
            <w:r w:rsidR="0033250A" w:rsidRPr="009F203A">
              <w:rPr>
                <w:szCs w:val="20"/>
              </w:rPr>
              <w:t>Start of follow up and start of intervention do not coincide</w:t>
            </w:r>
            <w:r w:rsidRPr="009F203A">
              <w:rPr>
                <w:szCs w:val="20"/>
              </w:rPr>
              <w:t>;</w:t>
            </w:r>
          </w:p>
          <w:p w14:paraId="31C1FF0C" w14:textId="03C67518" w:rsidR="00CA0275" w:rsidRPr="009F203A" w:rsidRDefault="0033250A" w:rsidP="00CA0275">
            <w:pPr>
              <w:spacing w:after="0"/>
              <w:ind w:left="309"/>
              <w:jc w:val="left"/>
              <w:rPr>
                <w:i/>
                <w:szCs w:val="20"/>
              </w:rPr>
            </w:pPr>
            <w:r w:rsidRPr="009F203A">
              <w:rPr>
                <w:i/>
                <w:szCs w:val="20"/>
              </w:rPr>
              <w:t>and</w:t>
            </w:r>
          </w:p>
          <w:p w14:paraId="0275990C" w14:textId="6F86CACB" w:rsidR="00CA0275" w:rsidRPr="009F203A" w:rsidRDefault="00CA0275" w:rsidP="00CA0275">
            <w:pPr>
              <w:spacing w:after="0"/>
              <w:ind w:left="309"/>
              <w:jc w:val="left"/>
              <w:rPr>
                <w:szCs w:val="20"/>
              </w:rPr>
            </w:pPr>
            <w:r w:rsidRPr="009F203A">
              <w:rPr>
                <w:szCs w:val="20"/>
              </w:rPr>
              <w:t>A</w:t>
            </w:r>
            <w:r w:rsidR="0033250A" w:rsidRPr="009F203A">
              <w:rPr>
                <w:szCs w:val="20"/>
              </w:rPr>
              <w:t xml:space="preserve"> potentially important amount of follow-up time is missing from analyses</w:t>
            </w:r>
            <w:r w:rsidRPr="009F203A">
              <w:rPr>
                <w:szCs w:val="20"/>
              </w:rPr>
              <w:t>;</w:t>
            </w:r>
          </w:p>
          <w:p w14:paraId="50DFE9D8" w14:textId="211ECCFA" w:rsidR="00CA0275" w:rsidRPr="009F203A" w:rsidRDefault="0033250A" w:rsidP="00CA0275">
            <w:pPr>
              <w:spacing w:after="0"/>
              <w:ind w:left="309"/>
              <w:jc w:val="left"/>
              <w:rPr>
                <w:i/>
                <w:szCs w:val="20"/>
              </w:rPr>
            </w:pPr>
            <w:r w:rsidRPr="009F203A">
              <w:rPr>
                <w:i/>
                <w:szCs w:val="20"/>
              </w:rPr>
              <w:t>and</w:t>
            </w:r>
          </w:p>
          <w:p w14:paraId="15288FAF" w14:textId="35AA56C8" w:rsidR="0033250A" w:rsidRPr="009F203A" w:rsidRDefault="00CA0275" w:rsidP="00CA0275">
            <w:pPr>
              <w:spacing w:after="0"/>
              <w:ind w:left="309"/>
              <w:jc w:val="left"/>
            </w:pPr>
            <w:r w:rsidRPr="009F203A">
              <w:rPr>
                <w:szCs w:val="20"/>
              </w:rPr>
              <w:t>T</w:t>
            </w:r>
            <w:r w:rsidR="0033250A" w:rsidRPr="009F203A">
              <w:rPr>
                <w:szCs w:val="20"/>
              </w:rPr>
              <w:t>he rate ratio is not constant over time.</w:t>
            </w:r>
          </w:p>
        </w:tc>
        <w:tc>
          <w:tcPr>
            <w:tcW w:w="4041" w:type="dxa"/>
          </w:tcPr>
          <w:p w14:paraId="74116EA1" w14:textId="62D006D4" w:rsidR="00CA0275" w:rsidRPr="009F203A" w:rsidRDefault="00CA0275" w:rsidP="00CA69E8">
            <w:pPr>
              <w:spacing w:after="0"/>
              <w:jc w:val="left"/>
              <w:rPr>
                <w:szCs w:val="20"/>
              </w:rPr>
            </w:pPr>
            <w:r w:rsidRPr="009F203A">
              <w:rPr>
                <w:szCs w:val="20"/>
              </w:rPr>
              <w:t xml:space="preserve">(i) </w:t>
            </w:r>
            <w:r w:rsidR="0033250A" w:rsidRPr="009F203A">
              <w:rPr>
                <w:szCs w:val="20"/>
              </w:rPr>
              <w:t>Intervention status is not well defined</w:t>
            </w:r>
            <w:r w:rsidRPr="009F203A">
              <w:rPr>
                <w:szCs w:val="20"/>
              </w:rPr>
              <w:t>;</w:t>
            </w:r>
            <w:r w:rsidR="0033250A" w:rsidRPr="009F203A">
              <w:rPr>
                <w:szCs w:val="20"/>
              </w:rPr>
              <w:t xml:space="preserve"> </w:t>
            </w:r>
          </w:p>
          <w:p w14:paraId="0CA831B5" w14:textId="77777777" w:rsidR="00CA0275" w:rsidRPr="009F203A" w:rsidRDefault="0033250A" w:rsidP="00CA69E8">
            <w:pPr>
              <w:spacing w:after="0"/>
              <w:jc w:val="left"/>
              <w:rPr>
                <w:i/>
                <w:szCs w:val="20"/>
              </w:rPr>
            </w:pPr>
            <w:r w:rsidRPr="009F203A">
              <w:rPr>
                <w:i/>
                <w:szCs w:val="20"/>
              </w:rPr>
              <w:t>or</w:t>
            </w:r>
          </w:p>
          <w:p w14:paraId="501CEEF6" w14:textId="61A2DA7D" w:rsidR="0033250A" w:rsidRPr="009F203A" w:rsidRDefault="00CA0275" w:rsidP="00CA0275">
            <w:pPr>
              <w:spacing w:after="0"/>
              <w:jc w:val="left"/>
              <w:rPr>
                <w:szCs w:val="20"/>
              </w:rPr>
            </w:pPr>
            <w:r w:rsidRPr="009F203A">
              <w:rPr>
                <w:szCs w:val="20"/>
              </w:rPr>
              <w:t>(ii)</w:t>
            </w:r>
            <w:r w:rsidR="0033250A" w:rsidRPr="009F203A">
              <w:rPr>
                <w:szCs w:val="20"/>
              </w:rPr>
              <w:t xml:space="preserve"> </w:t>
            </w:r>
            <w:r w:rsidRPr="009F203A">
              <w:rPr>
                <w:szCs w:val="20"/>
              </w:rPr>
              <w:t>M</w:t>
            </w:r>
            <w:r w:rsidR="0033250A" w:rsidRPr="009F203A">
              <w:rPr>
                <w:szCs w:val="20"/>
              </w:rPr>
              <w:t xml:space="preserve">ajor aspects of the assignments of intervention status were determined in a way that could have been affected by knowledge of the outcome. </w:t>
            </w:r>
          </w:p>
        </w:tc>
      </w:tr>
      <w:tr w:rsidR="0033250A" w:rsidRPr="009F203A" w14:paraId="4CC54168" w14:textId="77777777" w:rsidTr="00AD23BA">
        <w:trPr>
          <w:tblHeader/>
        </w:trPr>
        <w:tc>
          <w:tcPr>
            <w:tcW w:w="1771" w:type="dxa"/>
          </w:tcPr>
          <w:p w14:paraId="31596053" w14:textId="4AA97E2C" w:rsidR="0033250A" w:rsidRPr="009F203A" w:rsidRDefault="0033250A" w:rsidP="00CA69E8">
            <w:pPr>
              <w:autoSpaceDE w:val="0"/>
              <w:autoSpaceDN w:val="0"/>
              <w:adjustRightInd w:val="0"/>
              <w:spacing w:after="0"/>
              <w:jc w:val="left"/>
              <w:rPr>
                <w:rFonts w:cs="Arial"/>
                <w:u w:val="single"/>
              </w:rPr>
            </w:pPr>
            <w:r w:rsidRPr="009F203A">
              <w:rPr>
                <w:rFonts w:cs="Arial"/>
                <w:u w:val="single"/>
              </w:rPr>
              <w:t>Critical risk of bias</w:t>
            </w:r>
            <w:r w:rsidRPr="009F203A">
              <w:rPr>
                <w:rFonts w:cs="Arial"/>
              </w:rPr>
              <w:t xml:space="preserve"> (</w:t>
            </w:r>
            <w:r w:rsidRPr="009F203A">
              <w:t>the study is too problematic to provide any useful evidence</w:t>
            </w:r>
            <w:r w:rsidRPr="009F203A">
              <w:rPr>
                <w:rFonts w:cs="Arial"/>
              </w:rPr>
              <w:t xml:space="preserve"> on the effects of intervention);</w:t>
            </w:r>
          </w:p>
        </w:tc>
        <w:tc>
          <w:tcPr>
            <w:tcW w:w="4040" w:type="dxa"/>
            <w:tcBorders>
              <w:left w:val="nil"/>
            </w:tcBorders>
          </w:tcPr>
          <w:p w14:paraId="6CBD4CC8" w14:textId="77777777" w:rsidR="00CA0275" w:rsidRPr="009F203A" w:rsidRDefault="00CA0275" w:rsidP="00CA69E8">
            <w:pPr>
              <w:spacing w:after="0"/>
              <w:jc w:val="left"/>
              <w:rPr>
                <w:rFonts w:cs="Arial"/>
              </w:rPr>
            </w:pPr>
            <w:r w:rsidRPr="009F203A">
              <w:rPr>
                <w:szCs w:val="20"/>
              </w:rPr>
              <w:t xml:space="preserve">(i) </w:t>
            </w:r>
            <w:r w:rsidR="0033250A" w:rsidRPr="009F203A">
              <w:rPr>
                <w:rFonts w:cs="Arial"/>
              </w:rPr>
              <w:t>Confounding inherently not controllable</w:t>
            </w:r>
          </w:p>
          <w:p w14:paraId="3AB87CFA" w14:textId="3FA4E7B2" w:rsidR="00CA0275" w:rsidRPr="009F203A" w:rsidRDefault="0033250A" w:rsidP="00CA0275">
            <w:pPr>
              <w:spacing w:after="0"/>
              <w:jc w:val="left"/>
              <w:rPr>
                <w:rFonts w:cs="Arial"/>
                <w:i/>
              </w:rPr>
            </w:pPr>
            <w:r w:rsidRPr="009F203A">
              <w:rPr>
                <w:rFonts w:cs="Arial"/>
                <w:i/>
              </w:rPr>
              <w:t>or</w:t>
            </w:r>
          </w:p>
          <w:p w14:paraId="4CD11C35" w14:textId="34595BED" w:rsidR="0033250A" w:rsidRPr="009F203A" w:rsidRDefault="00CA0275" w:rsidP="00CA0275">
            <w:pPr>
              <w:spacing w:after="0"/>
              <w:jc w:val="left"/>
              <w:rPr>
                <w:rFonts w:cs="Arial"/>
              </w:rPr>
            </w:pPr>
            <w:r w:rsidRPr="009F203A">
              <w:rPr>
                <w:rFonts w:cs="Arial"/>
              </w:rPr>
              <w:t>(ii)</w:t>
            </w:r>
            <w:r w:rsidR="0033250A" w:rsidRPr="009F203A">
              <w:rPr>
                <w:rFonts w:cs="Arial"/>
              </w:rPr>
              <w:t xml:space="preserve"> </w:t>
            </w:r>
            <w:r w:rsidRPr="009F203A">
              <w:rPr>
                <w:rFonts w:cs="Arial"/>
              </w:rPr>
              <w:t>T</w:t>
            </w:r>
            <w:r w:rsidR="00D43A2B" w:rsidRPr="009F203A">
              <w:rPr>
                <w:rFonts w:cs="Arial"/>
              </w:rPr>
              <w:t xml:space="preserve">he </w:t>
            </w:r>
            <w:r w:rsidR="0033250A" w:rsidRPr="009F203A">
              <w:rPr>
                <w:rFonts w:cs="Arial"/>
              </w:rPr>
              <w:t>use of negative controls strongly suggests unmeasured confounding.</w:t>
            </w:r>
          </w:p>
        </w:tc>
        <w:tc>
          <w:tcPr>
            <w:tcW w:w="4040" w:type="dxa"/>
          </w:tcPr>
          <w:p w14:paraId="368B9516" w14:textId="0E897AFF" w:rsidR="00B32F9A" w:rsidRPr="009F203A" w:rsidRDefault="00CA0275" w:rsidP="00CA69E8">
            <w:pPr>
              <w:autoSpaceDE w:val="0"/>
              <w:autoSpaceDN w:val="0"/>
              <w:adjustRightInd w:val="0"/>
              <w:spacing w:after="0"/>
              <w:jc w:val="left"/>
              <w:rPr>
                <w:szCs w:val="20"/>
              </w:rPr>
            </w:pPr>
            <w:r w:rsidRPr="009F203A">
              <w:rPr>
                <w:szCs w:val="20"/>
              </w:rPr>
              <w:t xml:space="preserve">(i) </w:t>
            </w:r>
            <w:r w:rsidR="0033250A" w:rsidRPr="009F203A">
              <w:rPr>
                <w:szCs w:val="20"/>
              </w:rPr>
              <w:t xml:space="preserve">Selection into the study was </w:t>
            </w:r>
            <w:r w:rsidR="00865085" w:rsidRPr="009F203A">
              <w:rPr>
                <w:szCs w:val="20"/>
              </w:rPr>
              <w:t xml:space="preserve">very </w:t>
            </w:r>
            <w:r w:rsidR="0033250A" w:rsidRPr="009F203A">
              <w:rPr>
                <w:szCs w:val="20"/>
              </w:rPr>
              <w:t>strongly related to intervention and outcome</w:t>
            </w:r>
            <w:r w:rsidR="00B32F9A" w:rsidRPr="009F203A">
              <w:rPr>
                <w:szCs w:val="20"/>
              </w:rPr>
              <w:t>;</w:t>
            </w:r>
          </w:p>
          <w:p w14:paraId="7C27B91E" w14:textId="1DE2C7A7" w:rsidR="00B32F9A" w:rsidRPr="009F203A" w:rsidRDefault="00E00F35" w:rsidP="00B32F9A">
            <w:pPr>
              <w:autoSpaceDE w:val="0"/>
              <w:autoSpaceDN w:val="0"/>
              <w:adjustRightInd w:val="0"/>
              <w:spacing w:after="0"/>
              <w:ind w:left="309"/>
              <w:jc w:val="left"/>
              <w:rPr>
                <w:i/>
                <w:szCs w:val="20"/>
              </w:rPr>
            </w:pPr>
            <w:r w:rsidRPr="009F203A">
              <w:rPr>
                <w:i/>
                <w:szCs w:val="20"/>
              </w:rPr>
              <w:t xml:space="preserve">and </w:t>
            </w:r>
          </w:p>
          <w:p w14:paraId="0D33EA3F" w14:textId="201200BA" w:rsidR="0033250A" w:rsidRPr="009F203A" w:rsidRDefault="00B32F9A" w:rsidP="00B32F9A">
            <w:pPr>
              <w:autoSpaceDE w:val="0"/>
              <w:autoSpaceDN w:val="0"/>
              <w:adjustRightInd w:val="0"/>
              <w:spacing w:after="0"/>
              <w:ind w:left="309"/>
              <w:jc w:val="left"/>
              <w:rPr>
                <w:szCs w:val="20"/>
              </w:rPr>
            </w:pPr>
            <w:r w:rsidRPr="009F203A">
              <w:rPr>
                <w:szCs w:val="20"/>
              </w:rPr>
              <w:t>Th</w:t>
            </w:r>
            <w:r w:rsidR="00E00F35" w:rsidRPr="009F203A">
              <w:rPr>
                <w:szCs w:val="20"/>
              </w:rPr>
              <w:t>is could not be adjusted for in analyses</w:t>
            </w:r>
            <w:r w:rsidR="0033250A" w:rsidRPr="009F203A">
              <w:rPr>
                <w:szCs w:val="20"/>
              </w:rPr>
              <w:t>;</w:t>
            </w:r>
          </w:p>
          <w:p w14:paraId="1BAE2B89" w14:textId="77777777" w:rsidR="0033250A" w:rsidRPr="009F203A" w:rsidRDefault="0033250A" w:rsidP="00CA69E8">
            <w:pPr>
              <w:autoSpaceDE w:val="0"/>
              <w:autoSpaceDN w:val="0"/>
              <w:adjustRightInd w:val="0"/>
              <w:spacing w:after="0"/>
              <w:jc w:val="left"/>
              <w:rPr>
                <w:i/>
                <w:szCs w:val="20"/>
              </w:rPr>
            </w:pPr>
            <w:r w:rsidRPr="009F203A">
              <w:rPr>
                <w:i/>
                <w:szCs w:val="20"/>
              </w:rPr>
              <w:t>or</w:t>
            </w:r>
          </w:p>
          <w:p w14:paraId="2E9AF7A5" w14:textId="6DB295BE" w:rsidR="00B32F9A" w:rsidRPr="009F203A" w:rsidRDefault="00CA0275" w:rsidP="00B32F9A">
            <w:pPr>
              <w:spacing w:after="0"/>
              <w:jc w:val="left"/>
              <w:rPr>
                <w:szCs w:val="20"/>
              </w:rPr>
            </w:pPr>
            <w:r w:rsidRPr="009F203A">
              <w:rPr>
                <w:szCs w:val="20"/>
              </w:rPr>
              <w:t xml:space="preserve">(ii) </w:t>
            </w:r>
            <w:r w:rsidR="0033250A" w:rsidRPr="009F203A">
              <w:rPr>
                <w:szCs w:val="20"/>
              </w:rPr>
              <w:t>A substantial amount of follow-up time is likely to be missing from analyses</w:t>
            </w:r>
            <w:r w:rsidR="00B32F9A" w:rsidRPr="009F203A">
              <w:rPr>
                <w:szCs w:val="20"/>
              </w:rPr>
              <w:t>;</w:t>
            </w:r>
          </w:p>
          <w:p w14:paraId="52D87547" w14:textId="77777777" w:rsidR="00B32F9A" w:rsidRPr="009F203A" w:rsidRDefault="0033250A" w:rsidP="00B32F9A">
            <w:pPr>
              <w:spacing w:after="0"/>
              <w:ind w:left="309"/>
              <w:jc w:val="left"/>
              <w:rPr>
                <w:i/>
                <w:szCs w:val="20"/>
              </w:rPr>
            </w:pPr>
            <w:r w:rsidRPr="009F203A">
              <w:rPr>
                <w:i/>
                <w:szCs w:val="20"/>
              </w:rPr>
              <w:t>and</w:t>
            </w:r>
          </w:p>
          <w:p w14:paraId="03C8E68A" w14:textId="4174C182" w:rsidR="0033250A" w:rsidRPr="009F203A" w:rsidRDefault="00B32F9A" w:rsidP="00B32F9A">
            <w:pPr>
              <w:spacing w:after="0"/>
              <w:ind w:left="309"/>
              <w:jc w:val="left"/>
            </w:pPr>
            <w:r w:rsidRPr="009F203A">
              <w:rPr>
                <w:szCs w:val="20"/>
              </w:rPr>
              <w:t>T</w:t>
            </w:r>
            <w:r w:rsidR="0033250A" w:rsidRPr="009F203A">
              <w:rPr>
                <w:szCs w:val="20"/>
              </w:rPr>
              <w:t>he rate ratio is not constant over time.</w:t>
            </w:r>
          </w:p>
        </w:tc>
        <w:tc>
          <w:tcPr>
            <w:tcW w:w="4041" w:type="dxa"/>
          </w:tcPr>
          <w:p w14:paraId="4D40DF59" w14:textId="77777777" w:rsidR="0033250A" w:rsidRPr="009F203A" w:rsidRDefault="0033250A" w:rsidP="00CA69E8">
            <w:pPr>
              <w:spacing w:after="0"/>
              <w:jc w:val="left"/>
              <w:rPr>
                <w:szCs w:val="20"/>
              </w:rPr>
            </w:pPr>
            <w:r w:rsidRPr="009F203A">
              <w:rPr>
                <w:szCs w:val="20"/>
              </w:rPr>
              <w:t>(Unusual) An extremely high amount of misclassification of intervention status, e.g. because of unusually strong recall biases.</w:t>
            </w:r>
          </w:p>
        </w:tc>
      </w:tr>
      <w:tr w:rsidR="0033250A" w:rsidRPr="009F203A" w14:paraId="714E4CF6" w14:textId="77777777" w:rsidTr="00AD23BA">
        <w:trPr>
          <w:tblHeader/>
        </w:trPr>
        <w:tc>
          <w:tcPr>
            <w:tcW w:w="1771" w:type="dxa"/>
            <w:tcBorders>
              <w:bottom w:val="single" w:sz="4" w:space="0" w:color="auto"/>
            </w:tcBorders>
          </w:tcPr>
          <w:p w14:paraId="466B1816" w14:textId="23E3391F" w:rsidR="0033250A" w:rsidRPr="009F203A" w:rsidRDefault="0033250A" w:rsidP="00CA69E8">
            <w:pPr>
              <w:autoSpaceDE w:val="0"/>
              <w:autoSpaceDN w:val="0"/>
              <w:adjustRightInd w:val="0"/>
              <w:spacing w:after="0"/>
              <w:jc w:val="left"/>
              <w:rPr>
                <w:rFonts w:cs="Arial"/>
                <w:u w:val="single"/>
              </w:rPr>
            </w:pPr>
            <w:r w:rsidRPr="009F203A">
              <w:rPr>
                <w:rFonts w:cs="Arial"/>
                <w:u w:val="single"/>
              </w:rPr>
              <w:t>No information</w:t>
            </w:r>
            <w:r w:rsidRPr="009F203A">
              <w:rPr>
                <w:rFonts w:cs="Arial"/>
              </w:rPr>
              <w:t xml:space="preserve"> on which to base a judgement about risk of bias for this domain.</w:t>
            </w:r>
          </w:p>
        </w:tc>
        <w:tc>
          <w:tcPr>
            <w:tcW w:w="4040" w:type="dxa"/>
            <w:tcBorders>
              <w:left w:val="nil"/>
              <w:bottom w:val="single" w:sz="4" w:space="0" w:color="auto"/>
            </w:tcBorders>
          </w:tcPr>
          <w:p w14:paraId="1587CDA6" w14:textId="77777777" w:rsidR="0033250A" w:rsidRPr="009F203A" w:rsidRDefault="0033250A" w:rsidP="00CA69E8">
            <w:pPr>
              <w:spacing w:after="0"/>
              <w:jc w:val="left"/>
              <w:rPr>
                <w:rFonts w:cs="Arial"/>
              </w:rPr>
            </w:pPr>
            <w:r w:rsidRPr="009F203A">
              <w:rPr>
                <w:rFonts w:cs="Arial"/>
              </w:rPr>
              <w:t>No information on whether confounding might be present.</w:t>
            </w:r>
          </w:p>
        </w:tc>
        <w:tc>
          <w:tcPr>
            <w:tcW w:w="4040" w:type="dxa"/>
            <w:tcBorders>
              <w:bottom w:val="single" w:sz="4" w:space="0" w:color="auto"/>
            </w:tcBorders>
          </w:tcPr>
          <w:p w14:paraId="15E921FD" w14:textId="77777777" w:rsidR="0033250A" w:rsidRPr="009F203A" w:rsidRDefault="0033250A" w:rsidP="00CA69E8">
            <w:pPr>
              <w:spacing w:after="0"/>
              <w:jc w:val="left"/>
            </w:pPr>
            <w:r w:rsidRPr="009F203A">
              <w:rPr>
                <w:szCs w:val="20"/>
              </w:rPr>
              <w:t>No information is reported about selection of participants into the study or whether start of follow up and start of intervention coincide.</w:t>
            </w:r>
          </w:p>
        </w:tc>
        <w:tc>
          <w:tcPr>
            <w:tcW w:w="4041" w:type="dxa"/>
            <w:tcBorders>
              <w:bottom w:val="single" w:sz="4" w:space="0" w:color="auto"/>
            </w:tcBorders>
          </w:tcPr>
          <w:p w14:paraId="2BC9A1BB" w14:textId="62DA5831" w:rsidR="0033250A" w:rsidRPr="009F203A" w:rsidRDefault="0033250A" w:rsidP="00CA69E8">
            <w:pPr>
              <w:autoSpaceDE w:val="0"/>
              <w:autoSpaceDN w:val="0"/>
              <w:adjustRightInd w:val="0"/>
              <w:spacing w:after="0"/>
              <w:jc w:val="left"/>
              <w:rPr>
                <w:rFonts w:cs="Arial"/>
              </w:rPr>
            </w:pPr>
            <w:r w:rsidRPr="009F203A">
              <w:rPr>
                <w:rFonts w:cs="Arial"/>
              </w:rPr>
              <w:t xml:space="preserve">No definition of </w:t>
            </w:r>
            <w:r w:rsidR="00D43A2B" w:rsidRPr="009F203A">
              <w:rPr>
                <w:rFonts w:cs="Arial"/>
              </w:rPr>
              <w:t xml:space="preserve">the </w:t>
            </w:r>
            <w:r w:rsidRPr="009F203A">
              <w:rPr>
                <w:rFonts w:cs="Arial"/>
              </w:rPr>
              <w:t>intervention or no explanation of the source of information about intervention status</w:t>
            </w:r>
            <w:r w:rsidR="00D43A2B" w:rsidRPr="009F203A">
              <w:rPr>
                <w:rFonts w:cs="Arial"/>
              </w:rPr>
              <w:t xml:space="preserve"> is reported</w:t>
            </w:r>
            <w:r w:rsidRPr="009F203A">
              <w:rPr>
                <w:rFonts w:cs="Arial"/>
              </w:rPr>
              <w:t>.</w:t>
            </w:r>
          </w:p>
        </w:tc>
      </w:tr>
    </w:tbl>
    <w:p w14:paraId="588A4B7B" w14:textId="77777777" w:rsidR="00BC5425" w:rsidRPr="009F203A" w:rsidRDefault="00BC5425" w:rsidP="00F55C7E">
      <w:r w:rsidRPr="009F203A">
        <w:br w:type="page"/>
      </w:r>
    </w:p>
    <w:tbl>
      <w:tblPr>
        <w:tblStyle w:val="TableGrid"/>
        <w:tblW w:w="14000" w:type="dxa"/>
        <w:tblBorders>
          <w:left w:val="none" w:sz="0" w:space="0" w:color="auto"/>
          <w:right w:val="none" w:sz="0" w:space="0" w:color="auto"/>
          <w:insideH w:val="none" w:sz="0" w:space="0" w:color="auto"/>
          <w:insideV w:val="none" w:sz="0" w:space="0" w:color="auto"/>
        </w:tblBorders>
        <w:tblLayout w:type="fixed"/>
        <w:tblCellMar>
          <w:top w:w="85" w:type="dxa"/>
          <w:left w:w="85" w:type="dxa"/>
          <w:bottom w:w="85" w:type="dxa"/>
          <w:right w:w="85" w:type="dxa"/>
        </w:tblCellMar>
        <w:tblLook w:val="04A0" w:firstRow="1" w:lastRow="0" w:firstColumn="1" w:lastColumn="0" w:noHBand="0" w:noVBand="1"/>
      </w:tblPr>
      <w:tblGrid>
        <w:gridCol w:w="1771"/>
        <w:gridCol w:w="3474"/>
        <w:gridCol w:w="2918"/>
        <w:gridCol w:w="2918"/>
        <w:gridCol w:w="2919"/>
      </w:tblGrid>
      <w:tr w:rsidR="00333EE0" w:rsidRPr="009F203A" w14:paraId="0092EA79" w14:textId="77777777" w:rsidTr="00333EE0">
        <w:tc>
          <w:tcPr>
            <w:tcW w:w="14000" w:type="dxa"/>
            <w:gridSpan w:val="5"/>
            <w:tcBorders>
              <w:top w:val="nil"/>
              <w:bottom w:val="single" w:sz="4" w:space="0" w:color="auto"/>
            </w:tcBorders>
          </w:tcPr>
          <w:p w14:paraId="61D341DF" w14:textId="40773F84" w:rsidR="00333EE0" w:rsidRPr="009F203A" w:rsidRDefault="00333EE0" w:rsidP="001878A0">
            <w:pPr>
              <w:jc w:val="left"/>
              <w:rPr>
                <w:rFonts w:cs="Arial"/>
                <w:b/>
                <w:szCs w:val="20"/>
              </w:rPr>
            </w:pPr>
            <w:bookmarkStart w:id="35" w:name="_Ref421192945"/>
            <w:r w:rsidRPr="009F203A">
              <w:rPr>
                <w:rFonts w:cs="Arial"/>
              </w:rPr>
              <w:lastRenderedPageBreak/>
              <w:t xml:space="preserve">Table </w:t>
            </w:r>
            <w:r w:rsidRPr="009F203A">
              <w:rPr>
                <w:rFonts w:cs="Arial"/>
              </w:rPr>
              <w:fldChar w:fldCharType="begin"/>
            </w:r>
            <w:r w:rsidRPr="009F203A">
              <w:rPr>
                <w:rFonts w:cs="Arial"/>
              </w:rPr>
              <w:instrText xml:space="preserve"> SEQ Table \* ARABIC </w:instrText>
            </w:r>
            <w:r w:rsidRPr="009F203A">
              <w:rPr>
                <w:rFonts w:cs="Arial"/>
              </w:rPr>
              <w:fldChar w:fldCharType="separate"/>
            </w:r>
            <w:r w:rsidR="000A6D57" w:rsidRPr="009F203A">
              <w:rPr>
                <w:rFonts w:cs="Arial"/>
                <w:noProof/>
              </w:rPr>
              <w:t>4</w:t>
            </w:r>
            <w:r w:rsidRPr="009F203A">
              <w:rPr>
                <w:rFonts w:cs="Arial"/>
              </w:rPr>
              <w:fldChar w:fldCharType="end"/>
            </w:r>
            <w:bookmarkEnd w:id="35"/>
            <w:r w:rsidRPr="009F203A">
              <w:rPr>
                <w:rFonts w:cs="Arial"/>
              </w:rPr>
              <w:t>. Reaching risk of bias judgements in ROBINS-I: post-intervention domains</w:t>
            </w:r>
          </w:p>
        </w:tc>
      </w:tr>
      <w:tr w:rsidR="00BC5425" w:rsidRPr="009F203A" w14:paraId="5AA89FBA" w14:textId="77777777" w:rsidTr="00AD23BA">
        <w:tc>
          <w:tcPr>
            <w:tcW w:w="1771" w:type="dxa"/>
            <w:tcBorders>
              <w:top w:val="single" w:sz="4" w:space="0" w:color="auto"/>
              <w:bottom w:val="single" w:sz="4" w:space="0" w:color="auto"/>
            </w:tcBorders>
          </w:tcPr>
          <w:p w14:paraId="2C169D61" w14:textId="77777777" w:rsidR="00BC5425" w:rsidRPr="009F203A" w:rsidRDefault="00BC5425" w:rsidP="001878A0">
            <w:pPr>
              <w:jc w:val="left"/>
              <w:rPr>
                <w:b/>
              </w:rPr>
            </w:pPr>
            <w:r w:rsidRPr="009F203A">
              <w:rPr>
                <w:b/>
              </w:rPr>
              <w:t>Judgement</w:t>
            </w:r>
          </w:p>
        </w:tc>
        <w:tc>
          <w:tcPr>
            <w:tcW w:w="3474" w:type="dxa"/>
            <w:tcBorders>
              <w:top w:val="single" w:sz="4" w:space="0" w:color="auto"/>
              <w:bottom w:val="single" w:sz="4" w:space="0" w:color="auto"/>
            </w:tcBorders>
          </w:tcPr>
          <w:p w14:paraId="7AA06B40" w14:textId="1CC0627C" w:rsidR="00BC5425" w:rsidRPr="009F203A" w:rsidRDefault="001878A0" w:rsidP="001878A0">
            <w:pPr>
              <w:jc w:val="left"/>
              <w:rPr>
                <w:b/>
              </w:rPr>
            </w:pPr>
            <w:r w:rsidRPr="009F203A">
              <w:rPr>
                <w:rFonts w:cs="Arial"/>
                <w:b/>
                <w:szCs w:val="20"/>
              </w:rPr>
              <w:t xml:space="preserve">Bias due to </w:t>
            </w:r>
            <w:r w:rsidR="00473C6F" w:rsidRPr="009F203A">
              <w:rPr>
                <w:rFonts w:cs="Arial"/>
                <w:b/>
                <w:szCs w:val="20"/>
              </w:rPr>
              <w:t>deviation</w:t>
            </w:r>
            <w:r w:rsidRPr="009F203A">
              <w:rPr>
                <w:rFonts w:cs="Arial"/>
                <w:b/>
                <w:szCs w:val="20"/>
              </w:rPr>
              <w:t>s from intended interv</w:t>
            </w:r>
            <w:r w:rsidR="00B34BCF" w:rsidRPr="009F203A">
              <w:rPr>
                <w:rFonts w:cs="Arial"/>
                <w:b/>
                <w:szCs w:val="20"/>
              </w:rPr>
              <w:t>ention</w:t>
            </w:r>
          </w:p>
        </w:tc>
        <w:tc>
          <w:tcPr>
            <w:tcW w:w="2918" w:type="dxa"/>
            <w:tcBorders>
              <w:top w:val="single" w:sz="4" w:space="0" w:color="auto"/>
              <w:bottom w:val="single" w:sz="4" w:space="0" w:color="auto"/>
            </w:tcBorders>
          </w:tcPr>
          <w:p w14:paraId="773F6E5B" w14:textId="77777777" w:rsidR="00BC5425" w:rsidRPr="009F203A" w:rsidRDefault="001878A0" w:rsidP="001878A0">
            <w:pPr>
              <w:jc w:val="left"/>
              <w:rPr>
                <w:b/>
              </w:rPr>
            </w:pPr>
            <w:r w:rsidRPr="009F203A">
              <w:rPr>
                <w:rFonts w:cs="Arial"/>
                <w:b/>
                <w:szCs w:val="20"/>
              </w:rPr>
              <w:t>Bias due to missing data</w:t>
            </w:r>
          </w:p>
        </w:tc>
        <w:tc>
          <w:tcPr>
            <w:tcW w:w="2918" w:type="dxa"/>
            <w:tcBorders>
              <w:top w:val="single" w:sz="4" w:space="0" w:color="auto"/>
              <w:bottom w:val="single" w:sz="4" w:space="0" w:color="auto"/>
            </w:tcBorders>
          </w:tcPr>
          <w:p w14:paraId="57799FDA" w14:textId="77777777" w:rsidR="00BC5425" w:rsidRPr="009F203A" w:rsidRDefault="001878A0" w:rsidP="00E7695B">
            <w:pPr>
              <w:jc w:val="left"/>
              <w:rPr>
                <w:b/>
              </w:rPr>
            </w:pPr>
            <w:r w:rsidRPr="009F203A">
              <w:rPr>
                <w:rFonts w:cs="Arial"/>
                <w:b/>
                <w:szCs w:val="20"/>
              </w:rPr>
              <w:t>Bias in measurement of outcomes</w:t>
            </w:r>
          </w:p>
        </w:tc>
        <w:tc>
          <w:tcPr>
            <w:tcW w:w="2919" w:type="dxa"/>
            <w:tcBorders>
              <w:top w:val="single" w:sz="4" w:space="0" w:color="auto"/>
              <w:bottom w:val="single" w:sz="4" w:space="0" w:color="auto"/>
            </w:tcBorders>
          </w:tcPr>
          <w:p w14:paraId="6FF665B4" w14:textId="77777777" w:rsidR="00BC5425" w:rsidRPr="009F203A" w:rsidRDefault="001878A0" w:rsidP="001878A0">
            <w:pPr>
              <w:jc w:val="left"/>
              <w:rPr>
                <w:b/>
              </w:rPr>
            </w:pPr>
            <w:r w:rsidRPr="009F203A">
              <w:rPr>
                <w:rFonts w:cs="Arial"/>
                <w:b/>
                <w:szCs w:val="20"/>
              </w:rPr>
              <w:t>Bias in selection of the reported result</w:t>
            </w:r>
          </w:p>
        </w:tc>
      </w:tr>
      <w:tr w:rsidR="0033250A" w:rsidRPr="009F203A" w14:paraId="2DBF6807" w14:textId="77777777" w:rsidTr="00AD23BA">
        <w:tc>
          <w:tcPr>
            <w:tcW w:w="1771" w:type="dxa"/>
            <w:tcBorders>
              <w:top w:val="single" w:sz="4" w:space="0" w:color="auto"/>
            </w:tcBorders>
          </w:tcPr>
          <w:p w14:paraId="12048DCC" w14:textId="77777777" w:rsidR="0033250A" w:rsidRPr="009F203A" w:rsidRDefault="0033250A" w:rsidP="00CA69E8">
            <w:pPr>
              <w:autoSpaceDE w:val="0"/>
              <w:autoSpaceDN w:val="0"/>
              <w:adjustRightInd w:val="0"/>
              <w:spacing w:after="0"/>
              <w:jc w:val="left"/>
              <w:rPr>
                <w:rFonts w:cs="Arial"/>
                <w:u w:val="single"/>
              </w:rPr>
            </w:pPr>
            <w:r w:rsidRPr="009F203A">
              <w:rPr>
                <w:rFonts w:cs="Arial"/>
                <w:u w:val="single"/>
              </w:rPr>
              <w:t>Low risk of bias</w:t>
            </w:r>
            <w:r w:rsidRPr="009F203A">
              <w:rPr>
                <w:rFonts w:cs="Arial"/>
              </w:rPr>
              <w:t xml:space="preserve"> (</w:t>
            </w:r>
            <w:r w:rsidRPr="009F203A">
              <w:t>the study is comparable to a well-performed randomized trial with regard to this domain</w:t>
            </w:r>
            <w:r w:rsidRPr="009F203A">
              <w:rPr>
                <w:rFonts w:cs="Arial"/>
              </w:rPr>
              <w:t>)</w:t>
            </w:r>
          </w:p>
        </w:tc>
        <w:tc>
          <w:tcPr>
            <w:tcW w:w="3474" w:type="dxa"/>
            <w:tcBorders>
              <w:top w:val="single" w:sz="4" w:space="0" w:color="auto"/>
            </w:tcBorders>
          </w:tcPr>
          <w:p w14:paraId="2F67F0EA" w14:textId="7114ED35" w:rsidR="0033250A" w:rsidRPr="009F203A" w:rsidRDefault="00BD1E76" w:rsidP="00A37478">
            <w:pPr>
              <w:spacing w:after="0"/>
              <w:jc w:val="left"/>
              <w:rPr>
                <w:rFonts w:cs="Arial"/>
              </w:rPr>
            </w:pPr>
            <w:r w:rsidRPr="009F203A">
              <w:rPr>
                <w:rFonts w:cs="Arial"/>
                <w:b/>
              </w:rPr>
              <w:t>E</w:t>
            </w:r>
            <w:r w:rsidR="00A37478" w:rsidRPr="009F203A">
              <w:rPr>
                <w:rFonts w:cs="Arial"/>
                <w:b/>
              </w:rPr>
              <w:t>f</w:t>
            </w:r>
            <w:r w:rsidRPr="009F203A">
              <w:rPr>
                <w:rFonts w:cs="Arial"/>
                <w:b/>
              </w:rPr>
              <w:t>f</w:t>
            </w:r>
            <w:r w:rsidR="00A37478" w:rsidRPr="009F203A">
              <w:rPr>
                <w:rFonts w:cs="Arial"/>
                <w:b/>
              </w:rPr>
              <w:t>ect of assignment to intervention:</w:t>
            </w:r>
          </w:p>
          <w:p w14:paraId="57A2E38D" w14:textId="1273AF99" w:rsidR="00A37478" w:rsidRPr="009F203A" w:rsidRDefault="00A37478" w:rsidP="00A37478">
            <w:pPr>
              <w:jc w:val="left"/>
            </w:pPr>
            <w:r w:rsidRPr="009F203A">
              <w:t>(i) Any deviations from intended intervention reflected usual practice</w:t>
            </w:r>
            <w:r w:rsidR="00E3231D" w:rsidRPr="009F203A">
              <w:t>;</w:t>
            </w:r>
          </w:p>
          <w:p w14:paraId="1F0069E6" w14:textId="1B8FB994" w:rsidR="00A37478" w:rsidRPr="009F203A" w:rsidRDefault="00A37478" w:rsidP="00A37478">
            <w:pPr>
              <w:jc w:val="left"/>
              <w:rPr>
                <w:i/>
              </w:rPr>
            </w:pPr>
            <w:r w:rsidRPr="009F203A">
              <w:rPr>
                <w:i/>
              </w:rPr>
              <w:t>or</w:t>
            </w:r>
          </w:p>
          <w:p w14:paraId="7758D55A" w14:textId="16A12798" w:rsidR="00A37478" w:rsidRPr="009F203A" w:rsidRDefault="00A37478" w:rsidP="00A37478">
            <w:pPr>
              <w:spacing w:after="0"/>
              <w:jc w:val="left"/>
            </w:pPr>
            <w:r w:rsidRPr="009F203A">
              <w:t xml:space="preserve">(ii) Any deviations from </w:t>
            </w:r>
            <w:r w:rsidR="00E3231D" w:rsidRPr="009F203A">
              <w:t xml:space="preserve">usual practice </w:t>
            </w:r>
            <w:r w:rsidRPr="009F203A">
              <w:t>were unlikely to impact on the outcome</w:t>
            </w:r>
            <w:r w:rsidR="00E3231D" w:rsidRPr="009F203A">
              <w:t>.</w:t>
            </w:r>
          </w:p>
          <w:p w14:paraId="25FDCFD0" w14:textId="77777777" w:rsidR="00A37478" w:rsidRPr="009F203A" w:rsidRDefault="00A37478" w:rsidP="00A37478">
            <w:pPr>
              <w:spacing w:after="0"/>
              <w:jc w:val="left"/>
            </w:pPr>
          </w:p>
          <w:p w14:paraId="6528FA66" w14:textId="2BB59B56" w:rsidR="00A37478" w:rsidRPr="009F203A" w:rsidRDefault="00BD1E76" w:rsidP="00A37478">
            <w:pPr>
              <w:spacing w:after="0"/>
              <w:jc w:val="left"/>
              <w:rPr>
                <w:rFonts w:cs="Arial"/>
              </w:rPr>
            </w:pPr>
            <w:r w:rsidRPr="009F203A">
              <w:rPr>
                <w:rFonts w:cs="Arial"/>
                <w:b/>
              </w:rPr>
              <w:t>E</w:t>
            </w:r>
            <w:r w:rsidR="00A37478" w:rsidRPr="009F203A">
              <w:rPr>
                <w:rFonts w:cs="Arial"/>
                <w:b/>
              </w:rPr>
              <w:t>ffect of starting and adhering to intervention:</w:t>
            </w:r>
          </w:p>
          <w:p w14:paraId="4B9226E6" w14:textId="744BBBA9" w:rsidR="00A37478" w:rsidRPr="009F203A" w:rsidRDefault="00A37478" w:rsidP="00A37478">
            <w:pPr>
              <w:jc w:val="left"/>
              <w:rPr>
                <w:szCs w:val="20"/>
              </w:rPr>
            </w:pPr>
            <w:r w:rsidRPr="009F203A">
              <w:rPr>
                <w:szCs w:val="20"/>
              </w:rPr>
              <w:t xml:space="preserve">The important </w:t>
            </w:r>
            <w:r w:rsidRPr="009F203A">
              <w:rPr>
                <w:b/>
                <w:szCs w:val="20"/>
              </w:rPr>
              <w:t>co-interventions</w:t>
            </w:r>
            <w:r w:rsidRPr="009F203A">
              <w:rPr>
                <w:szCs w:val="20"/>
              </w:rPr>
              <w:t xml:space="preserve"> were bala</w:t>
            </w:r>
            <w:r w:rsidR="003672F0" w:rsidRPr="009F203A">
              <w:rPr>
                <w:szCs w:val="20"/>
              </w:rPr>
              <w:t>nced across intervention groups, and t</w:t>
            </w:r>
            <w:r w:rsidRPr="009F203A">
              <w:rPr>
                <w:szCs w:val="20"/>
              </w:rPr>
              <w:t xml:space="preserve">here were no deviations from the intended interventions (in terms of </w:t>
            </w:r>
            <w:r w:rsidRPr="009F203A">
              <w:rPr>
                <w:b/>
                <w:szCs w:val="20"/>
              </w:rPr>
              <w:t>implementation or adherence</w:t>
            </w:r>
            <w:r w:rsidRPr="009F203A">
              <w:rPr>
                <w:szCs w:val="20"/>
              </w:rPr>
              <w:t>) that were likely to impact on the outcome.</w:t>
            </w:r>
          </w:p>
          <w:p w14:paraId="53C07BD0" w14:textId="184BC4DE" w:rsidR="00A37478" w:rsidRPr="009F203A" w:rsidRDefault="00A37478" w:rsidP="00A37478">
            <w:pPr>
              <w:spacing w:after="0"/>
              <w:jc w:val="left"/>
              <w:rPr>
                <w:szCs w:val="20"/>
              </w:rPr>
            </w:pPr>
          </w:p>
        </w:tc>
        <w:tc>
          <w:tcPr>
            <w:tcW w:w="2918" w:type="dxa"/>
            <w:tcBorders>
              <w:top w:val="single" w:sz="4" w:space="0" w:color="auto"/>
            </w:tcBorders>
          </w:tcPr>
          <w:p w14:paraId="1A5AB6F4" w14:textId="3956234A" w:rsidR="0033250A" w:rsidRPr="009F203A" w:rsidRDefault="000160BA" w:rsidP="00CA69E8">
            <w:pPr>
              <w:autoSpaceDE w:val="0"/>
              <w:autoSpaceDN w:val="0"/>
              <w:adjustRightInd w:val="0"/>
              <w:spacing w:after="0"/>
              <w:jc w:val="left"/>
              <w:rPr>
                <w:rFonts w:cs="Arial"/>
              </w:rPr>
            </w:pPr>
            <w:r w:rsidRPr="009F203A">
              <w:rPr>
                <w:szCs w:val="20"/>
              </w:rPr>
              <w:t xml:space="preserve">(i) </w:t>
            </w:r>
            <w:r w:rsidR="0033250A" w:rsidRPr="009F203A">
              <w:rPr>
                <w:rFonts w:cs="Arial"/>
              </w:rPr>
              <w:t>Data were reasonably complete;</w:t>
            </w:r>
          </w:p>
          <w:p w14:paraId="252960B2" w14:textId="77777777" w:rsidR="0033250A" w:rsidRPr="009F203A" w:rsidRDefault="0033250A" w:rsidP="00CA69E8">
            <w:pPr>
              <w:autoSpaceDE w:val="0"/>
              <w:autoSpaceDN w:val="0"/>
              <w:adjustRightInd w:val="0"/>
              <w:spacing w:after="0"/>
              <w:jc w:val="left"/>
              <w:rPr>
                <w:rFonts w:cs="Arial"/>
                <w:i/>
              </w:rPr>
            </w:pPr>
            <w:r w:rsidRPr="009F203A">
              <w:rPr>
                <w:rFonts w:cs="Arial"/>
                <w:i/>
              </w:rPr>
              <w:t>or</w:t>
            </w:r>
          </w:p>
          <w:p w14:paraId="3F6F4D07" w14:textId="11ABA4D7" w:rsidR="0033250A" w:rsidRPr="009F203A" w:rsidRDefault="000160BA" w:rsidP="00CA69E8">
            <w:pPr>
              <w:autoSpaceDE w:val="0"/>
              <w:autoSpaceDN w:val="0"/>
              <w:adjustRightInd w:val="0"/>
              <w:spacing w:after="0"/>
              <w:jc w:val="left"/>
              <w:rPr>
                <w:rFonts w:cs="Arial"/>
              </w:rPr>
            </w:pPr>
            <w:r w:rsidRPr="009F203A">
              <w:rPr>
                <w:rFonts w:cs="Arial"/>
              </w:rPr>
              <w:t xml:space="preserve">(ii) </w:t>
            </w:r>
            <w:r w:rsidR="0033250A" w:rsidRPr="009F203A">
              <w:rPr>
                <w:rFonts w:cs="Arial"/>
              </w:rPr>
              <w:t xml:space="preserve">Proportions </w:t>
            </w:r>
            <w:r w:rsidR="00D43A2B" w:rsidRPr="009F203A">
              <w:rPr>
                <w:rFonts w:cs="Arial"/>
              </w:rPr>
              <w:t xml:space="preserve">of </w:t>
            </w:r>
            <w:r w:rsidR="0033250A" w:rsidRPr="009F203A">
              <w:rPr>
                <w:rFonts w:cs="Arial"/>
              </w:rPr>
              <w:t>and reasons f</w:t>
            </w:r>
            <w:r w:rsidR="00D43A2B" w:rsidRPr="009F203A">
              <w:rPr>
                <w:rFonts w:cs="Arial"/>
              </w:rPr>
              <w:t>or</w:t>
            </w:r>
            <w:r w:rsidR="0033250A" w:rsidRPr="009F203A">
              <w:rPr>
                <w:rFonts w:cs="Arial"/>
              </w:rPr>
              <w:t xml:space="preserve"> missing participants were similar across intervention groups;</w:t>
            </w:r>
          </w:p>
          <w:p w14:paraId="2BEAE082" w14:textId="77777777" w:rsidR="0033250A" w:rsidRPr="009F203A" w:rsidRDefault="0033250A" w:rsidP="00CA69E8">
            <w:pPr>
              <w:autoSpaceDE w:val="0"/>
              <w:autoSpaceDN w:val="0"/>
              <w:adjustRightInd w:val="0"/>
              <w:spacing w:after="0"/>
              <w:jc w:val="left"/>
              <w:rPr>
                <w:rFonts w:cs="Arial"/>
                <w:i/>
              </w:rPr>
            </w:pPr>
            <w:r w:rsidRPr="009F203A">
              <w:rPr>
                <w:rFonts w:cs="Arial"/>
                <w:i/>
              </w:rPr>
              <w:t xml:space="preserve">or </w:t>
            </w:r>
          </w:p>
          <w:p w14:paraId="6CB3A255" w14:textId="563772E8" w:rsidR="0033250A" w:rsidRPr="009F203A" w:rsidRDefault="000160BA" w:rsidP="00CC4601">
            <w:pPr>
              <w:autoSpaceDE w:val="0"/>
              <w:autoSpaceDN w:val="0"/>
              <w:adjustRightInd w:val="0"/>
              <w:spacing w:after="0"/>
              <w:jc w:val="left"/>
              <w:rPr>
                <w:rFonts w:cs="Arial"/>
              </w:rPr>
            </w:pPr>
            <w:r w:rsidRPr="009F203A">
              <w:rPr>
                <w:rFonts w:cs="Arial"/>
              </w:rPr>
              <w:t xml:space="preserve">(iii) </w:t>
            </w:r>
            <w:r w:rsidR="00CC4601" w:rsidRPr="009F203A">
              <w:rPr>
                <w:rFonts w:cs="Arial"/>
              </w:rPr>
              <w:t>The a</w:t>
            </w:r>
            <w:r w:rsidR="0033250A" w:rsidRPr="009F203A">
              <w:rPr>
                <w:rFonts w:cs="Arial"/>
              </w:rPr>
              <w:t>nalys</w:t>
            </w:r>
            <w:r w:rsidR="00CC4601" w:rsidRPr="009F203A">
              <w:rPr>
                <w:rFonts w:cs="Arial"/>
              </w:rPr>
              <w:t>i</w:t>
            </w:r>
            <w:r w:rsidR="0033250A" w:rsidRPr="009F203A">
              <w:rPr>
                <w:rFonts w:cs="Arial"/>
              </w:rPr>
              <w:t xml:space="preserve">s addressed missing data </w:t>
            </w:r>
            <w:r w:rsidR="00CC4601" w:rsidRPr="009F203A">
              <w:rPr>
                <w:rFonts w:cs="Arial"/>
              </w:rPr>
              <w:t xml:space="preserve">and is </w:t>
            </w:r>
            <w:r w:rsidR="0033250A" w:rsidRPr="009F203A">
              <w:rPr>
                <w:rFonts w:cs="Arial"/>
              </w:rPr>
              <w:t>likely to have removed any risk of bias.</w:t>
            </w:r>
          </w:p>
        </w:tc>
        <w:tc>
          <w:tcPr>
            <w:tcW w:w="2918" w:type="dxa"/>
            <w:tcBorders>
              <w:top w:val="single" w:sz="4" w:space="0" w:color="auto"/>
            </w:tcBorders>
          </w:tcPr>
          <w:p w14:paraId="42677F2E" w14:textId="4FC0FA7B" w:rsidR="0033250A" w:rsidRPr="009F203A" w:rsidRDefault="000160BA" w:rsidP="00CA69E8">
            <w:pPr>
              <w:spacing w:after="0"/>
              <w:jc w:val="left"/>
              <w:rPr>
                <w:szCs w:val="20"/>
              </w:rPr>
            </w:pPr>
            <w:r w:rsidRPr="009F203A">
              <w:rPr>
                <w:szCs w:val="20"/>
              </w:rPr>
              <w:t xml:space="preserve">(i) </w:t>
            </w:r>
            <w:r w:rsidR="0033250A" w:rsidRPr="009F203A">
              <w:rPr>
                <w:szCs w:val="20"/>
              </w:rPr>
              <w:t>The methods of outcome assessment were comparable across intervention groups;</w:t>
            </w:r>
          </w:p>
          <w:p w14:paraId="1786DB8F" w14:textId="77777777" w:rsidR="0033250A" w:rsidRPr="009F203A" w:rsidRDefault="0033250A" w:rsidP="00CA69E8">
            <w:pPr>
              <w:spacing w:after="0"/>
              <w:jc w:val="left"/>
              <w:rPr>
                <w:i/>
                <w:szCs w:val="20"/>
              </w:rPr>
            </w:pPr>
            <w:r w:rsidRPr="009F203A">
              <w:rPr>
                <w:i/>
                <w:szCs w:val="20"/>
              </w:rPr>
              <w:t>and</w:t>
            </w:r>
          </w:p>
          <w:p w14:paraId="2BA1BA3E" w14:textId="00DF9670" w:rsidR="0033250A" w:rsidRPr="009F203A" w:rsidRDefault="000160BA" w:rsidP="00CA69E8">
            <w:pPr>
              <w:spacing w:after="0"/>
              <w:jc w:val="left"/>
              <w:rPr>
                <w:szCs w:val="20"/>
              </w:rPr>
            </w:pPr>
            <w:r w:rsidRPr="009F203A">
              <w:rPr>
                <w:rFonts w:cs="Arial"/>
              </w:rPr>
              <w:t xml:space="preserve">(ii) </w:t>
            </w:r>
            <w:r w:rsidR="0033250A" w:rsidRPr="009F203A">
              <w:rPr>
                <w:szCs w:val="20"/>
              </w:rPr>
              <w:t>The outcome measure was unlikely to be influenced by knowledge of the intervention received by study participants (i.e. is objective) or the outcome assessors were unaware of the intervention received by study participants;</w:t>
            </w:r>
          </w:p>
          <w:p w14:paraId="7672A653" w14:textId="77777777" w:rsidR="0033250A" w:rsidRPr="009F203A" w:rsidRDefault="0033250A" w:rsidP="00CA69E8">
            <w:pPr>
              <w:spacing w:after="0"/>
              <w:jc w:val="left"/>
              <w:rPr>
                <w:i/>
                <w:szCs w:val="20"/>
              </w:rPr>
            </w:pPr>
            <w:r w:rsidRPr="009F203A">
              <w:rPr>
                <w:i/>
                <w:szCs w:val="20"/>
              </w:rPr>
              <w:t>and</w:t>
            </w:r>
          </w:p>
          <w:p w14:paraId="2763BB22" w14:textId="754B428D" w:rsidR="0033250A" w:rsidRPr="009F203A" w:rsidRDefault="000160BA" w:rsidP="00CA69E8">
            <w:pPr>
              <w:spacing w:after="0"/>
              <w:jc w:val="left"/>
              <w:rPr>
                <w:rFonts w:cs="Arial"/>
              </w:rPr>
            </w:pPr>
            <w:r w:rsidRPr="009F203A">
              <w:rPr>
                <w:rFonts w:cs="Arial"/>
              </w:rPr>
              <w:t xml:space="preserve">(iii) </w:t>
            </w:r>
            <w:r w:rsidR="0033250A" w:rsidRPr="009F203A">
              <w:rPr>
                <w:szCs w:val="20"/>
              </w:rPr>
              <w:t>Any error in measuring the outcome is unrelated to intervention status.</w:t>
            </w:r>
          </w:p>
        </w:tc>
        <w:tc>
          <w:tcPr>
            <w:tcW w:w="2919" w:type="dxa"/>
            <w:tcBorders>
              <w:top w:val="single" w:sz="4" w:space="0" w:color="auto"/>
            </w:tcBorders>
          </w:tcPr>
          <w:p w14:paraId="380EE04B" w14:textId="77777777" w:rsidR="0033250A" w:rsidRPr="009F203A" w:rsidRDefault="0033250A" w:rsidP="00CA69E8">
            <w:pPr>
              <w:autoSpaceDE w:val="0"/>
              <w:autoSpaceDN w:val="0"/>
              <w:adjustRightInd w:val="0"/>
              <w:spacing w:after="0"/>
              <w:jc w:val="left"/>
              <w:rPr>
                <w:rFonts w:cs="Arial"/>
              </w:rPr>
            </w:pPr>
            <w:r w:rsidRPr="009F203A">
              <w:rPr>
                <w:rFonts w:cs="Arial"/>
              </w:rPr>
              <w:t>There is clear evidence (usually through examination of a pre-registered protocol or statistical analysis plan) that all reported results correspond to all intended outcomes, analyses and sub-cohorts.</w:t>
            </w:r>
          </w:p>
        </w:tc>
      </w:tr>
      <w:tr w:rsidR="0033250A" w:rsidRPr="009F203A" w14:paraId="6F538C61" w14:textId="77777777" w:rsidTr="00AD23BA">
        <w:tc>
          <w:tcPr>
            <w:tcW w:w="1771" w:type="dxa"/>
          </w:tcPr>
          <w:p w14:paraId="230692A9" w14:textId="55875BDA" w:rsidR="0033250A" w:rsidRPr="009F203A" w:rsidRDefault="0033250A" w:rsidP="00CA69E8">
            <w:pPr>
              <w:autoSpaceDE w:val="0"/>
              <w:autoSpaceDN w:val="0"/>
              <w:adjustRightInd w:val="0"/>
              <w:spacing w:after="0"/>
              <w:jc w:val="left"/>
              <w:rPr>
                <w:rFonts w:cs="Arial"/>
              </w:rPr>
            </w:pPr>
            <w:r w:rsidRPr="009F203A">
              <w:rPr>
                <w:rFonts w:cs="Arial"/>
                <w:u w:val="single"/>
              </w:rPr>
              <w:lastRenderedPageBreak/>
              <w:t>Moderate risk of bias</w:t>
            </w:r>
            <w:r w:rsidRPr="009F203A">
              <w:rPr>
                <w:rFonts w:cs="Arial"/>
              </w:rPr>
              <w:t xml:space="preserve"> (</w:t>
            </w:r>
            <w:r w:rsidRPr="009F203A">
              <w:t>the study is sound for a non-randomized study with regard to this domain but cannot be considered comparable to a well-performed randomized trial</w:t>
            </w:r>
            <w:r w:rsidRPr="009F203A">
              <w:rPr>
                <w:rFonts w:cs="Arial"/>
              </w:rPr>
              <w:t>):</w:t>
            </w:r>
          </w:p>
          <w:p w14:paraId="4E352720" w14:textId="77777777" w:rsidR="0033250A" w:rsidRPr="009F203A" w:rsidRDefault="0033250A" w:rsidP="00CA69E8">
            <w:pPr>
              <w:autoSpaceDE w:val="0"/>
              <w:autoSpaceDN w:val="0"/>
              <w:adjustRightInd w:val="0"/>
              <w:spacing w:after="0"/>
              <w:jc w:val="left"/>
              <w:rPr>
                <w:rFonts w:cs="Arial"/>
                <w:u w:val="single"/>
              </w:rPr>
            </w:pPr>
          </w:p>
        </w:tc>
        <w:tc>
          <w:tcPr>
            <w:tcW w:w="3474" w:type="dxa"/>
          </w:tcPr>
          <w:p w14:paraId="4A76DF9F" w14:textId="77777777" w:rsidR="00BD1E76" w:rsidRPr="009F203A" w:rsidRDefault="00BD1E76" w:rsidP="00BD1E76">
            <w:pPr>
              <w:spacing w:after="0"/>
              <w:jc w:val="left"/>
              <w:rPr>
                <w:rFonts w:cs="Arial"/>
              </w:rPr>
            </w:pPr>
            <w:r w:rsidRPr="009F203A">
              <w:rPr>
                <w:rFonts w:cs="Arial"/>
                <w:b/>
              </w:rPr>
              <w:t>Effect of assignment to intervention:</w:t>
            </w:r>
          </w:p>
          <w:p w14:paraId="024BBB85" w14:textId="1454DCA3" w:rsidR="00BD1E76" w:rsidRPr="009F203A" w:rsidRDefault="00BD1E76" w:rsidP="00BD1E76">
            <w:pPr>
              <w:jc w:val="left"/>
            </w:pPr>
            <w:r w:rsidRPr="009F203A">
              <w:t xml:space="preserve">There </w:t>
            </w:r>
            <w:r w:rsidR="0011485F" w:rsidRPr="009F203A">
              <w:t xml:space="preserve">were </w:t>
            </w:r>
            <w:r w:rsidRPr="009F203A">
              <w:t>deviations from usual practice</w:t>
            </w:r>
            <w:r w:rsidR="00352D01" w:rsidRPr="009F203A">
              <w:t xml:space="preserve">, but </w:t>
            </w:r>
            <w:r w:rsidR="00E3231D" w:rsidRPr="009F203A">
              <w:t>their</w:t>
            </w:r>
            <w:r w:rsidRPr="009F203A">
              <w:t xml:space="preserve"> impact on the outcome</w:t>
            </w:r>
            <w:r w:rsidR="00E3231D" w:rsidRPr="009F203A">
              <w:t xml:space="preserve"> is expected to be slight</w:t>
            </w:r>
            <w:r w:rsidRPr="009F203A">
              <w:t>.</w:t>
            </w:r>
          </w:p>
          <w:p w14:paraId="2E658BA0" w14:textId="77777777" w:rsidR="00BD1E76" w:rsidRPr="009F203A" w:rsidRDefault="00BD1E76" w:rsidP="00BD1E76">
            <w:pPr>
              <w:spacing w:after="0"/>
              <w:jc w:val="left"/>
            </w:pPr>
          </w:p>
          <w:p w14:paraId="08AA3659" w14:textId="77777777" w:rsidR="00BD1E76" w:rsidRPr="009F203A" w:rsidRDefault="00BD1E76" w:rsidP="00BD1E76">
            <w:pPr>
              <w:spacing w:after="0"/>
              <w:jc w:val="left"/>
              <w:rPr>
                <w:rFonts w:cs="Arial"/>
              </w:rPr>
            </w:pPr>
            <w:r w:rsidRPr="009F203A">
              <w:rPr>
                <w:rFonts w:cs="Arial"/>
                <w:b/>
              </w:rPr>
              <w:t>Effect of starting and adhering to intervention:</w:t>
            </w:r>
          </w:p>
          <w:p w14:paraId="0BEA4359" w14:textId="05CED281" w:rsidR="007C79F0" w:rsidRPr="009F203A" w:rsidRDefault="00395E4E" w:rsidP="00BD1E76">
            <w:pPr>
              <w:spacing w:after="40"/>
              <w:jc w:val="left"/>
              <w:rPr>
                <w:szCs w:val="20"/>
              </w:rPr>
            </w:pPr>
            <w:r w:rsidRPr="009F203A">
              <w:t xml:space="preserve">(i) </w:t>
            </w:r>
            <w:r w:rsidR="007C79F0" w:rsidRPr="009F203A">
              <w:t>There were deviations from intended intervention, but their impact on the outcome is expected to be slight.</w:t>
            </w:r>
            <w:r w:rsidR="007C79F0" w:rsidRPr="009F203A">
              <w:rPr>
                <w:szCs w:val="20"/>
              </w:rPr>
              <w:t xml:space="preserve"> </w:t>
            </w:r>
          </w:p>
          <w:p w14:paraId="1AA4EAA9" w14:textId="43CB1921" w:rsidR="007C79F0" w:rsidRPr="009F203A" w:rsidRDefault="007C79F0" w:rsidP="00BD1E76">
            <w:pPr>
              <w:spacing w:after="40"/>
              <w:jc w:val="left"/>
              <w:rPr>
                <w:i/>
                <w:szCs w:val="20"/>
              </w:rPr>
            </w:pPr>
            <w:r w:rsidRPr="009F203A">
              <w:rPr>
                <w:i/>
                <w:szCs w:val="20"/>
              </w:rPr>
              <w:t>or</w:t>
            </w:r>
          </w:p>
          <w:p w14:paraId="6564A942" w14:textId="546CAD59" w:rsidR="00BD1E76" w:rsidRPr="009F203A" w:rsidRDefault="00395E4E" w:rsidP="003672F0">
            <w:pPr>
              <w:spacing w:after="40"/>
              <w:jc w:val="left"/>
              <w:rPr>
                <w:szCs w:val="20"/>
              </w:rPr>
            </w:pPr>
            <w:r w:rsidRPr="009F203A">
              <w:rPr>
                <w:szCs w:val="20"/>
              </w:rPr>
              <w:t>(ii</w:t>
            </w:r>
            <w:r w:rsidR="00BD1E76" w:rsidRPr="009F203A">
              <w:rPr>
                <w:szCs w:val="20"/>
              </w:rPr>
              <w:t xml:space="preserve">) The important co-interventions were not balanced across intervention groups, </w:t>
            </w:r>
            <w:r w:rsidR="003672F0" w:rsidRPr="009F203A">
              <w:rPr>
                <w:szCs w:val="20"/>
              </w:rPr>
              <w:t>or t</w:t>
            </w:r>
            <w:r w:rsidR="00BD1E76" w:rsidRPr="009F203A">
              <w:rPr>
                <w:szCs w:val="20"/>
              </w:rPr>
              <w:t>here were deviations from the intended interventions (in terms of implementation and/or adherence) that were likely to impact on the outcome;</w:t>
            </w:r>
          </w:p>
          <w:p w14:paraId="61BE370C" w14:textId="08FCF4B1" w:rsidR="00BD1E76" w:rsidRPr="009F203A" w:rsidRDefault="00BD1E76" w:rsidP="003672F0">
            <w:pPr>
              <w:spacing w:after="40"/>
              <w:ind w:left="412"/>
              <w:jc w:val="left"/>
              <w:rPr>
                <w:i/>
                <w:szCs w:val="20"/>
              </w:rPr>
            </w:pPr>
            <w:r w:rsidRPr="009F203A">
              <w:rPr>
                <w:i/>
                <w:szCs w:val="20"/>
              </w:rPr>
              <w:t>and</w:t>
            </w:r>
          </w:p>
          <w:p w14:paraId="5952A624" w14:textId="6DB14C48" w:rsidR="00BD1E76" w:rsidRPr="009F203A" w:rsidRDefault="003672F0" w:rsidP="003672F0">
            <w:pPr>
              <w:ind w:left="412"/>
              <w:jc w:val="left"/>
              <w:rPr>
                <w:szCs w:val="20"/>
              </w:rPr>
            </w:pPr>
            <w:r w:rsidRPr="009F203A">
              <w:rPr>
                <w:szCs w:val="20"/>
              </w:rPr>
              <w:t>T</w:t>
            </w:r>
            <w:r w:rsidR="00BD1E76" w:rsidRPr="009F203A">
              <w:rPr>
                <w:szCs w:val="20"/>
              </w:rPr>
              <w:t>he analysis was appropriate to estimate the effect of starting and adhering to intervention, allowing for deviations (in terms of implementation, adherence and co-intervention) that were likely to impact on the outcome.</w:t>
            </w:r>
          </w:p>
          <w:p w14:paraId="682AC646" w14:textId="61AA6212" w:rsidR="0033250A" w:rsidRPr="009F203A" w:rsidRDefault="0033250A" w:rsidP="00403760">
            <w:pPr>
              <w:spacing w:after="0"/>
              <w:jc w:val="left"/>
              <w:rPr>
                <w:szCs w:val="20"/>
              </w:rPr>
            </w:pPr>
          </w:p>
        </w:tc>
        <w:tc>
          <w:tcPr>
            <w:tcW w:w="2918" w:type="dxa"/>
          </w:tcPr>
          <w:p w14:paraId="776AAA58" w14:textId="130A8E14" w:rsidR="0033250A" w:rsidRPr="009F203A" w:rsidRDefault="000160BA" w:rsidP="00047CD1">
            <w:pPr>
              <w:autoSpaceDE w:val="0"/>
              <w:autoSpaceDN w:val="0"/>
              <w:adjustRightInd w:val="0"/>
              <w:spacing w:after="0"/>
              <w:jc w:val="left"/>
              <w:rPr>
                <w:rFonts w:cs="Arial"/>
              </w:rPr>
            </w:pPr>
            <w:r w:rsidRPr="009F203A">
              <w:rPr>
                <w:szCs w:val="20"/>
              </w:rPr>
              <w:t xml:space="preserve">(i) </w:t>
            </w:r>
            <w:r w:rsidR="001D4059" w:rsidRPr="009F203A">
              <w:rPr>
                <w:rFonts w:cs="Arial"/>
              </w:rPr>
              <w:t>Proportions of and reasons for missing participants differ slightly across intervention groups</w:t>
            </w:r>
            <w:r w:rsidR="0033250A" w:rsidRPr="009F203A">
              <w:rPr>
                <w:rFonts w:cs="Arial"/>
              </w:rPr>
              <w:t>;</w:t>
            </w:r>
          </w:p>
          <w:p w14:paraId="5215F6AB" w14:textId="77777777" w:rsidR="0033250A" w:rsidRPr="009F203A" w:rsidRDefault="0033250A" w:rsidP="00CA69E8">
            <w:pPr>
              <w:autoSpaceDE w:val="0"/>
              <w:autoSpaceDN w:val="0"/>
              <w:adjustRightInd w:val="0"/>
              <w:spacing w:after="0"/>
              <w:jc w:val="left"/>
              <w:rPr>
                <w:rFonts w:cs="Arial"/>
                <w:i/>
              </w:rPr>
            </w:pPr>
            <w:r w:rsidRPr="009F203A">
              <w:rPr>
                <w:rFonts w:cs="Arial"/>
                <w:i/>
              </w:rPr>
              <w:t xml:space="preserve">and </w:t>
            </w:r>
          </w:p>
          <w:p w14:paraId="2FA4E2E7" w14:textId="16F9503D" w:rsidR="0033250A" w:rsidRPr="009F203A" w:rsidRDefault="000160BA" w:rsidP="00CC4601">
            <w:pPr>
              <w:autoSpaceDE w:val="0"/>
              <w:autoSpaceDN w:val="0"/>
              <w:adjustRightInd w:val="0"/>
              <w:spacing w:after="0"/>
              <w:jc w:val="left"/>
              <w:rPr>
                <w:rFonts w:cs="Arial"/>
              </w:rPr>
            </w:pPr>
            <w:r w:rsidRPr="009F203A">
              <w:rPr>
                <w:rFonts w:cs="Arial"/>
              </w:rPr>
              <w:t xml:space="preserve">(ii) </w:t>
            </w:r>
            <w:r w:rsidR="00CC4601" w:rsidRPr="009F203A">
              <w:rPr>
                <w:rFonts w:cs="Arial"/>
              </w:rPr>
              <w:t>T</w:t>
            </w:r>
            <w:r w:rsidR="0033250A" w:rsidRPr="009F203A">
              <w:rPr>
                <w:rFonts w:cs="Arial"/>
              </w:rPr>
              <w:t>he analysis</w:t>
            </w:r>
            <w:r w:rsidR="00CC4601" w:rsidRPr="009F203A">
              <w:rPr>
                <w:rFonts w:cs="Arial"/>
              </w:rPr>
              <w:t xml:space="preserve"> is unlikely to have removed the risk of bias arising from the missing data</w:t>
            </w:r>
            <w:r w:rsidR="0033250A" w:rsidRPr="009F203A">
              <w:rPr>
                <w:rFonts w:cs="Arial"/>
              </w:rPr>
              <w:t>.</w:t>
            </w:r>
          </w:p>
        </w:tc>
        <w:tc>
          <w:tcPr>
            <w:tcW w:w="2918" w:type="dxa"/>
          </w:tcPr>
          <w:p w14:paraId="63A17728" w14:textId="1E4EFFE4" w:rsidR="0033250A" w:rsidRPr="009F203A" w:rsidRDefault="000160BA" w:rsidP="00CA69E8">
            <w:pPr>
              <w:spacing w:after="0"/>
              <w:jc w:val="left"/>
              <w:rPr>
                <w:szCs w:val="20"/>
              </w:rPr>
            </w:pPr>
            <w:r w:rsidRPr="009F203A">
              <w:rPr>
                <w:szCs w:val="20"/>
              </w:rPr>
              <w:t xml:space="preserve">(i) </w:t>
            </w:r>
            <w:r w:rsidR="0033250A" w:rsidRPr="009F203A">
              <w:rPr>
                <w:szCs w:val="20"/>
              </w:rPr>
              <w:t>The methods of outcome assessment were comparable across intervention groups;</w:t>
            </w:r>
          </w:p>
          <w:p w14:paraId="44651F0F" w14:textId="77777777" w:rsidR="0033250A" w:rsidRPr="009F203A" w:rsidRDefault="0033250A" w:rsidP="00CA69E8">
            <w:pPr>
              <w:spacing w:after="0"/>
              <w:jc w:val="left"/>
              <w:rPr>
                <w:i/>
                <w:szCs w:val="20"/>
              </w:rPr>
            </w:pPr>
            <w:r w:rsidRPr="009F203A">
              <w:rPr>
                <w:i/>
                <w:szCs w:val="20"/>
              </w:rPr>
              <w:t>and</w:t>
            </w:r>
          </w:p>
          <w:p w14:paraId="76656101" w14:textId="1E4DB6BC" w:rsidR="0033250A" w:rsidRPr="009F203A" w:rsidRDefault="000160BA" w:rsidP="00CA69E8">
            <w:pPr>
              <w:spacing w:after="0"/>
              <w:jc w:val="left"/>
              <w:rPr>
                <w:szCs w:val="20"/>
              </w:rPr>
            </w:pPr>
            <w:r w:rsidRPr="009F203A">
              <w:rPr>
                <w:rFonts w:cs="Arial"/>
              </w:rPr>
              <w:t xml:space="preserve">(ii) </w:t>
            </w:r>
            <w:r w:rsidR="0033250A" w:rsidRPr="009F203A">
              <w:rPr>
                <w:szCs w:val="20"/>
              </w:rPr>
              <w:t>The outcome measure is only minimally influenced by knowledge of the intervention received by study participants;</w:t>
            </w:r>
          </w:p>
          <w:p w14:paraId="2A476C69" w14:textId="77777777" w:rsidR="0033250A" w:rsidRPr="009F203A" w:rsidRDefault="0033250A" w:rsidP="00CA69E8">
            <w:pPr>
              <w:spacing w:after="0"/>
              <w:jc w:val="left"/>
              <w:rPr>
                <w:i/>
                <w:szCs w:val="20"/>
              </w:rPr>
            </w:pPr>
            <w:r w:rsidRPr="009F203A">
              <w:rPr>
                <w:i/>
                <w:szCs w:val="20"/>
              </w:rPr>
              <w:t>and</w:t>
            </w:r>
          </w:p>
          <w:p w14:paraId="1116B42A" w14:textId="6344FEF3" w:rsidR="0033250A" w:rsidRPr="009F203A" w:rsidRDefault="000160BA" w:rsidP="00CA69E8">
            <w:pPr>
              <w:spacing w:after="0"/>
              <w:jc w:val="left"/>
              <w:rPr>
                <w:szCs w:val="20"/>
              </w:rPr>
            </w:pPr>
            <w:r w:rsidRPr="009F203A">
              <w:rPr>
                <w:rFonts w:cs="Arial"/>
              </w:rPr>
              <w:t xml:space="preserve">(iii) </w:t>
            </w:r>
            <w:r w:rsidR="0033250A" w:rsidRPr="009F203A">
              <w:rPr>
                <w:szCs w:val="20"/>
              </w:rPr>
              <w:t>Any error in measuring the outcome is only minimally related to intervention status.</w:t>
            </w:r>
          </w:p>
        </w:tc>
        <w:tc>
          <w:tcPr>
            <w:tcW w:w="2919" w:type="dxa"/>
          </w:tcPr>
          <w:p w14:paraId="2F0A75B1" w14:textId="57BB83ED" w:rsidR="0033250A" w:rsidRPr="009F203A" w:rsidRDefault="000160BA" w:rsidP="00CA69E8">
            <w:pPr>
              <w:autoSpaceDE w:val="0"/>
              <w:autoSpaceDN w:val="0"/>
              <w:adjustRightInd w:val="0"/>
              <w:spacing w:after="0"/>
              <w:jc w:val="left"/>
              <w:rPr>
                <w:rFonts w:cs="Arial"/>
                <w:color w:val="1F4D78" w:themeColor="accent1" w:themeShade="7F"/>
              </w:rPr>
            </w:pPr>
            <w:r w:rsidRPr="009F203A">
              <w:rPr>
                <w:szCs w:val="20"/>
              </w:rPr>
              <w:t xml:space="preserve">(i) </w:t>
            </w:r>
            <w:r w:rsidR="0033250A" w:rsidRPr="009F203A">
              <w:rPr>
                <w:rFonts w:cs="Arial"/>
              </w:rPr>
              <w:t xml:space="preserve">The outcome measurements and analyses are consistent with an </w:t>
            </w:r>
            <w:r w:rsidR="0033250A" w:rsidRPr="009F203A">
              <w:rPr>
                <w:rFonts w:cs="Arial"/>
                <w:i/>
              </w:rPr>
              <w:t>a priori</w:t>
            </w:r>
            <w:r w:rsidR="0033250A" w:rsidRPr="009F203A">
              <w:rPr>
                <w:rFonts w:cs="Arial"/>
              </w:rPr>
              <w:t xml:space="preserve"> plan; or are clearly defined and </w:t>
            </w:r>
            <w:r w:rsidR="00D43A2B" w:rsidRPr="009F203A">
              <w:rPr>
                <w:rFonts w:cs="Arial"/>
              </w:rPr>
              <w:t xml:space="preserve">both </w:t>
            </w:r>
            <w:r w:rsidR="0033250A" w:rsidRPr="009F203A">
              <w:rPr>
                <w:rFonts w:cs="Arial"/>
              </w:rPr>
              <w:t xml:space="preserve">internally and externally consistent; </w:t>
            </w:r>
          </w:p>
          <w:p w14:paraId="3F51D740" w14:textId="77777777" w:rsidR="001B4EDB" w:rsidRPr="009F203A" w:rsidRDefault="0033250A" w:rsidP="00CA69E8">
            <w:pPr>
              <w:autoSpaceDE w:val="0"/>
              <w:autoSpaceDN w:val="0"/>
              <w:adjustRightInd w:val="0"/>
              <w:spacing w:after="0"/>
              <w:jc w:val="left"/>
              <w:rPr>
                <w:rFonts w:cs="Arial"/>
                <w:i/>
              </w:rPr>
            </w:pPr>
            <w:r w:rsidRPr="009F203A">
              <w:rPr>
                <w:rFonts w:cs="Arial"/>
                <w:i/>
              </w:rPr>
              <w:t>and</w:t>
            </w:r>
          </w:p>
          <w:p w14:paraId="41BB84D2" w14:textId="1C9B015C" w:rsidR="0033250A" w:rsidRPr="009F203A" w:rsidRDefault="000160BA" w:rsidP="00CA69E8">
            <w:pPr>
              <w:autoSpaceDE w:val="0"/>
              <w:autoSpaceDN w:val="0"/>
              <w:adjustRightInd w:val="0"/>
              <w:spacing w:after="0"/>
              <w:jc w:val="left"/>
              <w:rPr>
                <w:color w:val="1F4D78" w:themeColor="accent1" w:themeShade="7F"/>
              </w:rPr>
            </w:pPr>
            <w:r w:rsidRPr="009F203A">
              <w:rPr>
                <w:rFonts w:cs="Arial"/>
              </w:rPr>
              <w:t xml:space="preserve">(ii) </w:t>
            </w:r>
            <w:r w:rsidR="0033250A" w:rsidRPr="009F203A">
              <w:rPr>
                <w:rFonts w:cs="Arial"/>
              </w:rPr>
              <w:t xml:space="preserve">There is no indication of selection of the reported analysis from among multiple analyses; </w:t>
            </w:r>
          </w:p>
          <w:p w14:paraId="51E34C92" w14:textId="77777777" w:rsidR="0033250A" w:rsidRPr="009F203A" w:rsidRDefault="0033250A" w:rsidP="00CA69E8">
            <w:pPr>
              <w:autoSpaceDE w:val="0"/>
              <w:autoSpaceDN w:val="0"/>
              <w:adjustRightInd w:val="0"/>
              <w:spacing w:after="0"/>
              <w:jc w:val="left"/>
              <w:rPr>
                <w:i/>
                <w:color w:val="1F4D78" w:themeColor="accent1" w:themeShade="7F"/>
              </w:rPr>
            </w:pPr>
            <w:r w:rsidRPr="009F203A">
              <w:rPr>
                <w:i/>
              </w:rPr>
              <w:t>and</w:t>
            </w:r>
          </w:p>
          <w:p w14:paraId="17FD668A" w14:textId="0407EC17" w:rsidR="0033250A" w:rsidRPr="009F203A" w:rsidRDefault="007B35FE" w:rsidP="00CA69E8">
            <w:pPr>
              <w:autoSpaceDE w:val="0"/>
              <w:autoSpaceDN w:val="0"/>
              <w:adjustRightInd w:val="0"/>
              <w:spacing w:after="0"/>
              <w:jc w:val="left"/>
              <w:rPr>
                <w:color w:val="1F4D78" w:themeColor="accent1" w:themeShade="7F"/>
              </w:rPr>
            </w:pPr>
            <w:r w:rsidRPr="009F203A">
              <w:t xml:space="preserve">(iii) </w:t>
            </w:r>
            <w:r w:rsidR="0033250A" w:rsidRPr="009F203A">
              <w:t>There is no indication of selection of the cohort or subgroups for analysis and reporting on the basis of the results.</w:t>
            </w:r>
          </w:p>
        </w:tc>
      </w:tr>
      <w:tr w:rsidR="0033250A" w:rsidRPr="009F203A" w14:paraId="183B8954" w14:textId="77777777" w:rsidTr="00AD23BA">
        <w:tc>
          <w:tcPr>
            <w:tcW w:w="1771" w:type="dxa"/>
          </w:tcPr>
          <w:p w14:paraId="733D53AE" w14:textId="7057DC19" w:rsidR="0033250A" w:rsidRPr="009F203A" w:rsidRDefault="0033250A" w:rsidP="00CA69E8">
            <w:pPr>
              <w:autoSpaceDE w:val="0"/>
              <w:autoSpaceDN w:val="0"/>
              <w:adjustRightInd w:val="0"/>
              <w:spacing w:after="0"/>
              <w:jc w:val="left"/>
              <w:rPr>
                <w:rFonts w:cs="Arial"/>
              </w:rPr>
            </w:pPr>
            <w:r w:rsidRPr="009F203A">
              <w:rPr>
                <w:rFonts w:cs="Arial"/>
                <w:u w:val="single"/>
              </w:rPr>
              <w:lastRenderedPageBreak/>
              <w:t>Serious risk of bias</w:t>
            </w:r>
            <w:r w:rsidRPr="009F203A">
              <w:rPr>
                <w:rFonts w:cs="Arial"/>
              </w:rPr>
              <w:t xml:space="preserve"> (</w:t>
            </w:r>
            <w:r w:rsidRPr="009F203A">
              <w:t>the study has some important problems</w:t>
            </w:r>
            <w:r w:rsidRPr="009F203A">
              <w:rPr>
                <w:rFonts w:cs="Arial"/>
              </w:rPr>
              <w:t>);</w:t>
            </w:r>
          </w:p>
          <w:p w14:paraId="12C03087" w14:textId="77777777" w:rsidR="0033250A" w:rsidRPr="009F203A" w:rsidRDefault="0033250A" w:rsidP="00CA69E8">
            <w:pPr>
              <w:autoSpaceDE w:val="0"/>
              <w:autoSpaceDN w:val="0"/>
              <w:adjustRightInd w:val="0"/>
              <w:spacing w:after="0"/>
              <w:jc w:val="left"/>
              <w:rPr>
                <w:rFonts w:cs="Arial"/>
                <w:u w:val="single"/>
              </w:rPr>
            </w:pPr>
          </w:p>
        </w:tc>
        <w:tc>
          <w:tcPr>
            <w:tcW w:w="3474" w:type="dxa"/>
          </w:tcPr>
          <w:p w14:paraId="54D517ED" w14:textId="52B64C06" w:rsidR="00A37478" w:rsidRPr="009F203A" w:rsidRDefault="00BD1E76" w:rsidP="00A37478">
            <w:pPr>
              <w:spacing w:after="0"/>
              <w:jc w:val="left"/>
              <w:rPr>
                <w:rFonts w:cs="Arial"/>
              </w:rPr>
            </w:pPr>
            <w:r w:rsidRPr="009F203A">
              <w:rPr>
                <w:rFonts w:cs="Arial"/>
                <w:b/>
              </w:rPr>
              <w:t>E</w:t>
            </w:r>
            <w:r w:rsidR="00A37478" w:rsidRPr="009F203A">
              <w:rPr>
                <w:rFonts w:cs="Arial"/>
                <w:b/>
              </w:rPr>
              <w:t>ffect of assignment to intervention:</w:t>
            </w:r>
          </w:p>
          <w:p w14:paraId="0E03B2F2" w14:textId="3DE937A4" w:rsidR="00A37478" w:rsidRPr="009F203A" w:rsidRDefault="00BD1E76" w:rsidP="00BD1E76">
            <w:pPr>
              <w:jc w:val="left"/>
            </w:pPr>
            <w:r w:rsidRPr="009F203A">
              <w:t xml:space="preserve">There were deviations from </w:t>
            </w:r>
            <w:r w:rsidR="00352D01" w:rsidRPr="009F203A">
              <w:t>usual practice</w:t>
            </w:r>
            <w:r w:rsidRPr="009F203A">
              <w:t xml:space="preserve"> that were unbalanced between the intervention groups and likely to have affected the outcome.</w:t>
            </w:r>
          </w:p>
          <w:p w14:paraId="3EF4AB35" w14:textId="77777777" w:rsidR="00A37478" w:rsidRPr="009F203A" w:rsidRDefault="00A37478" w:rsidP="00BD1E76">
            <w:pPr>
              <w:spacing w:after="0"/>
              <w:jc w:val="left"/>
            </w:pPr>
          </w:p>
          <w:p w14:paraId="4B58DA0F" w14:textId="13C8902E" w:rsidR="00A37478" w:rsidRPr="009F203A" w:rsidRDefault="00BD1E76" w:rsidP="00BD1E76">
            <w:pPr>
              <w:spacing w:after="0"/>
              <w:jc w:val="left"/>
              <w:rPr>
                <w:rFonts w:cs="Arial"/>
              </w:rPr>
            </w:pPr>
            <w:r w:rsidRPr="009F203A">
              <w:rPr>
                <w:rFonts w:cs="Arial"/>
                <w:b/>
              </w:rPr>
              <w:t>E</w:t>
            </w:r>
            <w:r w:rsidR="00A37478" w:rsidRPr="009F203A">
              <w:rPr>
                <w:rFonts w:cs="Arial"/>
                <w:b/>
              </w:rPr>
              <w:t>ffect of starting and adhering to intervention:</w:t>
            </w:r>
          </w:p>
          <w:p w14:paraId="209EA35F" w14:textId="68CD8A55" w:rsidR="00BD1E76" w:rsidRPr="009F203A" w:rsidRDefault="003672F0" w:rsidP="003672F0">
            <w:pPr>
              <w:spacing w:after="40"/>
              <w:jc w:val="left"/>
              <w:rPr>
                <w:szCs w:val="20"/>
              </w:rPr>
            </w:pPr>
            <w:r w:rsidRPr="009F203A">
              <w:rPr>
                <w:szCs w:val="20"/>
              </w:rPr>
              <w:t>(i) T</w:t>
            </w:r>
            <w:r w:rsidR="00BD1E76" w:rsidRPr="009F203A">
              <w:rPr>
                <w:szCs w:val="20"/>
              </w:rPr>
              <w:t>he important co-interventions were not balan</w:t>
            </w:r>
            <w:r w:rsidRPr="009F203A">
              <w:rPr>
                <w:szCs w:val="20"/>
              </w:rPr>
              <w:t xml:space="preserve">ced across intervention groups, </w:t>
            </w:r>
            <w:r w:rsidR="00A2750A" w:rsidRPr="009F203A">
              <w:rPr>
                <w:szCs w:val="20"/>
              </w:rPr>
              <w:t>o</w:t>
            </w:r>
            <w:r w:rsidR="00BD1E76" w:rsidRPr="009F203A">
              <w:rPr>
                <w:szCs w:val="20"/>
              </w:rPr>
              <w:t>r</w:t>
            </w:r>
            <w:r w:rsidRPr="009F203A">
              <w:rPr>
                <w:szCs w:val="20"/>
              </w:rPr>
              <w:t xml:space="preserve"> t</w:t>
            </w:r>
            <w:r w:rsidR="00BD1E76" w:rsidRPr="009F203A">
              <w:rPr>
                <w:szCs w:val="20"/>
              </w:rPr>
              <w:t>here were deviations from the intended interventions (in terms of implementation and/or adherence) that were likely to impact on the outcome;</w:t>
            </w:r>
          </w:p>
          <w:p w14:paraId="00EE28A4" w14:textId="7C4CE270" w:rsidR="00BD1E76" w:rsidRPr="009F203A" w:rsidRDefault="00BD1E76" w:rsidP="00BD1E76">
            <w:pPr>
              <w:spacing w:after="40"/>
              <w:jc w:val="left"/>
              <w:rPr>
                <w:i/>
                <w:szCs w:val="20"/>
              </w:rPr>
            </w:pPr>
            <w:r w:rsidRPr="009F203A">
              <w:rPr>
                <w:i/>
                <w:szCs w:val="20"/>
              </w:rPr>
              <w:t>and</w:t>
            </w:r>
          </w:p>
          <w:p w14:paraId="4B99C6BD" w14:textId="2C97D960" w:rsidR="00BD1E76" w:rsidRPr="009F203A" w:rsidRDefault="00BD1E76" w:rsidP="00BD1E76">
            <w:pPr>
              <w:jc w:val="left"/>
              <w:rPr>
                <w:szCs w:val="20"/>
              </w:rPr>
            </w:pPr>
            <w:r w:rsidRPr="009F203A">
              <w:rPr>
                <w:szCs w:val="20"/>
              </w:rPr>
              <w:t>(ii) The analysis was not appropriate to estimate the effect of starting and adhering to intervention, allowing for deviations (in terms of implementation, adherence and co-intervention) that were likely to impact on the outcome.</w:t>
            </w:r>
          </w:p>
          <w:p w14:paraId="72125753" w14:textId="60813729" w:rsidR="0033250A" w:rsidRPr="009F203A" w:rsidRDefault="0033250A" w:rsidP="00CA69E8">
            <w:pPr>
              <w:spacing w:after="0"/>
              <w:jc w:val="left"/>
              <w:rPr>
                <w:szCs w:val="20"/>
              </w:rPr>
            </w:pPr>
          </w:p>
        </w:tc>
        <w:tc>
          <w:tcPr>
            <w:tcW w:w="2918" w:type="dxa"/>
          </w:tcPr>
          <w:p w14:paraId="44ACF267" w14:textId="48E9F886" w:rsidR="0033250A" w:rsidRPr="009F203A" w:rsidRDefault="000160BA" w:rsidP="00CA69E8">
            <w:pPr>
              <w:autoSpaceDE w:val="0"/>
              <w:autoSpaceDN w:val="0"/>
              <w:adjustRightInd w:val="0"/>
              <w:spacing w:after="0"/>
              <w:jc w:val="left"/>
              <w:rPr>
                <w:rFonts w:cs="Arial"/>
              </w:rPr>
            </w:pPr>
            <w:r w:rsidRPr="009F203A">
              <w:rPr>
                <w:rFonts w:cs="Arial"/>
              </w:rPr>
              <w:t xml:space="preserve">(i) </w:t>
            </w:r>
            <w:r w:rsidR="0033250A" w:rsidRPr="009F203A">
              <w:rPr>
                <w:rFonts w:cs="Arial"/>
              </w:rPr>
              <w:t>Proportions of missing participants differ substantially across interventions;</w:t>
            </w:r>
          </w:p>
          <w:p w14:paraId="39DC3EF2" w14:textId="77777777" w:rsidR="0033250A" w:rsidRPr="009F203A" w:rsidRDefault="0033250A" w:rsidP="000160BA">
            <w:pPr>
              <w:autoSpaceDE w:val="0"/>
              <w:autoSpaceDN w:val="0"/>
              <w:adjustRightInd w:val="0"/>
              <w:spacing w:after="0"/>
              <w:ind w:left="332"/>
              <w:jc w:val="left"/>
              <w:rPr>
                <w:rFonts w:cs="Arial"/>
                <w:i/>
              </w:rPr>
            </w:pPr>
            <w:r w:rsidRPr="009F203A">
              <w:rPr>
                <w:rFonts w:cs="Arial"/>
                <w:i/>
              </w:rPr>
              <w:t>or</w:t>
            </w:r>
          </w:p>
          <w:p w14:paraId="5167A879" w14:textId="77777777" w:rsidR="0033250A" w:rsidRPr="009F203A" w:rsidRDefault="0033250A" w:rsidP="000160BA">
            <w:pPr>
              <w:autoSpaceDE w:val="0"/>
              <w:autoSpaceDN w:val="0"/>
              <w:adjustRightInd w:val="0"/>
              <w:spacing w:after="0"/>
              <w:ind w:left="332"/>
              <w:jc w:val="left"/>
              <w:rPr>
                <w:rFonts w:cs="Arial"/>
              </w:rPr>
            </w:pPr>
            <w:r w:rsidRPr="009F203A">
              <w:rPr>
                <w:rFonts w:cs="Arial"/>
              </w:rPr>
              <w:t>Reasons for missingness differ substantially across interventions;</w:t>
            </w:r>
          </w:p>
          <w:p w14:paraId="10B70CA4" w14:textId="77777777" w:rsidR="0033250A" w:rsidRPr="009F203A" w:rsidRDefault="0033250A" w:rsidP="00CA69E8">
            <w:pPr>
              <w:autoSpaceDE w:val="0"/>
              <w:autoSpaceDN w:val="0"/>
              <w:adjustRightInd w:val="0"/>
              <w:spacing w:after="0"/>
              <w:jc w:val="left"/>
              <w:rPr>
                <w:rFonts w:cs="Arial"/>
                <w:i/>
              </w:rPr>
            </w:pPr>
            <w:r w:rsidRPr="009F203A">
              <w:rPr>
                <w:rFonts w:cs="Arial"/>
                <w:i/>
              </w:rPr>
              <w:t xml:space="preserve">and </w:t>
            </w:r>
          </w:p>
          <w:p w14:paraId="22C20DD2" w14:textId="79864D1E" w:rsidR="00CC4601" w:rsidRPr="009F203A" w:rsidRDefault="000160BA" w:rsidP="00CA69E8">
            <w:pPr>
              <w:autoSpaceDE w:val="0"/>
              <w:autoSpaceDN w:val="0"/>
              <w:adjustRightInd w:val="0"/>
              <w:spacing w:after="0"/>
              <w:jc w:val="left"/>
              <w:rPr>
                <w:rFonts w:cs="Arial"/>
              </w:rPr>
            </w:pPr>
            <w:r w:rsidRPr="009F203A">
              <w:rPr>
                <w:rFonts w:cs="Arial"/>
              </w:rPr>
              <w:t xml:space="preserve">(ii) </w:t>
            </w:r>
            <w:r w:rsidR="00CC4601" w:rsidRPr="009F203A">
              <w:rPr>
                <w:rFonts w:cs="Arial"/>
              </w:rPr>
              <w:t>The analysis is unlikely to have removed the risk of bias arising from the m</w:t>
            </w:r>
            <w:r w:rsidR="0033250A" w:rsidRPr="009F203A">
              <w:rPr>
                <w:rFonts w:cs="Arial"/>
              </w:rPr>
              <w:t>issing data</w:t>
            </w:r>
            <w:r w:rsidR="00CC4601" w:rsidRPr="009F203A">
              <w:rPr>
                <w:rFonts w:cs="Arial"/>
              </w:rPr>
              <w:t>;</w:t>
            </w:r>
          </w:p>
          <w:p w14:paraId="1F2ECDAA" w14:textId="6194A8B4" w:rsidR="00CC4601" w:rsidRPr="009F203A" w:rsidRDefault="00CC4601" w:rsidP="00CC4601">
            <w:pPr>
              <w:autoSpaceDE w:val="0"/>
              <w:autoSpaceDN w:val="0"/>
              <w:adjustRightInd w:val="0"/>
              <w:spacing w:after="0"/>
              <w:ind w:left="332"/>
              <w:jc w:val="left"/>
              <w:rPr>
                <w:rFonts w:cs="Arial"/>
                <w:i/>
              </w:rPr>
            </w:pPr>
            <w:r w:rsidRPr="009F203A">
              <w:rPr>
                <w:rFonts w:cs="Arial"/>
                <w:i/>
              </w:rPr>
              <w:t>or</w:t>
            </w:r>
          </w:p>
          <w:p w14:paraId="596CAB85" w14:textId="1F18F934" w:rsidR="0033250A" w:rsidRPr="009F203A" w:rsidRDefault="00CC4601" w:rsidP="00CC4601">
            <w:pPr>
              <w:autoSpaceDE w:val="0"/>
              <w:autoSpaceDN w:val="0"/>
              <w:adjustRightInd w:val="0"/>
              <w:spacing w:after="0"/>
              <w:ind w:left="332"/>
              <w:jc w:val="left"/>
              <w:rPr>
                <w:rFonts w:cs="Arial"/>
              </w:rPr>
            </w:pPr>
            <w:r w:rsidRPr="009F203A">
              <w:rPr>
                <w:rFonts w:cs="Arial"/>
              </w:rPr>
              <w:t>Missing data</w:t>
            </w:r>
            <w:r w:rsidR="0033250A" w:rsidRPr="009F203A">
              <w:rPr>
                <w:rFonts w:cs="Arial"/>
              </w:rPr>
              <w:t xml:space="preserve"> were addressed inappropriately in the analysis;</w:t>
            </w:r>
          </w:p>
          <w:p w14:paraId="38FCF325" w14:textId="77777777" w:rsidR="0033250A" w:rsidRPr="009F203A" w:rsidRDefault="0033250A" w:rsidP="000160BA">
            <w:pPr>
              <w:autoSpaceDE w:val="0"/>
              <w:autoSpaceDN w:val="0"/>
              <w:adjustRightInd w:val="0"/>
              <w:spacing w:after="0"/>
              <w:ind w:left="332"/>
              <w:jc w:val="left"/>
              <w:rPr>
                <w:rFonts w:cs="Arial"/>
                <w:i/>
              </w:rPr>
            </w:pPr>
            <w:r w:rsidRPr="009F203A">
              <w:rPr>
                <w:rFonts w:cs="Arial"/>
                <w:i/>
              </w:rPr>
              <w:t>or</w:t>
            </w:r>
          </w:p>
          <w:p w14:paraId="5B08A682" w14:textId="77777777" w:rsidR="0033250A" w:rsidRPr="009F203A" w:rsidRDefault="0033250A" w:rsidP="000160BA">
            <w:pPr>
              <w:autoSpaceDE w:val="0"/>
              <w:autoSpaceDN w:val="0"/>
              <w:adjustRightInd w:val="0"/>
              <w:spacing w:after="0"/>
              <w:ind w:left="332"/>
              <w:jc w:val="left"/>
              <w:rPr>
                <w:rFonts w:cs="Arial"/>
              </w:rPr>
            </w:pPr>
            <w:r w:rsidRPr="009F203A">
              <w:rPr>
                <w:rFonts w:cs="Arial"/>
              </w:rPr>
              <w:t>The nature of the missing data means that the risk of bias cannot be removed through appropriate analysis.</w:t>
            </w:r>
          </w:p>
        </w:tc>
        <w:tc>
          <w:tcPr>
            <w:tcW w:w="2918" w:type="dxa"/>
          </w:tcPr>
          <w:p w14:paraId="75E8C1C9" w14:textId="3A2CB34B" w:rsidR="0033250A" w:rsidRPr="009F203A" w:rsidRDefault="000160BA" w:rsidP="00CA69E8">
            <w:pPr>
              <w:spacing w:after="0"/>
              <w:jc w:val="left"/>
              <w:rPr>
                <w:szCs w:val="20"/>
              </w:rPr>
            </w:pPr>
            <w:r w:rsidRPr="009F203A">
              <w:rPr>
                <w:szCs w:val="20"/>
              </w:rPr>
              <w:t xml:space="preserve">(i) </w:t>
            </w:r>
            <w:r w:rsidR="0033250A" w:rsidRPr="009F203A">
              <w:rPr>
                <w:szCs w:val="20"/>
              </w:rPr>
              <w:t>The methods of outcome assessment were not comparable across intervention groups;</w:t>
            </w:r>
          </w:p>
          <w:p w14:paraId="7D5F1FD2" w14:textId="77777777" w:rsidR="0033250A" w:rsidRPr="009F203A" w:rsidRDefault="0033250A" w:rsidP="00CA69E8">
            <w:pPr>
              <w:spacing w:after="0"/>
              <w:jc w:val="left"/>
              <w:rPr>
                <w:i/>
                <w:szCs w:val="20"/>
              </w:rPr>
            </w:pPr>
            <w:r w:rsidRPr="009F203A">
              <w:rPr>
                <w:i/>
                <w:szCs w:val="20"/>
              </w:rPr>
              <w:t>or</w:t>
            </w:r>
          </w:p>
          <w:p w14:paraId="3EF8CE80" w14:textId="18EF4150" w:rsidR="007B35FE" w:rsidRPr="009F203A" w:rsidRDefault="000160BA" w:rsidP="00CA69E8">
            <w:pPr>
              <w:spacing w:after="0"/>
              <w:jc w:val="left"/>
              <w:rPr>
                <w:szCs w:val="20"/>
              </w:rPr>
            </w:pPr>
            <w:r w:rsidRPr="009F203A">
              <w:rPr>
                <w:rFonts w:cs="Arial"/>
              </w:rPr>
              <w:t xml:space="preserve">(ii) </w:t>
            </w:r>
            <w:r w:rsidR="0033250A" w:rsidRPr="009F203A">
              <w:rPr>
                <w:szCs w:val="20"/>
              </w:rPr>
              <w:t xml:space="preserve">The outcome measure was subjective (i.e. </w:t>
            </w:r>
            <w:r w:rsidR="00F556DC" w:rsidRPr="009F203A">
              <w:rPr>
                <w:szCs w:val="20"/>
              </w:rPr>
              <w:t xml:space="preserve">vulnerable </w:t>
            </w:r>
            <w:r w:rsidR="0033250A" w:rsidRPr="009F203A">
              <w:rPr>
                <w:szCs w:val="20"/>
              </w:rPr>
              <w:t>to influence by knowledge of the intervention received by study participants)</w:t>
            </w:r>
            <w:r w:rsidR="007B35FE" w:rsidRPr="009F203A">
              <w:rPr>
                <w:szCs w:val="20"/>
              </w:rPr>
              <w:t>;</w:t>
            </w:r>
          </w:p>
          <w:p w14:paraId="09EC6653" w14:textId="2DA94C57" w:rsidR="007B35FE" w:rsidRPr="009F203A" w:rsidRDefault="0033250A" w:rsidP="007B35FE">
            <w:pPr>
              <w:spacing w:after="0"/>
              <w:ind w:left="394"/>
              <w:jc w:val="left"/>
              <w:rPr>
                <w:i/>
                <w:szCs w:val="20"/>
              </w:rPr>
            </w:pPr>
            <w:r w:rsidRPr="009F203A">
              <w:rPr>
                <w:i/>
                <w:szCs w:val="20"/>
              </w:rPr>
              <w:t xml:space="preserve">and </w:t>
            </w:r>
          </w:p>
          <w:p w14:paraId="4554B965" w14:textId="52E27ADF" w:rsidR="0033250A" w:rsidRPr="009F203A" w:rsidRDefault="007B35FE" w:rsidP="007B35FE">
            <w:pPr>
              <w:spacing w:after="0"/>
              <w:ind w:left="394"/>
              <w:jc w:val="left"/>
              <w:rPr>
                <w:szCs w:val="20"/>
              </w:rPr>
            </w:pPr>
            <w:r w:rsidRPr="009F203A">
              <w:rPr>
                <w:szCs w:val="20"/>
              </w:rPr>
              <w:t xml:space="preserve">The outcome </w:t>
            </w:r>
            <w:r w:rsidR="0033250A" w:rsidRPr="009F203A">
              <w:rPr>
                <w:szCs w:val="20"/>
              </w:rPr>
              <w:t>was assessed by assessors aware of the intervention received by study participants;</w:t>
            </w:r>
          </w:p>
          <w:p w14:paraId="5E592624" w14:textId="77777777" w:rsidR="0033250A" w:rsidRPr="009F203A" w:rsidRDefault="0033250A" w:rsidP="00CA69E8">
            <w:pPr>
              <w:spacing w:after="0"/>
              <w:jc w:val="left"/>
              <w:rPr>
                <w:i/>
                <w:szCs w:val="20"/>
              </w:rPr>
            </w:pPr>
            <w:r w:rsidRPr="009F203A">
              <w:rPr>
                <w:i/>
                <w:szCs w:val="20"/>
              </w:rPr>
              <w:t>or</w:t>
            </w:r>
          </w:p>
          <w:p w14:paraId="1D1913BD" w14:textId="68F5A77C" w:rsidR="0033250A" w:rsidRPr="009F203A" w:rsidRDefault="000160BA" w:rsidP="00CA69E8">
            <w:pPr>
              <w:spacing w:after="0"/>
              <w:jc w:val="left"/>
              <w:rPr>
                <w:szCs w:val="20"/>
              </w:rPr>
            </w:pPr>
            <w:r w:rsidRPr="009F203A">
              <w:rPr>
                <w:rFonts w:cs="Arial"/>
              </w:rPr>
              <w:t xml:space="preserve">(iii) </w:t>
            </w:r>
            <w:r w:rsidR="0033250A" w:rsidRPr="009F203A">
              <w:rPr>
                <w:szCs w:val="20"/>
              </w:rPr>
              <w:t>Error in measuring the outcome was related to intervention status.</w:t>
            </w:r>
          </w:p>
        </w:tc>
        <w:tc>
          <w:tcPr>
            <w:tcW w:w="2919" w:type="dxa"/>
          </w:tcPr>
          <w:p w14:paraId="6616F946" w14:textId="2D8E1D59" w:rsidR="0033250A" w:rsidRPr="009F203A" w:rsidRDefault="000160BA" w:rsidP="00CA69E8">
            <w:pPr>
              <w:autoSpaceDE w:val="0"/>
              <w:autoSpaceDN w:val="0"/>
              <w:adjustRightInd w:val="0"/>
              <w:spacing w:after="0"/>
              <w:jc w:val="left"/>
              <w:rPr>
                <w:rFonts w:cs="Arial"/>
              </w:rPr>
            </w:pPr>
            <w:r w:rsidRPr="009F203A">
              <w:rPr>
                <w:szCs w:val="20"/>
              </w:rPr>
              <w:t xml:space="preserve">(i) </w:t>
            </w:r>
            <w:r w:rsidR="0033250A" w:rsidRPr="009F203A">
              <w:rPr>
                <w:rFonts w:cs="Arial"/>
              </w:rPr>
              <w:t>Outcomes</w:t>
            </w:r>
            <w:r w:rsidR="00B5530F" w:rsidRPr="009F203A">
              <w:rPr>
                <w:rFonts w:cs="Arial"/>
              </w:rPr>
              <w:t xml:space="preserve"> are defined in different ways in the methods and results sections, or in different publications of the study</w:t>
            </w:r>
            <w:r w:rsidR="0033250A" w:rsidRPr="009F203A">
              <w:rPr>
                <w:rFonts w:cs="Arial"/>
              </w:rPr>
              <w:t xml:space="preserve">; </w:t>
            </w:r>
          </w:p>
          <w:p w14:paraId="1A65D470" w14:textId="77777777" w:rsidR="0033250A" w:rsidRPr="009F203A" w:rsidRDefault="0033250A" w:rsidP="00CA69E8">
            <w:pPr>
              <w:autoSpaceDE w:val="0"/>
              <w:autoSpaceDN w:val="0"/>
              <w:adjustRightInd w:val="0"/>
              <w:spacing w:after="0"/>
              <w:jc w:val="left"/>
              <w:rPr>
                <w:rFonts w:cs="Arial"/>
                <w:i/>
              </w:rPr>
            </w:pPr>
            <w:r w:rsidRPr="009F203A">
              <w:rPr>
                <w:rFonts w:cs="Arial"/>
                <w:i/>
              </w:rPr>
              <w:t>or</w:t>
            </w:r>
          </w:p>
          <w:p w14:paraId="4F9396A4" w14:textId="018FE285" w:rsidR="0033250A" w:rsidRPr="009F203A" w:rsidRDefault="000160BA" w:rsidP="00CA69E8">
            <w:pPr>
              <w:autoSpaceDE w:val="0"/>
              <w:autoSpaceDN w:val="0"/>
              <w:adjustRightInd w:val="0"/>
              <w:spacing w:after="0"/>
              <w:jc w:val="left"/>
              <w:rPr>
                <w:rFonts w:cs="Arial"/>
              </w:rPr>
            </w:pPr>
            <w:r w:rsidRPr="009F203A">
              <w:rPr>
                <w:rFonts w:cs="Arial"/>
              </w:rPr>
              <w:t xml:space="preserve">(ii) </w:t>
            </w:r>
            <w:r w:rsidR="0033250A" w:rsidRPr="009F203A">
              <w:rPr>
                <w:rFonts w:cs="Arial"/>
              </w:rPr>
              <w:t xml:space="preserve">There is a high risk of selective reporting from among multiple analyses; </w:t>
            </w:r>
          </w:p>
          <w:p w14:paraId="6C06F621" w14:textId="77777777" w:rsidR="0033250A" w:rsidRPr="009F203A" w:rsidRDefault="0033250A" w:rsidP="00CA69E8">
            <w:pPr>
              <w:autoSpaceDE w:val="0"/>
              <w:autoSpaceDN w:val="0"/>
              <w:adjustRightInd w:val="0"/>
              <w:spacing w:after="0"/>
              <w:jc w:val="left"/>
              <w:rPr>
                <w:rFonts w:cs="Arial"/>
                <w:i/>
              </w:rPr>
            </w:pPr>
            <w:r w:rsidRPr="009F203A">
              <w:rPr>
                <w:rFonts w:cs="Arial"/>
                <w:i/>
              </w:rPr>
              <w:t>or</w:t>
            </w:r>
          </w:p>
          <w:p w14:paraId="621D470C" w14:textId="33273FE0" w:rsidR="0033250A" w:rsidRPr="009F203A" w:rsidRDefault="000160BA" w:rsidP="00CA69E8">
            <w:pPr>
              <w:autoSpaceDE w:val="0"/>
              <w:autoSpaceDN w:val="0"/>
              <w:adjustRightInd w:val="0"/>
              <w:spacing w:after="0"/>
              <w:jc w:val="left"/>
              <w:rPr>
                <w:rFonts w:cs="Arial"/>
              </w:rPr>
            </w:pPr>
            <w:r w:rsidRPr="009F203A">
              <w:rPr>
                <w:rFonts w:cs="Arial"/>
              </w:rPr>
              <w:t xml:space="preserve">(iii) </w:t>
            </w:r>
            <w:r w:rsidR="0033250A" w:rsidRPr="009F203A">
              <w:rPr>
                <w:rFonts w:cs="Arial"/>
              </w:rPr>
              <w:t>The cohort or subgroup is selected from a larger study for analysis and appears to be reported on the basis of the results.</w:t>
            </w:r>
          </w:p>
        </w:tc>
      </w:tr>
      <w:tr w:rsidR="00BD1E76" w:rsidRPr="009F203A" w14:paraId="193337F7" w14:textId="77777777" w:rsidTr="00AD23BA">
        <w:tc>
          <w:tcPr>
            <w:tcW w:w="1771" w:type="dxa"/>
          </w:tcPr>
          <w:p w14:paraId="3F10198E" w14:textId="41DF1BA1" w:rsidR="00BD1E76" w:rsidRPr="009F203A" w:rsidRDefault="00BD1E76" w:rsidP="00BD1E76">
            <w:pPr>
              <w:autoSpaceDE w:val="0"/>
              <w:autoSpaceDN w:val="0"/>
              <w:adjustRightInd w:val="0"/>
              <w:spacing w:after="0"/>
              <w:jc w:val="left"/>
              <w:rPr>
                <w:rFonts w:cs="Arial"/>
                <w:u w:val="single"/>
              </w:rPr>
            </w:pPr>
            <w:r w:rsidRPr="009F203A">
              <w:rPr>
                <w:rFonts w:cs="Arial"/>
                <w:u w:val="single"/>
              </w:rPr>
              <w:lastRenderedPageBreak/>
              <w:t>Critical risk of bias</w:t>
            </w:r>
            <w:r w:rsidRPr="009F203A">
              <w:rPr>
                <w:rFonts w:cs="Arial"/>
              </w:rPr>
              <w:t xml:space="preserve"> (</w:t>
            </w:r>
            <w:r w:rsidRPr="009F203A">
              <w:t>the study is too problematic to provide any useful evidence</w:t>
            </w:r>
            <w:r w:rsidRPr="009F203A">
              <w:rPr>
                <w:rFonts w:cs="Arial"/>
              </w:rPr>
              <w:t xml:space="preserve"> on the effects of intervention);</w:t>
            </w:r>
          </w:p>
        </w:tc>
        <w:tc>
          <w:tcPr>
            <w:tcW w:w="3474" w:type="dxa"/>
          </w:tcPr>
          <w:p w14:paraId="57BA3BFD" w14:textId="77777777" w:rsidR="00BD1E76" w:rsidRPr="009F203A" w:rsidRDefault="00BD1E76" w:rsidP="00BD1E76">
            <w:pPr>
              <w:spacing w:after="0"/>
              <w:jc w:val="left"/>
              <w:rPr>
                <w:rFonts w:cs="Arial"/>
              </w:rPr>
            </w:pPr>
            <w:r w:rsidRPr="009F203A">
              <w:rPr>
                <w:rFonts w:cs="Arial"/>
                <w:b/>
              </w:rPr>
              <w:t>Effect of assignment to intervention:</w:t>
            </w:r>
          </w:p>
          <w:p w14:paraId="1E9C4BC7" w14:textId="2B792974" w:rsidR="00BD1E76" w:rsidRPr="009F203A" w:rsidRDefault="00BD1E76" w:rsidP="00BD1E76">
            <w:pPr>
              <w:jc w:val="left"/>
            </w:pPr>
            <w:r w:rsidRPr="009F203A">
              <w:t xml:space="preserve">There were substantial deviations from </w:t>
            </w:r>
            <w:r w:rsidR="00E3231D" w:rsidRPr="009F203A">
              <w:t xml:space="preserve">usual practice </w:t>
            </w:r>
            <w:r w:rsidRPr="009F203A">
              <w:t>that were unbalanced between the intervention groups and likely to have affected the outcome.</w:t>
            </w:r>
          </w:p>
          <w:p w14:paraId="6D13D639" w14:textId="77777777" w:rsidR="00BD1E76" w:rsidRPr="009F203A" w:rsidRDefault="00BD1E76" w:rsidP="00BD1E76">
            <w:pPr>
              <w:spacing w:after="0"/>
              <w:jc w:val="left"/>
            </w:pPr>
          </w:p>
          <w:p w14:paraId="2D0E4D1B" w14:textId="77777777" w:rsidR="00BD1E76" w:rsidRPr="009F203A" w:rsidRDefault="00BD1E76" w:rsidP="00BD1E76">
            <w:pPr>
              <w:spacing w:after="0"/>
              <w:jc w:val="left"/>
              <w:rPr>
                <w:rFonts w:cs="Arial"/>
              </w:rPr>
            </w:pPr>
            <w:r w:rsidRPr="009F203A">
              <w:rPr>
                <w:rFonts w:cs="Arial"/>
                <w:b/>
              </w:rPr>
              <w:t>Effect of starting and adhering to intervention:</w:t>
            </w:r>
          </w:p>
          <w:p w14:paraId="1D8387A6" w14:textId="2DDB8CE6" w:rsidR="00BD1E76" w:rsidRPr="009F203A" w:rsidRDefault="00BD1E76" w:rsidP="00BD1E76">
            <w:pPr>
              <w:spacing w:after="40"/>
              <w:jc w:val="left"/>
              <w:rPr>
                <w:szCs w:val="20"/>
              </w:rPr>
            </w:pPr>
            <w:r w:rsidRPr="009F203A">
              <w:rPr>
                <w:szCs w:val="20"/>
              </w:rPr>
              <w:t>(i) There were substantial imbalances in important co-interventions across intervention groups, or there were substantial deviations from the intended interventions (in terms of implementation and/or adherence) that were likely to impact on the outcome;</w:t>
            </w:r>
          </w:p>
          <w:p w14:paraId="59F7B2C9" w14:textId="71E3E76C" w:rsidR="00BD1E76" w:rsidRPr="009F203A" w:rsidRDefault="00BD1E76" w:rsidP="00BD1E76">
            <w:pPr>
              <w:spacing w:after="40"/>
              <w:jc w:val="left"/>
              <w:rPr>
                <w:i/>
                <w:szCs w:val="20"/>
              </w:rPr>
            </w:pPr>
            <w:r w:rsidRPr="009F203A">
              <w:rPr>
                <w:i/>
                <w:szCs w:val="20"/>
              </w:rPr>
              <w:t>and</w:t>
            </w:r>
          </w:p>
          <w:p w14:paraId="0E92B94E" w14:textId="4F31FCD7" w:rsidR="00BD1E76" w:rsidRPr="009F203A" w:rsidRDefault="00BD1E76" w:rsidP="00BD1E76">
            <w:pPr>
              <w:jc w:val="left"/>
              <w:rPr>
                <w:szCs w:val="20"/>
              </w:rPr>
            </w:pPr>
            <w:r w:rsidRPr="009F203A">
              <w:rPr>
                <w:szCs w:val="20"/>
              </w:rPr>
              <w:t>(ii) The analysis was not appropriate to estimate the effect of starting and adhering to intervention, allowing for deviations (in terms of implementation, adherence and co-intervention) that were likely to impact on the outcome.</w:t>
            </w:r>
          </w:p>
          <w:p w14:paraId="67B145B5" w14:textId="582E0BF1" w:rsidR="00BD1E76" w:rsidRPr="009F203A" w:rsidRDefault="00BD1E76" w:rsidP="00BD1E76">
            <w:pPr>
              <w:spacing w:after="0"/>
              <w:jc w:val="left"/>
              <w:rPr>
                <w:szCs w:val="20"/>
              </w:rPr>
            </w:pPr>
          </w:p>
        </w:tc>
        <w:tc>
          <w:tcPr>
            <w:tcW w:w="2918" w:type="dxa"/>
          </w:tcPr>
          <w:p w14:paraId="5F514AB4" w14:textId="515D7F1D" w:rsidR="00BD1E76" w:rsidRPr="009F203A" w:rsidRDefault="00BD1E76" w:rsidP="00BD1E76">
            <w:pPr>
              <w:autoSpaceDE w:val="0"/>
              <w:autoSpaceDN w:val="0"/>
              <w:adjustRightInd w:val="0"/>
              <w:spacing w:after="0"/>
              <w:jc w:val="left"/>
              <w:rPr>
                <w:rFonts w:cs="Arial"/>
              </w:rPr>
            </w:pPr>
            <w:r w:rsidRPr="009F203A">
              <w:rPr>
                <w:szCs w:val="20"/>
              </w:rPr>
              <w:t xml:space="preserve">(i) </w:t>
            </w:r>
            <w:r w:rsidRPr="009F203A">
              <w:rPr>
                <w:rFonts w:cs="Arial"/>
              </w:rPr>
              <w:t xml:space="preserve">(Unusual) There were critical differences between interventions in participants with missing data; </w:t>
            </w:r>
          </w:p>
          <w:p w14:paraId="7317E14F" w14:textId="77777777" w:rsidR="00BD1E76" w:rsidRPr="009F203A" w:rsidRDefault="00BD1E76" w:rsidP="00BD1E76">
            <w:pPr>
              <w:autoSpaceDE w:val="0"/>
              <w:autoSpaceDN w:val="0"/>
              <w:adjustRightInd w:val="0"/>
              <w:spacing w:after="0"/>
              <w:jc w:val="left"/>
              <w:rPr>
                <w:rFonts w:cs="Arial"/>
                <w:i/>
              </w:rPr>
            </w:pPr>
            <w:r w:rsidRPr="009F203A">
              <w:rPr>
                <w:rFonts w:cs="Arial"/>
                <w:i/>
              </w:rPr>
              <w:t>and</w:t>
            </w:r>
          </w:p>
          <w:p w14:paraId="16CC2AE4" w14:textId="2B088C0E" w:rsidR="00BD1E76" w:rsidRPr="009F203A" w:rsidRDefault="00BD1E76" w:rsidP="00BD1E76">
            <w:pPr>
              <w:autoSpaceDE w:val="0"/>
              <w:autoSpaceDN w:val="0"/>
              <w:adjustRightInd w:val="0"/>
              <w:spacing w:after="0"/>
              <w:jc w:val="left"/>
              <w:rPr>
                <w:rFonts w:cs="Arial"/>
              </w:rPr>
            </w:pPr>
            <w:r w:rsidRPr="009F203A">
              <w:rPr>
                <w:rFonts w:cs="Arial"/>
              </w:rPr>
              <w:t>(ii) Missing data were not, or could not, be addressed through appropriate analysis.</w:t>
            </w:r>
          </w:p>
        </w:tc>
        <w:tc>
          <w:tcPr>
            <w:tcW w:w="2918" w:type="dxa"/>
          </w:tcPr>
          <w:p w14:paraId="31962327" w14:textId="77777777" w:rsidR="00BD1E76" w:rsidRPr="009F203A" w:rsidRDefault="00BD1E76" w:rsidP="00BD1E76">
            <w:pPr>
              <w:spacing w:after="0"/>
              <w:jc w:val="left"/>
              <w:rPr>
                <w:szCs w:val="20"/>
              </w:rPr>
            </w:pPr>
            <w:r w:rsidRPr="009F203A">
              <w:rPr>
                <w:szCs w:val="20"/>
              </w:rPr>
              <w:t>The methods of outcome assessment were so different that they cannot reasonably be compared across intervention groups.</w:t>
            </w:r>
          </w:p>
        </w:tc>
        <w:tc>
          <w:tcPr>
            <w:tcW w:w="2919" w:type="dxa"/>
          </w:tcPr>
          <w:p w14:paraId="3575F606" w14:textId="2F71E743" w:rsidR="00BD1E76" w:rsidRPr="009F203A" w:rsidRDefault="00BD1E76" w:rsidP="00BD1E76">
            <w:pPr>
              <w:autoSpaceDE w:val="0"/>
              <w:autoSpaceDN w:val="0"/>
              <w:adjustRightInd w:val="0"/>
              <w:spacing w:after="0"/>
              <w:jc w:val="left"/>
              <w:rPr>
                <w:rFonts w:cs="Arial"/>
              </w:rPr>
            </w:pPr>
            <w:r w:rsidRPr="009F203A">
              <w:rPr>
                <w:szCs w:val="20"/>
              </w:rPr>
              <w:t xml:space="preserve">(i) </w:t>
            </w:r>
            <w:r w:rsidRPr="009F203A">
              <w:rPr>
                <w:rFonts w:cs="Arial"/>
              </w:rPr>
              <w:t>There is evidence or strong suspicion of selective reporting of results;</w:t>
            </w:r>
          </w:p>
          <w:p w14:paraId="12C00364" w14:textId="77777777" w:rsidR="00BD1E76" w:rsidRPr="009F203A" w:rsidRDefault="00BD1E76" w:rsidP="00BD1E76">
            <w:pPr>
              <w:autoSpaceDE w:val="0"/>
              <w:autoSpaceDN w:val="0"/>
              <w:adjustRightInd w:val="0"/>
              <w:spacing w:after="0"/>
              <w:jc w:val="left"/>
              <w:rPr>
                <w:rFonts w:cs="Arial"/>
                <w:i/>
              </w:rPr>
            </w:pPr>
            <w:r w:rsidRPr="009F203A">
              <w:rPr>
                <w:rFonts w:cs="Arial"/>
                <w:i/>
              </w:rPr>
              <w:t>and</w:t>
            </w:r>
          </w:p>
          <w:p w14:paraId="67CF5D17" w14:textId="05C667F7" w:rsidR="00BD1E76" w:rsidRPr="009F203A" w:rsidRDefault="00BD1E76" w:rsidP="00BD1E76">
            <w:pPr>
              <w:autoSpaceDE w:val="0"/>
              <w:autoSpaceDN w:val="0"/>
              <w:adjustRightInd w:val="0"/>
              <w:spacing w:after="0"/>
              <w:jc w:val="left"/>
              <w:rPr>
                <w:rFonts w:cs="Arial"/>
              </w:rPr>
            </w:pPr>
            <w:r w:rsidRPr="009F203A">
              <w:rPr>
                <w:rFonts w:cs="Arial"/>
              </w:rPr>
              <w:t xml:space="preserve">(ii) The unreported results are likely to be substantially different from the reported results. </w:t>
            </w:r>
          </w:p>
        </w:tc>
      </w:tr>
      <w:tr w:rsidR="0033250A" w:rsidRPr="009F203A" w14:paraId="139F01CD" w14:textId="77777777" w:rsidTr="00AD23BA">
        <w:tc>
          <w:tcPr>
            <w:tcW w:w="1771" w:type="dxa"/>
          </w:tcPr>
          <w:p w14:paraId="5CF6B4D4" w14:textId="776F0997" w:rsidR="0033250A" w:rsidRPr="009F203A" w:rsidRDefault="0033250A" w:rsidP="00CA69E8">
            <w:pPr>
              <w:autoSpaceDE w:val="0"/>
              <w:autoSpaceDN w:val="0"/>
              <w:adjustRightInd w:val="0"/>
              <w:spacing w:after="0"/>
              <w:jc w:val="left"/>
              <w:rPr>
                <w:rFonts w:cs="Arial"/>
                <w:u w:val="single"/>
              </w:rPr>
            </w:pPr>
            <w:r w:rsidRPr="009F203A">
              <w:rPr>
                <w:rFonts w:cs="Arial"/>
                <w:u w:val="single"/>
              </w:rPr>
              <w:t>No information</w:t>
            </w:r>
            <w:r w:rsidRPr="009F203A">
              <w:rPr>
                <w:rFonts w:cs="Arial"/>
              </w:rPr>
              <w:t xml:space="preserve"> on which to base a judgement about risk of bias for this domain.</w:t>
            </w:r>
          </w:p>
        </w:tc>
        <w:tc>
          <w:tcPr>
            <w:tcW w:w="3474" w:type="dxa"/>
          </w:tcPr>
          <w:p w14:paraId="7F840865" w14:textId="7CAAAF6F" w:rsidR="0033250A" w:rsidRPr="009F203A" w:rsidRDefault="0033250A" w:rsidP="00CA69E8">
            <w:pPr>
              <w:spacing w:after="0"/>
              <w:jc w:val="left"/>
              <w:rPr>
                <w:szCs w:val="20"/>
              </w:rPr>
            </w:pPr>
            <w:r w:rsidRPr="009F203A">
              <w:rPr>
                <w:szCs w:val="20"/>
              </w:rPr>
              <w:t xml:space="preserve">No information is reported on whether there is </w:t>
            </w:r>
            <w:r w:rsidR="00473C6F" w:rsidRPr="009F203A">
              <w:rPr>
                <w:szCs w:val="20"/>
              </w:rPr>
              <w:t>deviation</w:t>
            </w:r>
            <w:r w:rsidRPr="009F203A">
              <w:rPr>
                <w:szCs w:val="20"/>
              </w:rPr>
              <w:t xml:space="preserve"> from the intended intervention.</w:t>
            </w:r>
          </w:p>
        </w:tc>
        <w:tc>
          <w:tcPr>
            <w:tcW w:w="2918" w:type="dxa"/>
          </w:tcPr>
          <w:p w14:paraId="074313AA" w14:textId="77777777" w:rsidR="0033250A" w:rsidRPr="009F203A" w:rsidRDefault="0033250A" w:rsidP="00CA69E8">
            <w:pPr>
              <w:autoSpaceDE w:val="0"/>
              <w:autoSpaceDN w:val="0"/>
              <w:adjustRightInd w:val="0"/>
              <w:spacing w:after="0"/>
              <w:jc w:val="left"/>
              <w:rPr>
                <w:rFonts w:cs="Arial"/>
              </w:rPr>
            </w:pPr>
            <w:r w:rsidRPr="009F203A">
              <w:rPr>
                <w:rFonts w:cs="Arial"/>
              </w:rPr>
              <w:t>No information is reported about missing data or the potential for data to be missing.</w:t>
            </w:r>
          </w:p>
        </w:tc>
        <w:tc>
          <w:tcPr>
            <w:tcW w:w="2918" w:type="dxa"/>
          </w:tcPr>
          <w:p w14:paraId="335615BC" w14:textId="77777777" w:rsidR="0033250A" w:rsidRPr="009F203A" w:rsidRDefault="0033250A" w:rsidP="00CA69E8">
            <w:pPr>
              <w:autoSpaceDE w:val="0"/>
              <w:autoSpaceDN w:val="0"/>
              <w:adjustRightInd w:val="0"/>
              <w:spacing w:after="0"/>
              <w:jc w:val="left"/>
              <w:rPr>
                <w:rFonts w:cs="Arial"/>
              </w:rPr>
            </w:pPr>
            <w:r w:rsidRPr="009F203A">
              <w:rPr>
                <w:rFonts w:cs="Arial"/>
              </w:rPr>
              <w:t>No information is reported about the methods of outcome assessment.</w:t>
            </w:r>
          </w:p>
        </w:tc>
        <w:tc>
          <w:tcPr>
            <w:tcW w:w="2919" w:type="dxa"/>
          </w:tcPr>
          <w:p w14:paraId="088C90E3" w14:textId="59DDB847" w:rsidR="0033250A" w:rsidRPr="009F203A" w:rsidRDefault="0033250A" w:rsidP="00CA69E8">
            <w:pPr>
              <w:autoSpaceDE w:val="0"/>
              <w:autoSpaceDN w:val="0"/>
              <w:adjustRightInd w:val="0"/>
              <w:spacing w:after="0"/>
              <w:jc w:val="left"/>
              <w:rPr>
                <w:rFonts w:cs="Arial"/>
              </w:rPr>
            </w:pPr>
            <w:r w:rsidRPr="009F203A">
              <w:rPr>
                <w:rFonts w:cs="Arial"/>
              </w:rPr>
              <w:t xml:space="preserve">There is too little information to make a judgement </w:t>
            </w:r>
            <w:r w:rsidR="00D43A2B" w:rsidRPr="009F203A">
              <w:rPr>
                <w:rFonts w:cs="Arial"/>
              </w:rPr>
              <w:t>(</w:t>
            </w:r>
            <w:r w:rsidRPr="009F203A">
              <w:rPr>
                <w:rFonts w:cs="Arial"/>
              </w:rPr>
              <w:t>for example</w:t>
            </w:r>
            <w:r w:rsidR="00D43A2B" w:rsidRPr="009F203A">
              <w:rPr>
                <w:rFonts w:cs="Arial"/>
              </w:rPr>
              <w:t>,</w:t>
            </w:r>
            <w:r w:rsidRPr="009F203A">
              <w:rPr>
                <w:rFonts w:cs="Arial"/>
              </w:rPr>
              <w:t xml:space="preserve"> if only an abstract is available for the study</w:t>
            </w:r>
            <w:r w:rsidR="00D43A2B" w:rsidRPr="009F203A">
              <w:rPr>
                <w:rFonts w:cs="Arial"/>
              </w:rPr>
              <w:t>)</w:t>
            </w:r>
            <w:r w:rsidRPr="009F203A">
              <w:rPr>
                <w:rFonts w:cs="Arial"/>
              </w:rPr>
              <w:t>.</w:t>
            </w:r>
          </w:p>
        </w:tc>
      </w:tr>
    </w:tbl>
    <w:p w14:paraId="43415C08" w14:textId="77777777" w:rsidR="00E51A1E" w:rsidRPr="009F203A" w:rsidRDefault="00E51A1E">
      <w:pPr>
        <w:spacing w:after="160" w:line="259" w:lineRule="auto"/>
        <w:jc w:val="left"/>
        <w:sectPr w:rsidR="00E51A1E" w:rsidRPr="009F203A" w:rsidSect="00CB7CB4">
          <w:pgSz w:w="16838" w:h="11906" w:orient="landscape"/>
          <w:pgMar w:top="1083" w:right="1083" w:bottom="1083" w:left="1083" w:header="708" w:footer="708" w:gutter="0"/>
          <w:cols w:space="708"/>
          <w:docGrid w:linePitch="360"/>
        </w:sectPr>
      </w:pPr>
    </w:p>
    <w:p w14:paraId="6EE08399" w14:textId="77777777" w:rsidR="00E51A1E" w:rsidRPr="009F203A" w:rsidRDefault="00E51A1E" w:rsidP="00E51A1E">
      <w:pPr>
        <w:tabs>
          <w:tab w:val="left" w:pos="960"/>
        </w:tabs>
        <w:autoSpaceDE w:val="0"/>
        <w:autoSpaceDN w:val="0"/>
        <w:adjustRightInd w:val="0"/>
        <w:spacing w:after="160"/>
      </w:pPr>
      <w:bookmarkStart w:id="36" w:name="_Ref421192969"/>
      <w:r w:rsidRPr="009F203A">
        <w:rPr>
          <w:rFonts w:cs="Arial"/>
        </w:rPr>
        <w:lastRenderedPageBreak/>
        <w:t xml:space="preserve">Table </w:t>
      </w:r>
      <w:r w:rsidRPr="009F203A">
        <w:rPr>
          <w:rFonts w:cs="Arial"/>
        </w:rPr>
        <w:fldChar w:fldCharType="begin"/>
      </w:r>
      <w:r w:rsidRPr="009F203A">
        <w:rPr>
          <w:rFonts w:cs="Arial"/>
        </w:rPr>
        <w:instrText xml:space="preserve"> SEQ Table \* ARABIC </w:instrText>
      </w:r>
      <w:r w:rsidRPr="009F203A">
        <w:rPr>
          <w:rFonts w:cs="Arial"/>
        </w:rPr>
        <w:fldChar w:fldCharType="separate"/>
      </w:r>
      <w:r w:rsidR="000A6D57" w:rsidRPr="009F203A">
        <w:rPr>
          <w:rFonts w:cs="Arial"/>
          <w:noProof/>
        </w:rPr>
        <w:t>5</w:t>
      </w:r>
      <w:r w:rsidRPr="009F203A">
        <w:rPr>
          <w:rFonts w:cs="Arial"/>
        </w:rPr>
        <w:fldChar w:fldCharType="end"/>
      </w:r>
      <w:bookmarkEnd w:id="36"/>
      <w:r w:rsidRPr="009F203A">
        <w:rPr>
          <w:rFonts w:cs="Arial"/>
        </w:rPr>
        <w:t>. Interpretation of domain-level and overall risk of bias judgements in ROBINS-I</w:t>
      </w:r>
    </w:p>
    <w:tbl>
      <w:tblPr>
        <w:tblStyle w:val="TableGrid"/>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5"/>
        <w:gridCol w:w="1891"/>
        <w:gridCol w:w="2470"/>
        <w:gridCol w:w="2944"/>
      </w:tblGrid>
      <w:tr w:rsidR="00E51A1E" w:rsidRPr="009F203A" w14:paraId="34BB5B3C" w14:textId="77777777" w:rsidTr="00E97F7C">
        <w:tc>
          <w:tcPr>
            <w:tcW w:w="1875" w:type="dxa"/>
            <w:tcBorders>
              <w:top w:val="single" w:sz="4" w:space="0" w:color="auto"/>
              <w:bottom w:val="single" w:sz="4" w:space="0" w:color="auto"/>
            </w:tcBorders>
          </w:tcPr>
          <w:p w14:paraId="362564CA" w14:textId="77777777" w:rsidR="00E51A1E" w:rsidRPr="009F203A" w:rsidRDefault="00E51A1E" w:rsidP="00E97F7C">
            <w:pPr>
              <w:tabs>
                <w:tab w:val="left" w:pos="960"/>
              </w:tabs>
              <w:autoSpaceDE w:val="0"/>
              <w:autoSpaceDN w:val="0"/>
              <w:adjustRightInd w:val="0"/>
              <w:spacing w:before="80" w:after="80"/>
              <w:jc w:val="left"/>
              <w:rPr>
                <w:rFonts w:cs="Arial"/>
                <w:b/>
              </w:rPr>
            </w:pPr>
            <w:r w:rsidRPr="009F203A">
              <w:rPr>
                <w:rFonts w:cs="Arial"/>
                <w:b/>
              </w:rPr>
              <w:t xml:space="preserve">Judgement </w:t>
            </w:r>
          </w:p>
        </w:tc>
        <w:tc>
          <w:tcPr>
            <w:tcW w:w="1891" w:type="dxa"/>
            <w:tcBorders>
              <w:top w:val="single" w:sz="4" w:space="0" w:color="auto"/>
              <w:bottom w:val="single" w:sz="4" w:space="0" w:color="auto"/>
            </w:tcBorders>
          </w:tcPr>
          <w:p w14:paraId="53987BEA" w14:textId="77777777" w:rsidR="00E51A1E" w:rsidRPr="009F203A" w:rsidRDefault="00E51A1E" w:rsidP="00E97F7C">
            <w:pPr>
              <w:tabs>
                <w:tab w:val="left" w:pos="960"/>
              </w:tabs>
              <w:autoSpaceDE w:val="0"/>
              <w:autoSpaceDN w:val="0"/>
              <w:adjustRightInd w:val="0"/>
              <w:spacing w:before="80" w:after="80"/>
              <w:jc w:val="left"/>
              <w:rPr>
                <w:rFonts w:cs="Arial"/>
                <w:b/>
              </w:rPr>
            </w:pPr>
            <w:r w:rsidRPr="009F203A">
              <w:rPr>
                <w:rFonts w:cs="Arial"/>
                <w:b/>
              </w:rPr>
              <w:t>Within each domain</w:t>
            </w:r>
          </w:p>
        </w:tc>
        <w:tc>
          <w:tcPr>
            <w:tcW w:w="2470" w:type="dxa"/>
            <w:tcBorders>
              <w:top w:val="single" w:sz="4" w:space="0" w:color="auto"/>
              <w:bottom w:val="single" w:sz="4" w:space="0" w:color="auto"/>
            </w:tcBorders>
          </w:tcPr>
          <w:p w14:paraId="1BD69461" w14:textId="77777777" w:rsidR="00E51A1E" w:rsidRPr="009F203A" w:rsidRDefault="00E51A1E" w:rsidP="00E97F7C">
            <w:pPr>
              <w:autoSpaceDE w:val="0"/>
              <w:autoSpaceDN w:val="0"/>
              <w:adjustRightInd w:val="0"/>
              <w:spacing w:before="40" w:after="40"/>
              <w:jc w:val="left"/>
              <w:rPr>
                <w:rFonts w:cs="Arial"/>
                <w:b/>
              </w:rPr>
            </w:pPr>
            <w:r w:rsidRPr="009F203A">
              <w:rPr>
                <w:rFonts w:cs="Arial"/>
                <w:b/>
              </w:rPr>
              <w:t>Across domains</w:t>
            </w:r>
          </w:p>
        </w:tc>
        <w:tc>
          <w:tcPr>
            <w:tcW w:w="2944" w:type="dxa"/>
            <w:tcBorders>
              <w:top w:val="single" w:sz="4" w:space="0" w:color="auto"/>
              <w:bottom w:val="single" w:sz="4" w:space="0" w:color="auto"/>
            </w:tcBorders>
          </w:tcPr>
          <w:p w14:paraId="120714F3" w14:textId="77777777" w:rsidR="00E51A1E" w:rsidRPr="009F203A" w:rsidRDefault="00E51A1E" w:rsidP="00E97F7C">
            <w:pPr>
              <w:autoSpaceDE w:val="0"/>
              <w:autoSpaceDN w:val="0"/>
              <w:adjustRightInd w:val="0"/>
              <w:spacing w:before="40" w:after="40"/>
              <w:jc w:val="left"/>
              <w:rPr>
                <w:rFonts w:cs="Arial"/>
                <w:b/>
              </w:rPr>
            </w:pPr>
            <w:r w:rsidRPr="009F203A">
              <w:rPr>
                <w:rFonts w:cs="Arial"/>
                <w:b/>
              </w:rPr>
              <w:t>Criterion</w:t>
            </w:r>
          </w:p>
        </w:tc>
      </w:tr>
      <w:tr w:rsidR="00E51A1E" w:rsidRPr="009F203A" w14:paraId="220C73D2" w14:textId="77777777" w:rsidTr="00E97F7C">
        <w:tc>
          <w:tcPr>
            <w:tcW w:w="1875" w:type="dxa"/>
            <w:tcBorders>
              <w:top w:val="single" w:sz="4" w:space="0" w:color="auto"/>
            </w:tcBorders>
          </w:tcPr>
          <w:p w14:paraId="12A7E60A"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 xml:space="preserve">Low risk of bias </w:t>
            </w:r>
          </w:p>
        </w:tc>
        <w:tc>
          <w:tcPr>
            <w:tcW w:w="1891" w:type="dxa"/>
            <w:tcBorders>
              <w:top w:val="single" w:sz="4" w:space="0" w:color="auto"/>
            </w:tcBorders>
          </w:tcPr>
          <w:p w14:paraId="4E30CDEC"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The study is comparable to a well-performed randomized trial with regard to this domain</w:t>
            </w:r>
          </w:p>
        </w:tc>
        <w:tc>
          <w:tcPr>
            <w:tcW w:w="2470" w:type="dxa"/>
            <w:tcBorders>
              <w:top w:val="single" w:sz="4" w:space="0" w:color="auto"/>
            </w:tcBorders>
          </w:tcPr>
          <w:p w14:paraId="4158AABB"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The study is comparable to a well-performed randomized trial</w:t>
            </w:r>
          </w:p>
        </w:tc>
        <w:tc>
          <w:tcPr>
            <w:tcW w:w="2944" w:type="dxa"/>
            <w:tcBorders>
              <w:top w:val="single" w:sz="4" w:space="0" w:color="auto"/>
            </w:tcBorders>
          </w:tcPr>
          <w:p w14:paraId="019A932A" w14:textId="77777777" w:rsidR="00E51A1E" w:rsidRPr="009F203A" w:rsidRDefault="00E51A1E" w:rsidP="00E97F7C">
            <w:pPr>
              <w:autoSpaceDE w:val="0"/>
              <w:autoSpaceDN w:val="0"/>
              <w:adjustRightInd w:val="0"/>
              <w:spacing w:before="40" w:after="40"/>
              <w:jc w:val="left"/>
              <w:rPr>
                <w:rFonts w:cs="Arial"/>
                <w:u w:val="single"/>
              </w:rPr>
            </w:pPr>
            <w:r w:rsidRPr="009F203A">
              <w:rPr>
                <w:rFonts w:cs="Arial"/>
              </w:rPr>
              <w:t xml:space="preserve">The study is judged to be at </w:t>
            </w:r>
            <w:r w:rsidRPr="009F203A">
              <w:rPr>
                <w:rFonts w:cs="Arial"/>
                <w:b/>
              </w:rPr>
              <w:t>low risk of bias</w:t>
            </w:r>
            <w:r w:rsidRPr="009F203A">
              <w:rPr>
                <w:rFonts w:cs="Arial"/>
              </w:rPr>
              <w:t xml:space="preserve"> </w:t>
            </w:r>
            <w:r w:rsidRPr="009F203A">
              <w:rPr>
                <w:rFonts w:cs="Arial"/>
                <w:b/>
              </w:rPr>
              <w:t>for all domains</w:t>
            </w:r>
            <w:r w:rsidRPr="009F203A">
              <w:rPr>
                <w:rFonts w:cs="Arial"/>
              </w:rPr>
              <w:t>.</w:t>
            </w:r>
          </w:p>
        </w:tc>
      </w:tr>
      <w:tr w:rsidR="00E51A1E" w:rsidRPr="009F203A" w14:paraId="7BD2A287" w14:textId="77777777" w:rsidTr="00E97F7C">
        <w:tc>
          <w:tcPr>
            <w:tcW w:w="1875" w:type="dxa"/>
          </w:tcPr>
          <w:p w14:paraId="52C416A8"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 xml:space="preserve">Moderate risk of bias </w:t>
            </w:r>
          </w:p>
        </w:tc>
        <w:tc>
          <w:tcPr>
            <w:tcW w:w="1891" w:type="dxa"/>
          </w:tcPr>
          <w:p w14:paraId="47A6086E"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 xml:space="preserve">The study is sound for a non-randomized study with regard to this domain but cannot be considered comparable to a well-performed randomized trial </w:t>
            </w:r>
          </w:p>
        </w:tc>
        <w:tc>
          <w:tcPr>
            <w:tcW w:w="2470" w:type="dxa"/>
          </w:tcPr>
          <w:p w14:paraId="479E3A94"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The study provides sound evidence for a non-randomized study but cannot be considered comparable to a well-performed randomized trial</w:t>
            </w:r>
          </w:p>
        </w:tc>
        <w:tc>
          <w:tcPr>
            <w:tcW w:w="2944" w:type="dxa"/>
          </w:tcPr>
          <w:p w14:paraId="1C3A18B5" w14:textId="77777777" w:rsidR="00E51A1E" w:rsidRPr="009F203A" w:rsidRDefault="00E51A1E" w:rsidP="00E97F7C">
            <w:pPr>
              <w:autoSpaceDE w:val="0"/>
              <w:autoSpaceDN w:val="0"/>
              <w:adjustRightInd w:val="0"/>
              <w:spacing w:before="40" w:after="40"/>
              <w:jc w:val="left"/>
              <w:rPr>
                <w:rFonts w:cs="Arial"/>
                <w:u w:val="single"/>
              </w:rPr>
            </w:pPr>
            <w:r w:rsidRPr="009F203A">
              <w:rPr>
                <w:rFonts w:cs="Arial"/>
              </w:rPr>
              <w:t xml:space="preserve">The study is judged to be at </w:t>
            </w:r>
            <w:r w:rsidRPr="009F203A">
              <w:rPr>
                <w:rFonts w:cs="Arial"/>
                <w:b/>
              </w:rPr>
              <w:t>low or moderate risk</w:t>
            </w:r>
            <w:r w:rsidRPr="009F203A">
              <w:rPr>
                <w:rFonts w:cs="Arial"/>
              </w:rPr>
              <w:t xml:space="preserve"> </w:t>
            </w:r>
            <w:r w:rsidRPr="009F203A">
              <w:rPr>
                <w:rFonts w:cs="Arial"/>
                <w:b/>
              </w:rPr>
              <w:t>of bias for all domains</w:t>
            </w:r>
            <w:r w:rsidRPr="009F203A">
              <w:rPr>
                <w:rFonts w:cs="Arial"/>
              </w:rPr>
              <w:t>.</w:t>
            </w:r>
          </w:p>
        </w:tc>
      </w:tr>
      <w:tr w:rsidR="00E51A1E" w:rsidRPr="009F203A" w14:paraId="3227C6BC" w14:textId="77777777" w:rsidTr="00E97F7C">
        <w:tc>
          <w:tcPr>
            <w:tcW w:w="1875" w:type="dxa"/>
          </w:tcPr>
          <w:p w14:paraId="5AB21FE2"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 xml:space="preserve">Serious risk of bias </w:t>
            </w:r>
          </w:p>
        </w:tc>
        <w:tc>
          <w:tcPr>
            <w:tcW w:w="1891" w:type="dxa"/>
          </w:tcPr>
          <w:p w14:paraId="7E7E1144"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the study has some important problems in this domain</w:t>
            </w:r>
          </w:p>
        </w:tc>
        <w:tc>
          <w:tcPr>
            <w:tcW w:w="2470" w:type="dxa"/>
          </w:tcPr>
          <w:p w14:paraId="45695AAF"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The study has some important problems</w:t>
            </w:r>
          </w:p>
        </w:tc>
        <w:tc>
          <w:tcPr>
            <w:tcW w:w="2944" w:type="dxa"/>
          </w:tcPr>
          <w:p w14:paraId="75C8C483" w14:textId="77777777" w:rsidR="00E51A1E" w:rsidRPr="009F203A" w:rsidRDefault="00E51A1E" w:rsidP="00E97F7C">
            <w:pPr>
              <w:autoSpaceDE w:val="0"/>
              <w:autoSpaceDN w:val="0"/>
              <w:adjustRightInd w:val="0"/>
              <w:spacing w:before="40" w:after="40"/>
              <w:jc w:val="left"/>
              <w:rPr>
                <w:rFonts w:cs="Arial"/>
              </w:rPr>
            </w:pPr>
            <w:r w:rsidRPr="009F203A">
              <w:rPr>
                <w:rFonts w:cs="Arial"/>
              </w:rPr>
              <w:t xml:space="preserve">The study is judged to be at </w:t>
            </w:r>
            <w:r w:rsidRPr="009F203A">
              <w:rPr>
                <w:rFonts w:cs="Arial"/>
                <w:b/>
              </w:rPr>
              <w:t>serious risk of bias</w:t>
            </w:r>
            <w:r w:rsidRPr="009F203A">
              <w:rPr>
                <w:rFonts w:cs="Arial"/>
              </w:rPr>
              <w:t xml:space="preserve"> in at least one domain, but not at critical risk of bias in any domain.</w:t>
            </w:r>
          </w:p>
        </w:tc>
      </w:tr>
      <w:tr w:rsidR="00E51A1E" w:rsidRPr="009F203A" w14:paraId="1D2F1C7C" w14:textId="77777777" w:rsidTr="00E97F7C">
        <w:tc>
          <w:tcPr>
            <w:tcW w:w="1875" w:type="dxa"/>
          </w:tcPr>
          <w:p w14:paraId="3AFFD890"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 xml:space="preserve">Critical risk of bias </w:t>
            </w:r>
          </w:p>
        </w:tc>
        <w:tc>
          <w:tcPr>
            <w:tcW w:w="1891" w:type="dxa"/>
          </w:tcPr>
          <w:p w14:paraId="0423E3FC"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the study is too problematic in this domain to provide any useful evidence on the effects of intervention</w:t>
            </w:r>
          </w:p>
        </w:tc>
        <w:tc>
          <w:tcPr>
            <w:tcW w:w="2470" w:type="dxa"/>
          </w:tcPr>
          <w:p w14:paraId="6FEDDB96"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The study is too problematic to provide any useful evidence and should not be included in any synthesis</w:t>
            </w:r>
          </w:p>
        </w:tc>
        <w:tc>
          <w:tcPr>
            <w:tcW w:w="2944" w:type="dxa"/>
          </w:tcPr>
          <w:p w14:paraId="130E0DAB" w14:textId="77777777" w:rsidR="00E51A1E" w:rsidRPr="009F203A" w:rsidRDefault="00E51A1E" w:rsidP="00E97F7C">
            <w:pPr>
              <w:autoSpaceDE w:val="0"/>
              <w:autoSpaceDN w:val="0"/>
              <w:adjustRightInd w:val="0"/>
              <w:spacing w:before="40" w:after="40"/>
              <w:jc w:val="left"/>
              <w:rPr>
                <w:rFonts w:cs="Arial"/>
              </w:rPr>
            </w:pPr>
            <w:r w:rsidRPr="009F203A">
              <w:rPr>
                <w:rFonts w:cs="Arial"/>
              </w:rPr>
              <w:t xml:space="preserve">The study is judged to be at </w:t>
            </w:r>
            <w:r w:rsidRPr="009F203A">
              <w:rPr>
                <w:rFonts w:cs="Arial"/>
                <w:b/>
              </w:rPr>
              <w:t>critical risk</w:t>
            </w:r>
            <w:r w:rsidRPr="009F203A">
              <w:rPr>
                <w:rFonts w:cs="Arial"/>
              </w:rPr>
              <w:t xml:space="preserve"> </w:t>
            </w:r>
            <w:r w:rsidRPr="009F203A">
              <w:rPr>
                <w:rFonts w:cs="Arial"/>
                <w:b/>
              </w:rPr>
              <w:t>of bias in at least one domain.</w:t>
            </w:r>
          </w:p>
        </w:tc>
      </w:tr>
      <w:tr w:rsidR="00E51A1E" w:rsidRPr="009F203A" w14:paraId="4CD862E4" w14:textId="77777777" w:rsidTr="00E97F7C">
        <w:tc>
          <w:tcPr>
            <w:tcW w:w="1875" w:type="dxa"/>
          </w:tcPr>
          <w:p w14:paraId="33647FD6"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 xml:space="preserve">No information </w:t>
            </w:r>
          </w:p>
        </w:tc>
        <w:tc>
          <w:tcPr>
            <w:tcW w:w="1891" w:type="dxa"/>
          </w:tcPr>
          <w:p w14:paraId="318916D3" w14:textId="77777777" w:rsidR="00E51A1E" w:rsidRPr="009F203A" w:rsidRDefault="00E51A1E" w:rsidP="00E97F7C">
            <w:pPr>
              <w:tabs>
                <w:tab w:val="left" w:pos="960"/>
              </w:tabs>
              <w:autoSpaceDE w:val="0"/>
              <w:autoSpaceDN w:val="0"/>
              <w:adjustRightInd w:val="0"/>
              <w:spacing w:before="80" w:after="80"/>
              <w:jc w:val="left"/>
              <w:rPr>
                <w:rFonts w:cs="Arial"/>
              </w:rPr>
            </w:pPr>
            <w:r w:rsidRPr="009F203A">
              <w:rPr>
                <w:rFonts w:cs="Arial"/>
              </w:rPr>
              <w:t>No information on which to base a judgement about risk of bias for this domain</w:t>
            </w:r>
          </w:p>
        </w:tc>
        <w:tc>
          <w:tcPr>
            <w:tcW w:w="2470" w:type="dxa"/>
          </w:tcPr>
          <w:p w14:paraId="733D6D92" w14:textId="77777777" w:rsidR="00E51A1E" w:rsidRPr="009F203A" w:rsidRDefault="00E51A1E" w:rsidP="00E97F7C">
            <w:pPr>
              <w:jc w:val="left"/>
            </w:pPr>
            <w:r w:rsidRPr="009F203A">
              <w:rPr>
                <w:rFonts w:cs="Arial"/>
              </w:rPr>
              <w:t>No information on which to base a judgement about risk of bias</w:t>
            </w:r>
          </w:p>
        </w:tc>
        <w:tc>
          <w:tcPr>
            <w:tcW w:w="2944" w:type="dxa"/>
          </w:tcPr>
          <w:p w14:paraId="16A180D7" w14:textId="77777777" w:rsidR="00E51A1E" w:rsidRPr="009F203A" w:rsidRDefault="00E51A1E" w:rsidP="00E97F7C">
            <w:pPr>
              <w:autoSpaceDE w:val="0"/>
              <w:autoSpaceDN w:val="0"/>
              <w:adjustRightInd w:val="0"/>
              <w:spacing w:before="40" w:after="40"/>
              <w:jc w:val="left"/>
              <w:rPr>
                <w:rFonts w:cs="Arial"/>
              </w:rPr>
            </w:pPr>
            <w:r w:rsidRPr="009F203A">
              <w:rPr>
                <w:rFonts w:cs="Arial"/>
              </w:rPr>
              <w:t xml:space="preserve">There is no clear indication that the study is at serious or critical risk of bias </w:t>
            </w:r>
            <w:r w:rsidRPr="009F203A">
              <w:rPr>
                <w:rFonts w:cs="Arial"/>
                <w:i/>
              </w:rPr>
              <w:t>and</w:t>
            </w:r>
            <w:r w:rsidRPr="009F203A">
              <w:rPr>
                <w:rFonts w:cs="Arial"/>
              </w:rPr>
              <w:t xml:space="preserve"> there is a lack of information in one or more key domains of bias (</w:t>
            </w:r>
            <w:r w:rsidRPr="009F203A">
              <w:rPr>
                <w:rFonts w:cs="Arial"/>
                <w:i/>
              </w:rPr>
              <w:t>a judgement is required for this</w:t>
            </w:r>
            <w:r w:rsidRPr="009F203A">
              <w:rPr>
                <w:rFonts w:cs="Arial"/>
              </w:rPr>
              <w:t>).</w:t>
            </w:r>
          </w:p>
        </w:tc>
      </w:tr>
    </w:tbl>
    <w:p w14:paraId="245693CE" w14:textId="77777777" w:rsidR="00E51A1E" w:rsidRPr="009F203A" w:rsidRDefault="00E51A1E" w:rsidP="00E51A1E"/>
    <w:p w14:paraId="31C4006F" w14:textId="77777777" w:rsidR="00E51A1E" w:rsidRPr="009F203A" w:rsidRDefault="00E51A1E">
      <w:pPr>
        <w:spacing w:after="160" w:line="259" w:lineRule="auto"/>
        <w:jc w:val="left"/>
        <w:sectPr w:rsidR="00E51A1E" w:rsidRPr="009F203A" w:rsidSect="00E51A1E">
          <w:pgSz w:w="11906" w:h="16838"/>
          <w:pgMar w:top="1440" w:right="1440" w:bottom="1440" w:left="1440" w:header="708" w:footer="708" w:gutter="0"/>
          <w:cols w:space="708"/>
          <w:docGrid w:linePitch="360"/>
        </w:sectPr>
      </w:pPr>
    </w:p>
    <w:p w14:paraId="41250079" w14:textId="3C0F9A4B" w:rsidR="00D15034" w:rsidRPr="009F203A" w:rsidRDefault="00B250DF" w:rsidP="00AB5B88">
      <w:pPr>
        <w:pStyle w:val="Caption"/>
      </w:pPr>
      <w:bookmarkStart w:id="37" w:name="_Ref444695391"/>
      <w:r w:rsidRPr="009F203A">
        <w:lastRenderedPageBreak/>
        <w:t xml:space="preserve">Figure </w:t>
      </w:r>
      <w:r w:rsidR="00AE5329">
        <w:fldChar w:fldCharType="begin"/>
      </w:r>
      <w:r w:rsidR="00AE5329">
        <w:instrText xml:space="preserve"> SE</w:instrText>
      </w:r>
      <w:r w:rsidR="00AE5329">
        <w:instrText xml:space="preserve">Q Figure \* ARABIC </w:instrText>
      </w:r>
      <w:r w:rsidR="00AE5329">
        <w:fldChar w:fldCharType="separate"/>
      </w:r>
      <w:r w:rsidR="000A6D57" w:rsidRPr="009F203A">
        <w:rPr>
          <w:noProof/>
        </w:rPr>
        <w:t>1</w:t>
      </w:r>
      <w:r w:rsidR="00AE5329">
        <w:rPr>
          <w:noProof/>
        </w:rPr>
        <w:fldChar w:fldCharType="end"/>
      </w:r>
      <w:bookmarkEnd w:id="37"/>
      <w:r w:rsidRPr="009F203A">
        <w:t>. Summary of the process of assessing risk of bias in a systematic review of non-randomized studies of interventions (NRSI)</w:t>
      </w:r>
    </w:p>
    <w:p w14:paraId="38ADD52B" w14:textId="400238F3" w:rsidR="00B01EBE" w:rsidRPr="009F203A" w:rsidRDefault="00B32A35" w:rsidP="00F55C7E">
      <w:r w:rsidRPr="009F203A">
        <w:rPr>
          <w:noProof/>
          <w:lang w:val="en-GB" w:eastAsia="en-GB"/>
        </w:rPr>
        <w:drawing>
          <wp:inline distT="0" distB="0" distL="0" distR="0" wp14:anchorId="15247D01" wp14:editId="5BC4BE35">
            <wp:extent cx="7515225" cy="52578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15225" cy="5257800"/>
                    </a:xfrm>
                    <a:prstGeom prst="rect">
                      <a:avLst/>
                    </a:prstGeom>
                    <a:noFill/>
                    <a:ln>
                      <a:noFill/>
                    </a:ln>
                  </pic:spPr>
                </pic:pic>
              </a:graphicData>
            </a:graphic>
          </wp:inline>
        </w:drawing>
      </w:r>
    </w:p>
    <w:p w14:paraId="7FD7A065" w14:textId="77777777" w:rsidR="00B01EBE" w:rsidRPr="009F203A" w:rsidRDefault="00B01EBE" w:rsidP="00F55C7E">
      <w:pPr>
        <w:sectPr w:rsidR="00B01EBE" w:rsidRPr="009F203A" w:rsidSect="00877E2A">
          <w:pgSz w:w="16838" w:h="11906" w:orient="landscape"/>
          <w:pgMar w:top="1440" w:right="1440" w:bottom="1440" w:left="1440" w:header="708" w:footer="708" w:gutter="0"/>
          <w:cols w:space="708"/>
          <w:docGrid w:linePitch="360"/>
        </w:sectPr>
      </w:pPr>
    </w:p>
    <w:p w14:paraId="29CFFDD5" w14:textId="77777777" w:rsidR="00401D2F" w:rsidRPr="009F203A" w:rsidRDefault="00401D2F" w:rsidP="00401D2F">
      <w:pPr>
        <w:pStyle w:val="Title"/>
        <w:rPr>
          <w:b w:val="0"/>
        </w:rPr>
      </w:pPr>
      <w:r w:rsidRPr="009F203A">
        <w:rPr>
          <w:b w:val="0"/>
        </w:rPr>
        <w:lastRenderedPageBreak/>
        <w:t>Online supplement</w:t>
      </w:r>
    </w:p>
    <w:p w14:paraId="7CF53D5D" w14:textId="77777777" w:rsidR="00FB3F0E" w:rsidRPr="009F203A" w:rsidRDefault="00FB3F0E" w:rsidP="00FB3F0E"/>
    <w:p w14:paraId="3BC3775F" w14:textId="304FA39C" w:rsidR="00627CBF" w:rsidRPr="009F203A" w:rsidRDefault="0009049E" w:rsidP="00627CBF">
      <w:pPr>
        <w:pStyle w:val="Title"/>
      </w:pPr>
      <w:r w:rsidRPr="009F203A">
        <w:t>T</w:t>
      </w:r>
      <w:r w:rsidR="00FB3F0E" w:rsidRPr="009F203A">
        <w:t>he seven domains of bias addressed in the ROBINS-I assessment tool</w:t>
      </w:r>
    </w:p>
    <w:p w14:paraId="54C73900" w14:textId="77777777" w:rsidR="00627CBF" w:rsidRPr="009F203A" w:rsidRDefault="00627CBF" w:rsidP="00627CBF">
      <w:pPr>
        <w:pStyle w:val="Heading2"/>
      </w:pPr>
      <w:r w:rsidRPr="009F203A">
        <w:t>Confounding</w:t>
      </w:r>
    </w:p>
    <w:p w14:paraId="79E28565" w14:textId="45819880" w:rsidR="00627CBF" w:rsidRPr="009F203A" w:rsidRDefault="00627CBF" w:rsidP="00627CBF">
      <w:pPr>
        <w:tabs>
          <w:tab w:val="left" w:pos="960"/>
        </w:tabs>
        <w:autoSpaceDE w:val="0"/>
        <w:autoSpaceDN w:val="0"/>
        <w:adjustRightInd w:val="0"/>
        <w:spacing w:after="80"/>
        <w:rPr>
          <w:rFonts w:cs="Arial"/>
        </w:rPr>
      </w:pPr>
      <w:r w:rsidRPr="009F203A">
        <w:rPr>
          <w:rFonts w:cs="Arial"/>
        </w:rPr>
        <w:t>(Related terms: Selection bias as it is sometimes used in relation to clinical trials; Allocation bias; Case-mix bias; Channelling bias.)</w:t>
      </w:r>
    </w:p>
    <w:p w14:paraId="02247014" w14:textId="77777777" w:rsidR="00627CBF" w:rsidRPr="009F203A" w:rsidRDefault="00627CBF" w:rsidP="00627CBF">
      <w:pPr>
        <w:tabs>
          <w:tab w:val="left" w:pos="960"/>
        </w:tabs>
        <w:autoSpaceDE w:val="0"/>
        <w:autoSpaceDN w:val="0"/>
        <w:adjustRightInd w:val="0"/>
        <w:spacing w:after="80"/>
        <w:rPr>
          <w:rFonts w:cs="Arial"/>
        </w:rPr>
      </w:pPr>
      <w:r w:rsidRPr="009F203A">
        <w:rPr>
          <w:rFonts w:cs="Arial"/>
        </w:rPr>
        <w:t xml:space="preserve">In contrast to randomized trials, the characteristics of participants in NRSI will typically differ between intervention groups. The assessment of risk of bias arising from uncontrolled confounding is therefore a major component of ROBINS-I. Confounding of intervention effects occurs when one or more prognostic variables (variables that predict the outcome of interest) also predict whether an individual receives one or the other of the interventions of interest. </w:t>
      </w:r>
    </w:p>
    <w:p w14:paraId="4AEC5075" w14:textId="1FD8D781" w:rsidR="00627CBF" w:rsidRPr="009F203A" w:rsidRDefault="00627CBF" w:rsidP="00627CBF">
      <w:pPr>
        <w:tabs>
          <w:tab w:val="left" w:pos="960"/>
        </w:tabs>
        <w:autoSpaceDE w:val="0"/>
        <w:autoSpaceDN w:val="0"/>
        <w:adjustRightInd w:val="0"/>
        <w:spacing w:after="80"/>
        <w:rPr>
          <w:rFonts w:cs="Arial"/>
        </w:rPr>
      </w:pPr>
      <w:r w:rsidRPr="009F203A">
        <w:rPr>
          <w:rFonts w:cs="Arial"/>
        </w:rPr>
        <w:t>Baseline confounding, which occurs when one or more prognostic variables predicts the intervention received at start of follow up</w:t>
      </w:r>
      <w:r w:rsidR="002A58A5" w:rsidRPr="009F203A">
        <w:rPr>
          <w:rFonts w:cs="Arial"/>
        </w:rPr>
        <w:t xml:space="preserve">, </w:t>
      </w:r>
      <w:r w:rsidRPr="009F203A">
        <w:rPr>
          <w:rFonts w:cs="Arial"/>
        </w:rPr>
        <w:t xml:space="preserve">is likely to be an issue in most NRSI. For example, a non-randomized study comparing two antiretroviral drug regimens should control for CD4 cell count measured before the </w:t>
      </w:r>
      <w:r w:rsidR="00403760" w:rsidRPr="009F203A">
        <w:rPr>
          <w:rFonts w:cs="Arial"/>
        </w:rPr>
        <w:t xml:space="preserve">start </w:t>
      </w:r>
      <w:r w:rsidRPr="009F203A">
        <w:rPr>
          <w:rFonts w:cs="Arial"/>
        </w:rPr>
        <w:t xml:space="preserve">of antiretroviral therapy, because this is strongly prognostic for AIDS and death and is likely to influence choice of regimen. Appropriate methods to control for measured confounders include stratification, regression, matching, standardization, </w:t>
      </w:r>
      <w:r w:rsidR="00A47228" w:rsidRPr="009F203A">
        <w:rPr>
          <w:rFonts w:cs="Arial"/>
        </w:rPr>
        <w:t xml:space="preserve">g-estimation, </w:t>
      </w:r>
      <w:r w:rsidRPr="009F203A">
        <w:rPr>
          <w:rFonts w:cs="Arial"/>
        </w:rPr>
        <w:t>and inverse probability weighting. They may control for individual variables or for the estimated propensity score.</w:t>
      </w:r>
    </w:p>
    <w:p w14:paraId="66D78440" w14:textId="483748CC" w:rsidR="00627CBF" w:rsidRPr="009F203A" w:rsidRDefault="00627CBF" w:rsidP="00627CBF">
      <w:pPr>
        <w:tabs>
          <w:tab w:val="left" w:pos="960"/>
        </w:tabs>
        <w:autoSpaceDE w:val="0"/>
        <w:autoSpaceDN w:val="0"/>
        <w:adjustRightInd w:val="0"/>
        <w:spacing w:after="80"/>
        <w:rPr>
          <w:rFonts w:cs="Arial"/>
        </w:rPr>
      </w:pPr>
      <w:r w:rsidRPr="009F203A">
        <w:rPr>
          <w:rFonts w:cs="Arial"/>
        </w:rPr>
        <w:t>ROBINS-I also addresses time-varying confounding.</w:t>
      </w:r>
      <w:r w:rsidR="00297347" w:rsidRPr="009F203A">
        <w:rPr>
          <w:rFonts w:cs="Arial"/>
          <w:vertAlign w:val="superscript"/>
        </w:rPr>
        <w:t>1</w:t>
      </w:r>
      <w:r w:rsidRPr="009F203A">
        <w:rPr>
          <w:rFonts w:cs="Arial"/>
        </w:rPr>
        <w:t xml:space="preserve"> This only needs to be considered in studies that partition follow up time for individual participants into time spent in different intervention groups. Time-varying confounding occurs when the intervention received can change over time (</w:t>
      </w:r>
      <w:r w:rsidR="00A47228" w:rsidRPr="009F203A">
        <w:rPr>
          <w:rFonts w:cs="Arial"/>
        </w:rPr>
        <w:t xml:space="preserve">for example, </w:t>
      </w:r>
      <w:r w:rsidRPr="009F203A">
        <w:rPr>
          <w:rFonts w:cs="Arial"/>
        </w:rPr>
        <w:t xml:space="preserve">if individuals switch between the interventions being compared), and when post-baseline prognostic factors affect the intervention received after baseline. For example, CD4 cell count measured after </w:t>
      </w:r>
      <w:r w:rsidR="00403760" w:rsidRPr="009F203A">
        <w:rPr>
          <w:rFonts w:cs="Arial"/>
        </w:rPr>
        <w:t xml:space="preserve">start </w:t>
      </w:r>
      <w:r w:rsidRPr="009F203A">
        <w:rPr>
          <w:rFonts w:cs="Arial"/>
        </w:rPr>
        <w:t>of antiretroviral therapy (a post-baseline prognostic variable) might influence switches between the regimens of interest.</w:t>
      </w:r>
      <w:r w:rsidR="00297347" w:rsidRPr="009F203A">
        <w:rPr>
          <w:rFonts w:cs="Arial"/>
          <w:noProof/>
          <w:vertAlign w:val="superscript"/>
        </w:rPr>
        <w:t>2</w:t>
      </w:r>
      <w:r w:rsidRPr="009F203A">
        <w:rPr>
          <w:rFonts w:cs="Arial"/>
        </w:rPr>
        <w:t xml:space="preserve"> When post-baseline prognostic variables are affected by the interventions themselves (for example, antiretroviral regimen may influence post-baseline CD4 count), conventional adjustment for them in statistical analyses is not appropriate as a means of controlling for confounding.</w:t>
      </w:r>
      <w:r w:rsidR="00297347" w:rsidRPr="009F203A">
        <w:rPr>
          <w:rFonts w:cs="Arial"/>
          <w:noProof/>
          <w:vertAlign w:val="superscript"/>
        </w:rPr>
        <w:t>2</w:t>
      </w:r>
      <w:r w:rsidRPr="009F203A">
        <w:rPr>
          <w:rFonts w:cs="Arial"/>
          <w:noProof/>
          <w:vertAlign w:val="superscript"/>
        </w:rPr>
        <w:t>-3</w:t>
      </w:r>
      <w:r w:rsidRPr="009F203A">
        <w:rPr>
          <w:rFonts w:cs="Arial"/>
        </w:rPr>
        <w:t xml:space="preserve"> Note that when individuals switch between the interventions being compared the effect of interest is </w:t>
      </w:r>
      <w:r w:rsidR="00757EBE" w:rsidRPr="009F203A">
        <w:rPr>
          <w:rFonts w:cs="Arial"/>
        </w:rPr>
        <w:t xml:space="preserve">that of </w:t>
      </w:r>
      <w:r w:rsidR="00403760" w:rsidRPr="009F203A">
        <w:rPr>
          <w:rFonts w:cs="Arial"/>
        </w:rPr>
        <w:t xml:space="preserve">starting </w:t>
      </w:r>
      <w:r w:rsidR="00757EBE" w:rsidRPr="009F203A">
        <w:rPr>
          <w:rFonts w:cs="Arial"/>
        </w:rPr>
        <w:t>and adhering to intervention</w:t>
      </w:r>
      <w:r w:rsidRPr="009F203A">
        <w:rPr>
          <w:rFonts w:cs="Arial"/>
        </w:rPr>
        <w:t xml:space="preserve">, not the effect of </w:t>
      </w:r>
      <w:r w:rsidR="00757EBE" w:rsidRPr="009F203A">
        <w:rPr>
          <w:rFonts w:cs="Arial"/>
        </w:rPr>
        <w:t xml:space="preserve">assignment to </w:t>
      </w:r>
      <w:r w:rsidRPr="009F203A">
        <w:rPr>
          <w:rFonts w:cs="Arial"/>
        </w:rPr>
        <w:t>intervention.</w:t>
      </w:r>
    </w:p>
    <w:p w14:paraId="74F983BB" w14:textId="77777777" w:rsidR="00627CBF" w:rsidRPr="009F203A" w:rsidRDefault="00627CBF" w:rsidP="00627CBF">
      <w:pPr>
        <w:pStyle w:val="Heading2"/>
      </w:pPr>
      <w:r w:rsidRPr="009F203A">
        <w:t>Selection bias</w:t>
      </w:r>
    </w:p>
    <w:p w14:paraId="233FA023" w14:textId="77777777" w:rsidR="00627CBF" w:rsidRPr="009F203A" w:rsidRDefault="00627CBF" w:rsidP="00627CBF">
      <w:pPr>
        <w:tabs>
          <w:tab w:val="left" w:pos="960"/>
        </w:tabs>
        <w:autoSpaceDE w:val="0"/>
        <w:autoSpaceDN w:val="0"/>
        <w:adjustRightInd w:val="0"/>
        <w:rPr>
          <w:rFonts w:cs="Arial"/>
        </w:rPr>
      </w:pPr>
      <w:r w:rsidRPr="009F203A">
        <w:rPr>
          <w:rFonts w:cs="Arial"/>
        </w:rPr>
        <w:t>(Related terms: Selection bias as usually used in relation to observational studies and sometimes used in relation to clinical trials; Inception bias; Lead-time bias; Immortal time bias.)</w:t>
      </w:r>
    </w:p>
    <w:p w14:paraId="5AEF144A" w14:textId="0BF09826" w:rsidR="00627CBF" w:rsidRPr="009F203A" w:rsidRDefault="00627CBF" w:rsidP="00627CBF">
      <w:pPr>
        <w:tabs>
          <w:tab w:val="left" w:pos="960"/>
        </w:tabs>
        <w:autoSpaceDE w:val="0"/>
        <w:autoSpaceDN w:val="0"/>
        <w:adjustRightInd w:val="0"/>
        <w:rPr>
          <w:rFonts w:cs="Arial"/>
        </w:rPr>
      </w:pPr>
      <w:r w:rsidRPr="009F203A">
        <w:rPr>
          <w:rFonts w:cs="Arial"/>
        </w:rPr>
        <w:t xml:space="preserve">When exclusion of some eligible participants, or the initial follow up time of some participants, or some outcome events, is related to both intervention and outcome, there will be an association between interventions and outcome even if the effects of the interventions are identical. </w:t>
      </w:r>
      <w:r w:rsidRPr="009F203A">
        <w:t>This type of bias is called selection bias</w:t>
      </w:r>
      <w:r w:rsidRPr="009F203A">
        <w:rPr>
          <w:noProof/>
          <w:vertAlign w:val="superscript"/>
        </w:rPr>
        <w:t>2</w:t>
      </w:r>
      <w:r w:rsidRPr="009F203A">
        <w:t xml:space="preserve"> and is distinct from </w:t>
      </w:r>
      <w:r w:rsidRPr="009F203A">
        <w:rPr>
          <w:rFonts w:cs="Arial"/>
        </w:rPr>
        <w:t>confounding, although the terms are sometimes confused. As an example, studies of folate supplementation to prevent neural tube defects were biased because they were restricted to live births.</w:t>
      </w:r>
      <w:r w:rsidRPr="009F203A">
        <w:rPr>
          <w:rFonts w:cs="Arial"/>
          <w:noProof/>
          <w:vertAlign w:val="superscript"/>
        </w:rPr>
        <w:t>4</w:t>
      </w:r>
      <w:r w:rsidRPr="009F203A">
        <w:rPr>
          <w:rFonts w:cs="Arial"/>
        </w:rPr>
        <w:t xml:space="preserve"> The bias arises because stillbirths and therapeutic abortions (which were excluded from the sample), are related to both the intervention and the outcome.</w:t>
      </w:r>
      <w:r w:rsidR="00297347" w:rsidRPr="009F203A">
        <w:rPr>
          <w:rFonts w:cs="Arial"/>
          <w:noProof/>
          <w:vertAlign w:val="superscript"/>
        </w:rPr>
        <w:t>2</w:t>
      </w:r>
      <w:r w:rsidRPr="009F203A">
        <w:rPr>
          <w:rFonts w:cs="Arial"/>
          <w:noProof/>
          <w:vertAlign w:val="superscript"/>
        </w:rPr>
        <w:t xml:space="preserve"> 4</w:t>
      </w:r>
      <w:r w:rsidRPr="009F203A">
        <w:rPr>
          <w:rFonts w:cs="Arial"/>
        </w:rPr>
        <w:t xml:space="preserve"> Another example is that the apparently increased risk of venous thromboembolism with the newer oral contraceptive progestogens when investigated in NRSI.</w:t>
      </w:r>
      <w:r w:rsidRPr="009F203A">
        <w:rPr>
          <w:rFonts w:cs="Arial"/>
          <w:noProof/>
          <w:vertAlign w:val="superscript"/>
        </w:rPr>
        <w:t>5 6</w:t>
      </w:r>
      <w:r w:rsidRPr="009F203A">
        <w:rPr>
          <w:rFonts w:cs="Arial"/>
        </w:rPr>
        <w:t xml:space="preserve"> Users of the newer agents had started treatment more recently than users of older agents and the risk of venous thromboembolism is greatest early in the course of treatment. </w:t>
      </w:r>
      <w:r w:rsidRPr="009F203A">
        <w:rPr>
          <w:rFonts w:cs="Arial"/>
          <w:vertAlign w:val="superscript"/>
        </w:rPr>
        <w:t xml:space="preserve"> </w:t>
      </w:r>
      <w:r w:rsidRPr="009F203A">
        <w:rPr>
          <w:rFonts w:cs="Arial"/>
        </w:rPr>
        <w:t xml:space="preserve">Contemporary methodological standards emphasize the importance both of identifying cohorts of new users of health technologies </w:t>
      </w:r>
      <w:r w:rsidRPr="009F203A">
        <w:rPr>
          <w:rFonts w:cs="Arial"/>
        </w:rPr>
        <w:lastRenderedPageBreak/>
        <w:t xml:space="preserve">and of commencing follow-up from the date of the treatment decision, not commencement of treatment, in order to avoid </w:t>
      </w:r>
      <w:r w:rsidR="00AE7CFC" w:rsidRPr="009F203A">
        <w:rPr>
          <w:rFonts w:cs="Arial"/>
        </w:rPr>
        <w:t xml:space="preserve">biases like </w:t>
      </w:r>
      <w:r w:rsidRPr="009F203A">
        <w:rPr>
          <w:rFonts w:cs="Arial"/>
        </w:rPr>
        <w:t>the so-called “immortal time bias”.</w:t>
      </w:r>
      <w:r w:rsidRPr="009F203A">
        <w:rPr>
          <w:rFonts w:cs="Arial"/>
          <w:noProof/>
          <w:vertAlign w:val="superscript"/>
        </w:rPr>
        <w:t>5 7</w:t>
      </w:r>
    </w:p>
    <w:p w14:paraId="20EA2FDB" w14:textId="77777777" w:rsidR="00627CBF" w:rsidRPr="009F203A" w:rsidRDefault="00627CBF" w:rsidP="00627CBF">
      <w:pPr>
        <w:tabs>
          <w:tab w:val="left" w:pos="960"/>
        </w:tabs>
        <w:autoSpaceDE w:val="0"/>
        <w:autoSpaceDN w:val="0"/>
        <w:adjustRightInd w:val="0"/>
      </w:pPr>
      <w:r w:rsidRPr="009F203A">
        <w:rPr>
          <w:rFonts w:cs="Arial"/>
        </w:rPr>
        <w:t>Our use of the term selection bias refers only to biases that are internal to the study, and not to issues of indirectness (generalizability, applicability or transferability to people who were excluded from the study).</w:t>
      </w:r>
      <w:r w:rsidRPr="009F203A">
        <w:rPr>
          <w:rFonts w:cs="Arial"/>
          <w:noProof/>
          <w:vertAlign w:val="superscript"/>
        </w:rPr>
        <w:t>8</w:t>
      </w:r>
      <w:r w:rsidRPr="009F203A">
        <w:rPr>
          <w:rFonts w:cs="Arial"/>
        </w:rPr>
        <w:t xml:space="preserve"> For example, restricting the study to individuals free of comorbidities may limit the generalizability of its findings to clinical practice, where comorbidities are common.</w:t>
      </w:r>
      <w:r w:rsidRPr="009F203A">
        <w:rPr>
          <w:rFonts w:cs="Arial"/>
          <w:noProof/>
          <w:vertAlign w:val="superscript"/>
        </w:rPr>
        <w:t>9</w:t>
      </w:r>
      <w:r w:rsidRPr="009F203A">
        <w:rPr>
          <w:rFonts w:cs="Arial"/>
        </w:rPr>
        <w:t xml:space="preserve"> However it does not bias the estimated effect of intervention, compared to a target trial in which participants were free of comorbidities.</w:t>
      </w:r>
    </w:p>
    <w:p w14:paraId="533A9749" w14:textId="77777777" w:rsidR="00627CBF" w:rsidRPr="009F203A" w:rsidRDefault="00627CBF" w:rsidP="00627CBF">
      <w:pPr>
        <w:pStyle w:val="Heading2"/>
      </w:pPr>
      <w:r w:rsidRPr="009F203A">
        <w:t>Bias in measurement of interventions</w:t>
      </w:r>
    </w:p>
    <w:p w14:paraId="09CAA43D" w14:textId="77777777" w:rsidR="00627CBF" w:rsidRPr="009F203A" w:rsidRDefault="00627CBF" w:rsidP="00627CBF">
      <w:r w:rsidRPr="009F203A">
        <w:t xml:space="preserve">(Related terms: </w:t>
      </w:r>
      <w:r w:rsidRPr="009F203A">
        <w:rPr>
          <w:rFonts w:cs="Arial"/>
        </w:rPr>
        <w:t>Misclassification bias; Information bias; Recall bias; Measurement bias; Observer bias.</w:t>
      </w:r>
      <w:r w:rsidRPr="009F203A">
        <w:t>)</w:t>
      </w:r>
    </w:p>
    <w:p w14:paraId="3E0B6E09" w14:textId="77777777" w:rsidR="00627CBF" w:rsidRPr="009F203A" w:rsidRDefault="00627CBF" w:rsidP="00627CBF">
      <w:r w:rsidRPr="009F203A">
        <w:t>Misclassification of assignment to intervention is seldom a problem in randomized trials, but misclassification of intervention received may occur in NRSI. For example, the absence of a record of vaccination does not guarantee that no vaccination was administered. Non-differential misclassification is unrelated to the outcome and will usually bias the estimated effect of intervention towards the null. Differential misclassification occurs when misclassification of intervention status is related to the outcome or the risk of the outcome, and is likely to lead to bias. It is therefore important that, wherever possible, interventions are defined and categorized without knowledge of subsequent outcomes. A well-known example is recall bias in a case-control study, whereby knowledge of case-control status may affect recall of previous intervention. Differential misclassification can also occur in cohort studies, if information (or availability of information) on intervention status is influenced by outcomes. For example, in a cohort study of elderly people in which the outcome is dementia, some participants may have had mild cognitive impairment at inception. The recall of previous interventions at study inception may be affected in these participants.</w:t>
      </w:r>
    </w:p>
    <w:p w14:paraId="578919BF" w14:textId="77777777" w:rsidR="00627CBF" w:rsidRPr="009F203A" w:rsidRDefault="00627CBF" w:rsidP="00627CBF">
      <w:pPr>
        <w:pStyle w:val="Heading2"/>
      </w:pPr>
      <w:r w:rsidRPr="009F203A">
        <w:t>Bias due to deviations from intended interventions</w:t>
      </w:r>
    </w:p>
    <w:p w14:paraId="41ADA35B" w14:textId="77777777" w:rsidR="00627CBF" w:rsidRPr="009F203A" w:rsidRDefault="00627CBF" w:rsidP="00627CBF">
      <w:r w:rsidRPr="009F203A">
        <w:t>(Related terms: Performance bias; Time-varying confounding)</w:t>
      </w:r>
    </w:p>
    <w:p w14:paraId="3D60B446" w14:textId="3C30C09E" w:rsidR="00627CBF" w:rsidRPr="009F203A" w:rsidRDefault="00627CBF" w:rsidP="00627CBF">
      <w:r w:rsidRPr="009F203A">
        <w:t>This domain (sometimes known as “performance bias”)</w:t>
      </w:r>
      <w:r w:rsidRPr="009F203A">
        <w:rPr>
          <w:noProof/>
          <w:vertAlign w:val="superscript"/>
        </w:rPr>
        <w:t>10</w:t>
      </w:r>
      <w:r w:rsidRPr="009F203A">
        <w:t xml:space="preserve"> relates to biases that arise when there are systematic differences between the care provided to </w:t>
      </w:r>
      <w:r w:rsidR="008F6ECB" w:rsidRPr="009F203A">
        <w:t xml:space="preserve">experimental </w:t>
      </w:r>
      <w:r w:rsidRPr="009F203A">
        <w:t xml:space="preserve">intervention and comparator groups, beyond the assigned interventions. Bias may occur when these differences arise because of knowledge of the intervention applied and the expectation of finding a difference between </w:t>
      </w:r>
      <w:r w:rsidR="008F6ECB" w:rsidRPr="009F203A">
        <w:t xml:space="preserve">experimental </w:t>
      </w:r>
      <w:r w:rsidRPr="009F203A">
        <w:t>intervention and comparator consistent with the hypothesis being tested in the study. Deviations from intended interventions may arise because an intervention was not implemented successfully (for example if laboratory errors meant that the drugs administered did not have the intended formulation), because participants did not adhere to interventions, or because important co-interventions were not balanced between intervention groups.</w:t>
      </w:r>
    </w:p>
    <w:p w14:paraId="41F0AF95" w14:textId="137082B4" w:rsidR="00627CBF" w:rsidRPr="009F203A" w:rsidRDefault="00627CBF" w:rsidP="00627CBF">
      <w:r w:rsidRPr="009F203A">
        <w:t>Whether non-adherence or co-interventions lead to bias depends on the effect of interest: they will not lead to bias in the effect of assignment to intervention. By contrast, bias will arise if we are interested in the effect</w:t>
      </w:r>
      <w:r w:rsidR="00757EBE" w:rsidRPr="009F203A">
        <w:t xml:space="preserve"> of </w:t>
      </w:r>
      <w:r w:rsidR="00403760" w:rsidRPr="009F203A">
        <w:t>starting and adhering</w:t>
      </w:r>
      <w:r w:rsidR="00757EBE" w:rsidRPr="009F203A">
        <w:t xml:space="preserve"> to intervention</w:t>
      </w:r>
      <w:r w:rsidRPr="009F203A">
        <w:t xml:space="preserve">, which is often the case when investigating adverse effects of drugs. </w:t>
      </w:r>
      <w:r w:rsidR="004729BB" w:rsidRPr="009F203A">
        <w:t>For example, an open-label study compared respiratory tract infection (RTI) rates after minimally invasive or open surgery for oesophageal cancer. There were two important differences between intervention groups in the delivery of co-interventions. First, one-lung mechanical ventilation (which is thought to increase respiratory complications, including RTIs) was used in the open surgery group, whereas the minimally invasive group underwent two-lung ventilation. Second, epidural analgesia was used more frequently in the open surgery group: patients with epidurals are generally less mobile and thus at increased risk of developing an RTI</w:t>
      </w:r>
      <w:r w:rsidRPr="009F203A">
        <w:t>.</w:t>
      </w:r>
    </w:p>
    <w:p w14:paraId="498CABEA" w14:textId="77777777" w:rsidR="00627CBF" w:rsidRPr="009F203A" w:rsidRDefault="00627CBF" w:rsidP="00627CBF">
      <w:r w:rsidRPr="009F203A">
        <w:lastRenderedPageBreak/>
        <w:t xml:space="preserve">Note that some deviations from intervention happen during usual clinical care (for example, cessation of a drug intervention because of acute toxicity), and can be considered to be part of the intended intervention. </w:t>
      </w:r>
    </w:p>
    <w:p w14:paraId="34AC001B" w14:textId="77777777" w:rsidR="00627CBF" w:rsidRPr="009F203A" w:rsidRDefault="00627CBF" w:rsidP="00627CBF">
      <w:pPr>
        <w:pStyle w:val="Heading2"/>
      </w:pPr>
      <w:r w:rsidRPr="009F203A">
        <w:t>Bias due to missing data</w:t>
      </w:r>
    </w:p>
    <w:p w14:paraId="458CEC51" w14:textId="77777777" w:rsidR="00627CBF" w:rsidRPr="009F203A" w:rsidRDefault="00627CBF" w:rsidP="00627CBF">
      <w:r w:rsidRPr="009F203A">
        <w:t xml:space="preserve">(Related terms: </w:t>
      </w:r>
      <w:r w:rsidRPr="009F203A">
        <w:rPr>
          <w:rFonts w:cs="Arial"/>
        </w:rPr>
        <w:t>Attrition bias; Selection bias as it is sometimes used in relation to observational studies</w:t>
      </w:r>
      <w:r w:rsidRPr="009F203A">
        <w:t>)</w:t>
      </w:r>
    </w:p>
    <w:p w14:paraId="4A52B777" w14:textId="77777777" w:rsidR="00627CBF" w:rsidRPr="009F203A" w:rsidRDefault="00627CBF" w:rsidP="00627CBF">
      <w:r w:rsidRPr="009F203A">
        <w:t>Reasons for missing data include attrition (loss to follow up), missed appointments, incomplete data collection and participants being excluded from analysis by primary investigators. In NRSI, data may be missing for interventions received, confounders or outcome measurements. Differences between intervention groups in the extent of and reasons for missing data are key.</w:t>
      </w:r>
      <w:r w:rsidRPr="009F203A">
        <w:rPr>
          <w:noProof/>
          <w:vertAlign w:val="superscript"/>
        </w:rPr>
        <w:t>11</w:t>
      </w:r>
      <w:r w:rsidRPr="009F203A">
        <w:t xml:space="preserve"> If the proportion of missing data is low and the reasons for missing data are similar across intervention groups, then the risk of bias is likely to be low. As the proportion of missing data rises, differences in treatment response between available and missing participants may increase the potential for bias.</w:t>
      </w:r>
    </w:p>
    <w:p w14:paraId="62553A7A" w14:textId="77777777" w:rsidR="00627CBF" w:rsidRPr="009F203A" w:rsidRDefault="00627CBF" w:rsidP="00627CBF">
      <w:pPr>
        <w:pStyle w:val="Heading2"/>
      </w:pPr>
      <w:r w:rsidRPr="009F203A">
        <w:t>Bias in measurement of outcomes</w:t>
      </w:r>
    </w:p>
    <w:p w14:paraId="7AB149E3" w14:textId="77777777" w:rsidR="00627CBF" w:rsidRPr="009F203A" w:rsidRDefault="00627CBF" w:rsidP="00627CBF">
      <w:r w:rsidRPr="009F203A">
        <w:t xml:space="preserve">(Related terms: </w:t>
      </w:r>
      <w:r w:rsidRPr="009F203A">
        <w:rPr>
          <w:rFonts w:cs="Arial"/>
        </w:rPr>
        <w:t>Detection bias; Recall bias; Information bias; Misclassification bias; Observer bias; Measurement bias</w:t>
      </w:r>
      <w:r w:rsidRPr="009F203A">
        <w:t>)</w:t>
      </w:r>
    </w:p>
    <w:p w14:paraId="7E6C750F" w14:textId="77777777" w:rsidR="00627CBF" w:rsidRPr="009F203A" w:rsidRDefault="00627CBF" w:rsidP="00627CBF">
      <w:r w:rsidRPr="009F203A">
        <w:t>Bias may be introduced if outcomes are misclassified or measured with error.</w:t>
      </w:r>
      <w:r w:rsidRPr="009F203A">
        <w:rPr>
          <w:noProof/>
          <w:vertAlign w:val="superscript"/>
        </w:rPr>
        <w:t>12</w:t>
      </w:r>
      <w:r w:rsidRPr="009F203A">
        <w:t xml:space="preserve"> Misclassification or measurement error is non-differential if it is unrelated to the intervention received.</w:t>
      </w:r>
      <w:r w:rsidRPr="009F203A">
        <w:rPr>
          <w:noProof/>
          <w:vertAlign w:val="superscript"/>
        </w:rPr>
        <w:t>13</w:t>
      </w:r>
      <w:r w:rsidRPr="009F203A">
        <w:t xml:space="preserve"> Random errors that do not depend on the intervention or the outcome (non-differential measurement errors) will not necessarily cause bias. Differential measurement errors (those related to intervention status) will bias the estimated effect of intervention-outcome relationship.</w:t>
      </w:r>
      <w:r w:rsidRPr="009F203A">
        <w:rPr>
          <w:noProof/>
          <w:vertAlign w:val="superscript"/>
        </w:rPr>
        <w:t>11</w:t>
      </w:r>
      <w:r w:rsidRPr="009F203A">
        <w:t xml:space="preserve"> This is sometimes referred to as detection bias.</w:t>
      </w:r>
      <w:r w:rsidRPr="009F203A">
        <w:rPr>
          <w:noProof/>
          <w:vertAlign w:val="superscript"/>
        </w:rPr>
        <w:t>10</w:t>
      </w:r>
      <w:r w:rsidRPr="009F203A">
        <w:t xml:space="preserve"> Detection bias can arise when outcome assessors are aware of intervention status, particularly when the outcome is subjective, if different methods (or intensities of observation) are used to assess outcomes in different intervention groups, or if measurement errors are related to intervention status or effects (or to a confounder of the intervention-outcome relationship). Blinding of outcome assessors aims to prevent systematic differences in measurements between intervention groups. However, blinding is frequently not possible or not performed for practical reasons, and is much less common in NRSI than in randomized trials.</w:t>
      </w:r>
    </w:p>
    <w:p w14:paraId="21D3BA5C" w14:textId="77777777" w:rsidR="00627CBF" w:rsidRPr="009F203A" w:rsidRDefault="00627CBF" w:rsidP="00627CBF">
      <w:pPr>
        <w:pStyle w:val="Heading2"/>
      </w:pPr>
      <w:r w:rsidRPr="009F203A">
        <w:t>Bias in selection of the reported result</w:t>
      </w:r>
    </w:p>
    <w:p w14:paraId="52A12347" w14:textId="77777777" w:rsidR="00627CBF" w:rsidRPr="009F203A" w:rsidRDefault="00627CBF" w:rsidP="00627CBF">
      <w:r w:rsidRPr="009F203A">
        <w:t xml:space="preserve">(Related terms: </w:t>
      </w:r>
      <w:r w:rsidRPr="009F203A">
        <w:rPr>
          <w:rFonts w:cs="Arial"/>
        </w:rPr>
        <w:t>Outcome reporting bias; Analysis reporting bias</w:t>
      </w:r>
      <w:r w:rsidRPr="009F203A">
        <w:t>)</w:t>
      </w:r>
    </w:p>
    <w:p w14:paraId="579D6D3E" w14:textId="2D6F06D3" w:rsidR="00627CBF" w:rsidRPr="009F203A" w:rsidRDefault="00627CBF" w:rsidP="00627CBF">
      <w:r w:rsidRPr="009F203A">
        <w:t>Selective reporting will lead to bias if it is based on the direction, magnitude or statistical significance of intervention effect estimates.</w:t>
      </w:r>
      <w:r w:rsidRPr="009F203A">
        <w:rPr>
          <w:noProof/>
          <w:vertAlign w:val="superscript"/>
        </w:rPr>
        <w:t>14</w:t>
      </w:r>
      <w:r w:rsidRPr="009F203A">
        <w:t xml:space="preserve"> This last bias domain includes three types of selective reporting. Selective outcome reporting occurs when an effect estimate for a particular outcome measurement is selected from among multiple measurements, for example a measurement made at one of a number of time points or based on one of multiple pain scales. Selective analysis reporting occurs when the reported results are selected from intervention effects estimated in multiple ways, such as analyses of both change scores and post-intervention scores adjusted for baseline, or multiple analyses with adjustment for different sets of potential confounders. Finally, there may be selective reporting of a subgroup of participants, selected from a larger cohort, for which results are reported on the basis</w:t>
      </w:r>
      <w:r w:rsidR="003B12B9" w:rsidRPr="009F203A">
        <w:t xml:space="preserve"> of a more interesting finding.</w:t>
      </w:r>
    </w:p>
    <w:p w14:paraId="4D74D6D6" w14:textId="2DF5E7FE" w:rsidR="00627CBF" w:rsidRPr="009F203A" w:rsidRDefault="00627CBF" w:rsidP="00627CBF">
      <w:pPr>
        <w:pStyle w:val="Heading2"/>
      </w:pPr>
      <w:r w:rsidRPr="009F203A">
        <w:t>References for online supplement</w:t>
      </w:r>
    </w:p>
    <w:p w14:paraId="0BFCA0E2" w14:textId="3E6C5E71" w:rsidR="0013327A" w:rsidRPr="009F203A" w:rsidRDefault="00297347" w:rsidP="00627CBF">
      <w:pPr>
        <w:pStyle w:val="EndNoteBibliography"/>
        <w:spacing w:after="0"/>
        <w:ind w:left="720" w:hanging="720"/>
      </w:pPr>
      <w:r w:rsidRPr="009F203A">
        <w:t xml:space="preserve">1. </w:t>
      </w:r>
      <w:r w:rsidR="0013327A" w:rsidRPr="009F203A">
        <w:t>Hernán MA, Robins JM. Longitudinal causal inference. In: Wright JD, ed. International Encyclopedia of the Social &amp; Behavioral Sciences. Oxford, UK: Elsevier, 2015:340-44.</w:t>
      </w:r>
    </w:p>
    <w:p w14:paraId="653286B8" w14:textId="680FBA56" w:rsidR="00627CBF" w:rsidRPr="009F203A" w:rsidRDefault="00297347" w:rsidP="00627CBF">
      <w:pPr>
        <w:pStyle w:val="EndNoteBibliography"/>
        <w:spacing w:after="0"/>
        <w:ind w:left="720" w:hanging="720"/>
      </w:pPr>
      <w:r w:rsidRPr="009F203A">
        <w:lastRenderedPageBreak/>
        <w:t>2</w:t>
      </w:r>
      <w:r w:rsidR="00627CBF" w:rsidRPr="009F203A">
        <w:t>. Hernán MA, Hernandez-Diaz S, Werler MM, et al. Causal knowledge as a prerequisite for confounding evaluation: an application to birth defects epidemiology. Am J Epidemiol 2002;</w:t>
      </w:r>
      <w:r w:rsidR="00627CBF" w:rsidRPr="009F203A">
        <w:rPr>
          <w:b/>
        </w:rPr>
        <w:t>155</w:t>
      </w:r>
      <w:r w:rsidR="00627CBF" w:rsidRPr="009F203A">
        <w:t>(2):176-84.</w:t>
      </w:r>
    </w:p>
    <w:p w14:paraId="5E671B5B" w14:textId="4FDC330B" w:rsidR="00627CBF" w:rsidRPr="009F203A" w:rsidRDefault="00297347" w:rsidP="00627CBF">
      <w:pPr>
        <w:pStyle w:val="EndNoteBibliography"/>
        <w:spacing w:after="0"/>
        <w:ind w:left="720" w:hanging="720"/>
      </w:pPr>
      <w:r w:rsidRPr="009F203A">
        <w:t>3</w:t>
      </w:r>
      <w:r w:rsidR="00627CBF" w:rsidRPr="009F203A">
        <w:t>. Hernán MA, Hernandez-Diaz S, Robins JM. A structural approach to selection bias. Epidemiology 2004;</w:t>
      </w:r>
      <w:r w:rsidR="00627CBF" w:rsidRPr="009F203A">
        <w:rPr>
          <w:b/>
        </w:rPr>
        <w:t>15</w:t>
      </w:r>
      <w:r w:rsidR="00627CBF" w:rsidRPr="009F203A">
        <w:t>(5):615-25.</w:t>
      </w:r>
    </w:p>
    <w:p w14:paraId="47866C4B" w14:textId="77777777" w:rsidR="00627CBF" w:rsidRPr="009F203A" w:rsidRDefault="00627CBF" w:rsidP="00627CBF">
      <w:pPr>
        <w:pStyle w:val="EndNoteBibliography"/>
        <w:spacing w:after="0"/>
        <w:ind w:left="720" w:hanging="720"/>
      </w:pPr>
      <w:r w:rsidRPr="009F203A">
        <w:t>4. Velie EM, Shaw GM. Impact of prenatal diagnosis and elective termination on prevalence and risk estimates of neural tube defects in California, 1989-1991. Am J Epidemiol 1996;</w:t>
      </w:r>
      <w:r w:rsidRPr="009F203A">
        <w:rPr>
          <w:b/>
        </w:rPr>
        <w:t>144</w:t>
      </w:r>
      <w:r w:rsidRPr="009F203A">
        <w:t>(5):473-9.</w:t>
      </w:r>
    </w:p>
    <w:p w14:paraId="0AF54AD9" w14:textId="77777777" w:rsidR="00627CBF" w:rsidRPr="009F203A" w:rsidRDefault="00627CBF" w:rsidP="00627CBF">
      <w:pPr>
        <w:pStyle w:val="EndNoteBibliography"/>
        <w:spacing w:after="0"/>
        <w:ind w:left="720" w:hanging="720"/>
      </w:pPr>
      <w:r w:rsidRPr="009F203A">
        <w:t>5. Ray WA. Evaluating medication effects outside of clinical trials: new-user designs. Am J Epidemiol 2003;</w:t>
      </w:r>
      <w:r w:rsidRPr="009F203A">
        <w:rPr>
          <w:b/>
        </w:rPr>
        <w:t>158</w:t>
      </w:r>
      <w:r w:rsidRPr="009F203A">
        <w:t>(9):915-20.</w:t>
      </w:r>
    </w:p>
    <w:p w14:paraId="7F4512E3" w14:textId="77777777" w:rsidR="00627CBF" w:rsidRPr="009F203A" w:rsidRDefault="00627CBF" w:rsidP="00627CBF">
      <w:pPr>
        <w:pStyle w:val="EndNoteBibliography"/>
        <w:spacing w:after="0"/>
        <w:ind w:left="720" w:hanging="720"/>
      </w:pPr>
      <w:r w:rsidRPr="009F203A">
        <w:t>6. Suissa S, Spitzer WO, Rainville B, et al. Recurrent use of newer oral contraceptives and the risk of venous thromboembolism. Hum Reprod 2000;</w:t>
      </w:r>
      <w:r w:rsidRPr="009F203A">
        <w:rPr>
          <w:b/>
        </w:rPr>
        <w:t>15</w:t>
      </w:r>
      <w:r w:rsidRPr="009F203A">
        <w:t>(4):817-21.</w:t>
      </w:r>
    </w:p>
    <w:p w14:paraId="17F2872D" w14:textId="77777777" w:rsidR="00627CBF" w:rsidRPr="009F203A" w:rsidRDefault="00627CBF" w:rsidP="00627CBF">
      <w:pPr>
        <w:pStyle w:val="EndNoteBibliography"/>
        <w:spacing w:after="0"/>
        <w:ind w:left="720" w:hanging="720"/>
      </w:pPr>
      <w:r w:rsidRPr="009F203A">
        <w:t>7. Suissa S. Immortal time bias in pharmaco-epidemiology. Am J Epidemiol 2008;</w:t>
      </w:r>
      <w:r w:rsidRPr="009F203A">
        <w:rPr>
          <w:b/>
        </w:rPr>
        <w:t>167</w:t>
      </w:r>
      <w:r w:rsidRPr="009F203A">
        <w:t>(4):492-9.</w:t>
      </w:r>
    </w:p>
    <w:p w14:paraId="4E3894CD" w14:textId="77777777" w:rsidR="00627CBF" w:rsidRPr="009F203A" w:rsidRDefault="00627CBF" w:rsidP="00627CBF">
      <w:pPr>
        <w:pStyle w:val="EndNoteBibliography"/>
        <w:spacing w:after="0"/>
        <w:ind w:left="720" w:hanging="720"/>
      </w:pPr>
      <w:r w:rsidRPr="009F203A">
        <w:t>8. Schunemann HJ, Tugwell P, Reeves BC, et al. Non-randomized studies as a source of complementary, sequential or replacement evidence for randomized controlled trials in systematic reviews on the effects of interventions. Res Synth Methods 2013;</w:t>
      </w:r>
      <w:r w:rsidRPr="009F203A">
        <w:rPr>
          <w:b/>
        </w:rPr>
        <w:t>4</w:t>
      </w:r>
      <w:r w:rsidRPr="009F203A">
        <w:t>(1):49-62.</w:t>
      </w:r>
    </w:p>
    <w:p w14:paraId="6BB152F0" w14:textId="77777777" w:rsidR="00627CBF" w:rsidRPr="009F203A" w:rsidRDefault="00627CBF" w:rsidP="00627CBF">
      <w:pPr>
        <w:pStyle w:val="EndNoteBibliography"/>
        <w:spacing w:after="0"/>
        <w:ind w:left="720" w:hanging="720"/>
      </w:pPr>
      <w:r w:rsidRPr="009F203A">
        <w:t>9. Hernán MA. Levels of selection and selection bias. Proposal of a vote of thanks to Keiding and Louis. J Roy Stat Soc A (in press).</w:t>
      </w:r>
    </w:p>
    <w:p w14:paraId="0CC7B28F" w14:textId="77777777" w:rsidR="00627CBF" w:rsidRPr="009F203A" w:rsidRDefault="00627CBF" w:rsidP="00627CBF">
      <w:pPr>
        <w:pStyle w:val="EndNoteBibliography"/>
        <w:spacing w:after="0"/>
        <w:ind w:left="720" w:hanging="720"/>
      </w:pPr>
      <w:r w:rsidRPr="009F203A">
        <w:t>10. Higgins JPT, Altman DG, Gotzsche PC, et al. The Cochrane Collaboration's tool for assessing risk of bias in randomised trials. BMJ 2011;</w:t>
      </w:r>
      <w:r w:rsidRPr="009F203A">
        <w:rPr>
          <w:b/>
        </w:rPr>
        <w:t>343</w:t>
      </w:r>
      <w:r w:rsidRPr="009F203A">
        <w:t>:d5928.</w:t>
      </w:r>
    </w:p>
    <w:p w14:paraId="6419C4AE" w14:textId="77777777" w:rsidR="00627CBF" w:rsidRPr="009F203A" w:rsidRDefault="00627CBF" w:rsidP="00627CBF">
      <w:pPr>
        <w:pStyle w:val="EndNoteBibliography"/>
        <w:spacing w:after="0"/>
        <w:ind w:left="720" w:hanging="720"/>
      </w:pPr>
      <w:r w:rsidRPr="009F203A">
        <w:t>11. Sterne JA, White IR, Carlin JB, et al. Multiple imputation for missing data in epidemiological and clinical research: potential and pitfalls. BMJ 2009;</w:t>
      </w:r>
      <w:r w:rsidRPr="009F203A">
        <w:rPr>
          <w:b/>
        </w:rPr>
        <w:t>338</w:t>
      </w:r>
      <w:r w:rsidRPr="009F203A">
        <w:t>:b2393.</w:t>
      </w:r>
    </w:p>
    <w:p w14:paraId="4B9B31E9" w14:textId="77777777" w:rsidR="00627CBF" w:rsidRPr="009F203A" w:rsidRDefault="00627CBF" w:rsidP="00627CBF">
      <w:pPr>
        <w:pStyle w:val="EndNoteBibliography"/>
        <w:spacing w:after="0"/>
        <w:ind w:left="720" w:hanging="720"/>
      </w:pPr>
      <w:r w:rsidRPr="009F203A">
        <w:t>12. Hernán MA, Cole SR. Invited Commentary: Causal diagrams and measurement bias. Am J Epidemiol 2009;</w:t>
      </w:r>
      <w:r w:rsidRPr="009F203A">
        <w:rPr>
          <w:b/>
        </w:rPr>
        <w:t>170</w:t>
      </w:r>
      <w:r w:rsidRPr="009F203A">
        <w:t>(8):959-62; discussion 63-4.</w:t>
      </w:r>
    </w:p>
    <w:p w14:paraId="1BD6844C" w14:textId="77777777" w:rsidR="00627CBF" w:rsidRPr="009F203A" w:rsidRDefault="00627CBF" w:rsidP="00627CBF">
      <w:pPr>
        <w:pStyle w:val="EndNoteBibliography"/>
        <w:spacing w:after="0"/>
        <w:ind w:left="720" w:hanging="720"/>
      </w:pPr>
      <w:r w:rsidRPr="009F203A">
        <w:t>13. Grimes DA, Schulz KF. Bias and causal associations in observational research. Lancet 2002;</w:t>
      </w:r>
      <w:r w:rsidRPr="009F203A">
        <w:rPr>
          <w:b/>
        </w:rPr>
        <w:t>359</w:t>
      </w:r>
      <w:r w:rsidRPr="009F203A">
        <w:t>(9302):248-52.</w:t>
      </w:r>
    </w:p>
    <w:p w14:paraId="0F9E2A7C" w14:textId="77777777" w:rsidR="00627CBF" w:rsidRPr="00057CD7" w:rsidRDefault="00627CBF" w:rsidP="00627CBF">
      <w:pPr>
        <w:pStyle w:val="EndNoteBibliography"/>
        <w:ind w:left="720" w:hanging="720"/>
      </w:pPr>
      <w:r w:rsidRPr="009F203A">
        <w:t>14. Dwan K, Altman DG, Arnaiz JA, et al. Systematic review of the empirical evidence of study publication bias and outcome reporting bias. PloS One 2008;</w:t>
      </w:r>
      <w:r w:rsidRPr="009F203A">
        <w:rPr>
          <w:b/>
        </w:rPr>
        <w:t>3</w:t>
      </w:r>
      <w:r w:rsidRPr="009F203A">
        <w:t>(8):e3081.</w:t>
      </w:r>
    </w:p>
    <w:p w14:paraId="0F40B95C" w14:textId="77777777" w:rsidR="00FB3F0E" w:rsidRPr="00057CD7" w:rsidRDefault="00FB3F0E" w:rsidP="00FB3F0E"/>
    <w:p w14:paraId="6CBA3D89" w14:textId="3D1704A5" w:rsidR="00A24C7D" w:rsidRPr="00A24C7D" w:rsidRDefault="00A24C7D" w:rsidP="00A24C7D"/>
    <w:sectPr w:rsidR="00A24C7D" w:rsidRPr="00A24C7D" w:rsidSect="00A24C7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FEE14D" w14:textId="77777777" w:rsidR="00AE5329" w:rsidRDefault="00AE5329" w:rsidP="00B01A6C">
      <w:pPr>
        <w:spacing w:after="0"/>
      </w:pPr>
      <w:r>
        <w:separator/>
      </w:r>
    </w:p>
  </w:endnote>
  <w:endnote w:type="continuationSeparator" w:id="0">
    <w:p w14:paraId="130F250E" w14:textId="77777777" w:rsidR="00AE5329" w:rsidRDefault="00AE5329" w:rsidP="00B01A6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7552106"/>
      <w:docPartObj>
        <w:docPartGallery w:val="Page Numbers (Bottom of Page)"/>
        <w:docPartUnique/>
      </w:docPartObj>
    </w:sdtPr>
    <w:sdtEndPr>
      <w:rPr>
        <w:noProof/>
      </w:rPr>
    </w:sdtEndPr>
    <w:sdtContent>
      <w:p w14:paraId="59A6D936" w14:textId="2862BD29" w:rsidR="00A2750A" w:rsidRDefault="00A2750A">
        <w:pPr>
          <w:pStyle w:val="Footer"/>
          <w:jc w:val="center"/>
        </w:pPr>
        <w:r>
          <w:fldChar w:fldCharType="begin"/>
        </w:r>
        <w:r>
          <w:instrText xml:space="preserve"> PAGE   \* MERGEFORMAT </w:instrText>
        </w:r>
        <w:r>
          <w:fldChar w:fldCharType="separate"/>
        </w:r>
        <w:r w:rsidR="00AB3C5D">
          <w:rPr>
            <w:noProof/>
          </w:rPr>
          <w:t>1</w:t>
        </w:r>
        <w:r>
          <w:rPr>
            <w:noProof/>
          </w:rPr>
          <w:fldChar w:fldCharType="end"/>
        </w:r>
      </w:p>
    </w:sdtContent>
  </w:sdt>
  <w:p w14:paraId="39C3F5F1" w14:textId="77777777" w:rsidR="00A2750A" w:rsidRDefault="00A275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B6F0B4" w14:textId="77777777" w:rsidR="00AE5329" w:rsidRDefault="00AE5329" w:rsidP="00B01A6C">
      <w:pPr>
        <w:spacing w:after="0"/>
      </w:pPr>
      <w:r>
        <w:separator/>
      </w:r>
    </w:p>
  </w:footnote>
  <w:footnote w:type="continuationSeparator" w:id="0">
    <w:p w14:paraId="75937D9B" w14:textId="77777777" w:rsidR="00AE5329" w:rsidRDefault="00AE5329" w:rsidP="00B01A6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270325"/>
    <w:multiLevelType w:val="hybridMultilevel"/>
    <w:tmpl w:val="E48C5EF2"/>
    <w:lvl w:ilvl="0" w:tplc="FDD802CA">
      <w:start w:val="1"/>
      <w:numFmt w:val="decimal"/>
      <w:lvlText w:val="(%1)"/>
      <w:lvlJc w:val="left"/>
      <w:pPr>
        <w:ind w:left="720" w:hanging="360"/>
      </w:pPr>
      <w:rPr>
        <w:rFonts w:hint="default"/>
      </w:rPr>
    </w:lvl>
    <w:lvl w:ilvl="1" w:tplc="DAC66C6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6A04F7"/>
    <w:multiLevelType w:val="hybridMultilevel"/>
    <w:tmpl w:val="407C59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371E81"/>
    <w:multiLevelType w:val="hybridMultilevel"/>
    <w:tmpl w:val="D87E15BA"/>
    <w:lvl w:ilvl="0" w:tplc="3528AE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C11960"/>
    <w:multiLevelType w:val="hybridMultilevel"/>
    <w:tmpl w:val="D87E15BA"/>
    <w:lvl w:ilvl="0" w:tplc="3528AE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1C4F23"/>
    <w:multiLevelType w:val="hybridMultilevel"/>
    <w:tmpl w:val="60EA5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D278EB"/>
    <w:multiLevelType w:val="hybridMultilevel"/>
    <w:tmpl w:val="1CC283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BB0FE5"/>
    <w:multiLevelType w:val="hybridMultilevel"/>
    <w:tmpl w:val="4C08350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80689A"/>
    <w:multiLevelType w:val="hybridMultilevel"/>
    <w:tmpl w:val="387C572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1B6338"/>
    <w:multiLevelType w:val="hybridMultilevel"/>
    <w:tmpl w:val="345C2DF0"/>
    <w:lvl w:ilvl="0" w:tplc="A192EB46">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2B3311"/>
    <w:multiLevelType w:val="hybridMultilevel"/>
    <w:tmpl w:val="956489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827C6F"/>
    <w:multiLevelType w:val="hybridMultilevel"/>
    <w:tmpl w:val="D87E15BA"/>
    <w:lvl w:ilvl="0" w:tplc="3528AE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D34BCD"/>
    <w:multiLevelType w:val="hybridMultilevel"/>
    <w:tmpl w:val="5F6E6998"/>
    <w:lvl w:ilvl="0" w:tplc="FDD802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5854CDD"/>
    <w:multiLevelType w:val="hybridMultilevel"/>
    <w:tmpl w:val="EE2495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11"/>
  </w:num>
  <w:num w:numId="4">
    <w:abstractNumId w:val="9"/>
  </w:num>
  <w:num w:numId="5">
    <w:abstractNumId w:val="7"/>
  </w:num>
  <w:num w:numId="6">
    <w:abstractNumId w:val="6"/>
  </w:num>
  <w:num w:numId="7">
    <w:abstractNumId w:val="1"/>
  </w:num>
  <w:num w:numId="8">
    <w:abstractNumId w:val="3"/>
  </w:num>
  <w:num w:numId="9">
    <w:abstractNumId w:val="4"/>
  </w:num>
  <w:num w:numId="10">
    <w:abstractNumId w:val="2"/>
  </w:num>
  <w:num w:numId="11">
    <w:abstractNumId w:val="10"/>
  </w:num>
  <w:num w:numId="12">
    <w:abstractNumId w:val="5"/>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9zeftthedatqerrtkp9z9b9ssdwvwt9xsp&quot;&gt;ROBINS-I&lt;record-ids&gt;&lt;item&gt;1&lt;/item&gt;&lt;item&gt;2&lt;/item&gt;&lt;item&gt;3&lt;/item&gt;&lt;item&gt;4&lt;/item&gt;&lt;item&gt;5&lt;/item&gt;&lt;item&gt;6&lt;/item&gt;&lt;item&gt;7&lt;/item&gt;&lt;item&gt;9&lt;/item&gt;&lt;item&gt;11&lt;/item&gt;&lt;item&gt;12&lt;/item&gt;&lt;item&gt;13&lt;/item&gt;&lt;item&gt;14&lt;/item&gt;&lt;item&gt;16&lt;/item&gt;&lt;item&gt;28&lt;/item&gt;&lt;item&gt;29&lt;/item&gt;&lt;item&gt;30&lt;/item&gt;&lt;item&gt;31&lt;/item&gt;&lt;item&gt;33&lt;/item&gt;&lt;item&gt;38&lt;/item&gt;&lt;item&gt;39&lt;/item&gt;&lt;item&gt;40&lt;/item&gt;&lt;item&gt;41&lt;/item&gt;&lt;/record-ids&gt;&lt;/item&gt;&lt;/Libraries&gt;"/>
  </w:docVars>
  <w:rsids>
    <w:rsidRoot w:val="00215132"/>
    <w:rsid w:val="0000483A"/>
    <w:rsid w:val="00011E78"/>
    <w:rsid w:val="00012486"/>
    <w:rsid w:val="000160BA"/>
    <w:rsid w:val="00017C65"/>
    <w:rsid w:val="00020E31"/>
    <w:rsid w:val="000217A8"/>
    <w:rsid w:val="00024C12"/>
    <w:rsid w:val="000376BA"/>
    <w:rsid w:val="0004288A"/>
    <w:rsid w:val="00047CD1"/>
    <w:rsid w:val="00050D87"/>
    <w:rsid w:val="00054DB0"/>
    <w:rsid w:val="000552FD"/>
    <w:rsid w:val="00057CD7"/>
    <w:rsid w:val="00060FA1"/>
    <w:rsid w:val="00073913"/>
    <w:rsid w:val="000767D8"/>
    <w:rsid w:val="000814EB"/>
    <w:rsid w:val="00085787"/>
    <w:rsid w:val="00086F4A"/>
    <w:rsid w:val="0009049E"/>
    <w:rsid w:val="0009418E"/>
    <w:rsid w:val="00096C54"/>
    <w:rsid w:val="00096CC7"/>
    <w:rsid w:val="000A6D57"/>
    <w:rsid w:val="000C066D"/>
    <w:rsid w:val="000D224C"/>
    <w:rsid w:val="000D58B1"/>
    <w:rsid w:val="000D6A6B"/>
    <w:rsid w:val="000E0710"/>
    <w:rsid w:val="000E1862"/>
    <w:rsid w:val="000E2888"/>
    <w:rsid w:val="000E7581"/>
    <w:rsid w:val="000F401E"/>
    <w:rsid w:val="000F44E4"/>
    <w:rsid w:val="000F5992"/>
    <w:rsid w:val="000F5B58"/>
    <w:rsid w:val="000F5F4E"/>
    <w:rsid w:val="000F71A2"/>
    <w:rsid w:val="00100BD3"/>
    <w:rsid w:val="0010649F"/>
    <w:rsid w:val="0011139C"/>
    <w:rsid w:val="0011485F"/>
    <w:rsid w:val="00115063"/>
    <w:rsid w:val="00115778"/>
    <w:rsid w:val="001217DD"/>
    <w:rsid w:val="00124350"/>
    <w:rsid w:val="00125A66"/>
    <w:rsid w:val="00130B02"/>
    <w:rsid w:val="00130B52"/>
    <w:rsid w:val="0013327A"/>
    <w:rsid w:val="0013611F"/>
    <w:rsid w:val="001452E4"/>
    <w:rsid w:val="00152EE7"/>
    <w:rsid w:val="00167B07"/>
    <w:rsid w:val="001878A0"/>
    <w:rsid w:val="00191FB7"/>
    <w:rsid w:val="00194E77"/>
    <w:rsid w:val="001A503B"/>
    <w:rsid w:val="001A5F4F"/>
    <w:rsid w:val="001B1BB7"/>
    <w:rsid w:val="001B2965"/>
    <w:rsid w:val="001B4EDB"/>
    <w:rsid w:val="001C0749"/>
    <w:rsid w:val="001C0DB9"/>
    <w:rsid w:val="001D126B"/>
    <w:rsid w:val="001D4059"/>
    <w:rsid w:val="001D4EF8"/>
    <w:rsid w:val="001D60E1"/>
    <w:rsid w:val="001D653B"/>
    <w:rsid w:val="001F18C8"/>
    <w:rsid w:val="001F2CB8"/>
    <w:rsid w:val="001F3B43"/>
    <w:rsid w:val="001F45CE"/>
    <w:rsid w:val="0020022D"/>
    <w:rsid w:val="00200465"/>
    <w:rsid w:val="0020133C"/>
    <w:rsid w:val="002136E3"/>
    <w:rsid w:val="00215132"/>
    <w:rsid w:val="00223E72"/>
    <w:rsid w:val="002264C4"/>
    <w:rsid w:val="00231CC3"/>
    <w:rsid w:val="00242246"/>
    <w:rsid w:val="0025701E"/>
    <w:rsid w:val="00261202"/>
    <w:rsid w:val="002619A4"/>
    <w:rsid w:val="00266B6D"/>
    <w:rsid w:val="002736EB"/>
    <w:rsid w:val="002804C3"/>
    <w:rsid w:val="00283175"/>
    <w:rsid w:val="002845DE"/>
    <w:rsid w:val="00287E6B"/>
    <w:rsid w:val="0029405D"/>
    <w:rsid w:val="00297347"/>
    <w:rsid w:val="0029775A"/>
    <w:rsid w:val="002A56F3"/>
    <w:rsid w:val="002A58A5"/>
    <w:rsid w:val="002B1F24"/>
    <w:rsid w:val="002B305B"/>
    <w:rsid w:val="002B3191"/>
    <w:rsid w:val="002B4A89"/>
    <w:rsid w:val="002C05B1"/>
    <w:rsid w:val="002C16AC"/>
    <w:rsid w:val="002C37AE"/>
    <w:rsid w:val="002C4E9B"/>
    <w:rsid w:val="002D21F3"/>
    <w:rsid w:val="002D45A0"/>
    <w:rsid w:val="002D673F"/>
    <w:rsid w:val="002E3C8D"/>
    <w:rsid w:val="002E4E71"/>
    <w:rsid w:val="002E77DA"/>
    <w:rsid w:val="002E7E6E"/>
    <w:rsid w:val="002F2B46"/>
    <w:rsid w:val="0030327A"/>
    <w:rsid w:val="0030443E"/>
    <w:rsid w:val="00310E3E"/>
    <w:rsid w:val="003178E2"/>
    <w:rsid w:val="00317B90"/>
    <w:rsid w:val="0032234E"/>
    <w:rsid w:val="00323E50"/>
    <w:rsid w:val="00324641"/>
    <w:rsid w:val="00325B07"/>
    <w:rsid w:val="003317CF"/>
    <w:rsid w:val="0033250A"/>
    <w:rsid w:val="00333385"/>
    <w:rsid w:val="00333EE0"/>
    <w:rsid w:val="003365E4"/>
    <w:rsid w:val="00336E34"/>
    <w:rsid w:val="00352D01"/>
    <w:rsid w:val="00355B10"/>
    <w:rsid w:val="003610B4"/>
    <w:rsid w:val="003672F0"/>
    <w:rsid w:val="003702B7"/>
    <w:rsid w:val="0037039A"/>
    <w:rsid w:val="00370603"/>
    <w:rsid w:val="00371242"/>
    <w:rsid w:val="00372C69"/>
    <w:rsid w:val="0038149A"/>
    <w:rsid w:val="00387948"/>
    <w:rsid w:val="00387B1B"/>
    <w:rsid w:val="003915BE"/>
    <w:rsid w:val="00394726"/>
    <w:rsid w:val="00395E4E"/>
    <w:rsid w:val="003A1C72"/>
    <w:rsid w:val="003A6B1E"/>
    <w:rsid w:val="003B12B9"/>
    <w:rsid w:val="003B6EAA"/>
    <w:rsid w:val="003C4E84"/>
    <w:rsid w:val="003C7034"/>
    <w:rsid w:val="003D0087"/>
    <w:rsid w:val="003D6077"/>
    <w:rsid w:val="003D66FE"/>
    <w:rsid w:val="003E6B35"/>
    <w:rsid w:val="003F4BA9"/>
    <w:rsid w:val="003F7184"/>
    <w:rsid w:val="003F7C56"/>
    <w:rsid w:val="00400B3B"/>
    <w:rsid w:val="00401D2F"/>
    <w:rsid w:val="00403760"/>
    <w:rsid w:val="00403A81"/>
    <w:rsid w:val="004154A9"/>
    <w:rsid w:val="00420617"/>
    <w:rsid w:val="00423CC8"/>
    <w:rsid w:val="004275F7"/>
    <w:rsid w:val="00431F65"/>
    <w:rsid w:val="004331FC"/>
    <w:rsid w:val="00434B71"/>
    <w:rsid w:val="00442DA1"/>
    <w:rsid w:val="00445780"/>
    <w:rsid w:val="00453BFF"/>
    <w:rsid w:val="004541CB"/>
    <w:rsid w:val="00462517"/>
    <w:rsid w:val="00463DF6"/>
    <w:rsid w:val="00467EAA"/>
    <w:rsid w:val="004729BB"/>
    <w:rsid w:val="00473C6F"/>
    <w:rsid w:val="00491B15"/>
    <w:rsid w:val="0049459A"/>
    <w:rsid w:val="004A6D99"/>
    <w:rsid w:val="004B32FA"/>
    <w:rsid w:val="004B66E9"/>
    <w:rsid w:val="004B72C1"/>
    <w:rsid w:val="004C048C"/>
    <w:rsid w:val="004C13CA"/>
    <w:rsid w:val="004C6B88"/>
    <w:rsid w:val="004D2B6D"/>
    <w:rsid w:val="004E168D"/>
    <w:rsid w:val="004E40F5"/>
    <w:rsid w:val="004E5501"/>
    <w:rsid w:val="004E61FC"/>
    <w:rsid w:val="004E63C9"/>
    <w:rsid w:val="004E65E8"/>
    <w:rsid w:val="004E7F76"/>
    <w:rsid w:val="004F01DC"/>
    <w:rsid w:val="004F2730"/>
    <w:rsid w:val="004F3896"/>
    <w:rsid w:val="004F40A6"/>
    <w:rsid w:val="004F4EB9"/>
    <w:rsid w:val="004F7597"/>
    <w:rsid w:val="00502DB7"/>
    <w:rsid w:val="00504B3C"/>
    <w:rsid w:val="005054F0"/>
    <w:rsid w:val="00515000"/>
    <w:rsid w:val="00520ECF"/>
    <w:rsid w:val="00531AF9"/>
    <w:rsid w:val="00540BA4"/>
    <w:rsid w:val="00542539"/>
    <w:rsid w:val="00542F3C"/>
    <w:rsid w:val="005444CE"/>
    <w:rsid w:val="00545244"/>
    <w:rsid w:val="0054606A"/>
    <w:rsid w:val="00547AB9"/>
    <w:rsid w:val="005504AC"/>
    <w:rsid w:val="00567F95"/>
    <w:rsid w:val="0057092D"/>
    <w:rsid w:val="00571C6E"/>
    <w:rsid w:val="00573216"/>
    <w:rsid w:val="00573751"/>
    <w:rsid w:val="005774D9"/>
    <w:rsid w:val="00581124"/>
    <w:rsid w:val="00582EDE"/>
    <w:rsid w:val="00585AC8"/>
    <w:rsid w:val="00590EAB"/>
    <w:rsid w:val="0059523F"/>
    <w:rsid w:val="005A22CB"/>
    <w:rsid w:val="005A2450"/>
    <w:rsid w:val="005A2706"/>
    <w:rsid w:val="005A6CC9"/>
    <w:rsid w:val="005A797F"/>
    <w:rsid w:val="005B11D1"/>
    <w:rsid w:val="005B4835"/>
    <w:rsid w:val="005B4B1A"/>
    <w:rsid w:val="005B748F"/>
    <w:rsid w:val="005B7F00"/>
    <w:rsid w:val="005D2B7C"/>
    <w:rsid w:val="005D3AEB"/>
    <w:rsid w:val="005D52E2"/>
    <w:rsid w:val="005E0083"/>
    <w:rsid w:val="005E27CE"/>
    <w:rsid w:val="005E36E1"/>
    <w:rsid w:val="005E4B71"/>
    <w:rsid w:val="005E5D4A"/>
    <w:rsid w:val="005F2266"/>
    <w:rsid w:val="005F2281"/>
    <w:rsid w:val="005F528E"/>
    <w:rsid w:val="00600ED4"/>
    <w:rsid w:val="00602FD1"/>
    <w:rsid w:val="0060604D"/>
    <w:rsid w:val="00606F4E"/>
    <w:rsid w:val="00607B69"/>
    <w:rsid w:val="00613BB3"/>
    <w:rsid w:val="00616854"/>
    <w:rsid w:val="00617FDA"/>
    <w:rsid w:val="00621D1F"/>
    <w:rsid w:val="00622DE3"/>
    <w:rsid w:val="006234AB"/>
    <w:rsid w:val="0062661A"/>
    <w:rsid w:val="00626661"/>
    <w:rsid w:val="006268F7"/>
    <w:rsid w:val="0062779E"/>
    <w:rsid w:val="00627CBF"/>
    <w:rsid w:val="00627D46"/>
    <w:rsid w:val="00634F58"/>
    <w:rsid w:val="0063611D"/>
    <w:rsid w:val="006432EE"/>
    <w:rsid w:val="0064661A"/>
    <w:rsid w:val="00646D73"/>
    <w:rsid w:val="00662A4C"/>
    <w:rsid w:val="00670E76"/>
    <w:rsid w:val="006719B1"/>
    <w:rsid w:val="006740E7"/>
    <w:rsid w:val="00675FC0"/>
    <w:rsid w:val="006775CE"/>
    <w:rsid w:val="00677F02"/>
    <w:rsid w:val="00686BD5"/>
    <w:rsid w:val="00687802"/>
    <w:rsid w:val="00690601"/>
    <w:rsid w:val="00693AF5"/>
    <w:rsid w:val="0069512B"/>
    <w:rsid w:val="006969C5"/>
    <w:rsid w:val="006A2A82"/>
    <w:rsid w:val="006A55A3"/>
    <w:rsid w:val="006A67B1"/>
    <w:rsid w:val="006A77D9"/>
    <w:rsid w:val="006B1AFB"/>
    <w:rsid w:val="006B65C8"/>
    <w:rsid w:val="006C3A37"/>
    <w:rsid w:val="006C4811"/>
    <w:rsid w:val="006C64CD"/>
    <w:rsid w:val="006D5341"/>
    <w:rsid w:val="006D6852"/>
    <w:rsid w:val="006E1DF4"/>
    <w:rsid w:val="006E2568"/>
    <w:rsid w:val="006E35CF"/>
    <w:rsid w:val="006E6644"/>
    <w:rsid w:val="006E6B66"/>
    <w:rsid w:val="006F3DCF"/>
    <w:rsid w:val="00700939"/>
    <w:rsid w:val="00702645"/>
    <w:rsid w:val="00703907"/>
    <w:rsid w:val="00710074"/>
    <w:rsid w:val="0071085C"/>
    <w:rsid w:val="00716242"/>
    <w:rsid w:val="007207D8"/>
    <w:rsid w:val="00723CB3"/>
    <w:rsid w:val="007263E7"/>
    <w:rsid w:val="007336C6"/>
    <w:rsid w:val="00735940"/>
    <w:rsid w:val="0073598E"/>
    <w:rsid w:val="00737276"/>
    <w:rsid w:val="0073733C"/>
    <w:rsid w:val="0074488B"/>
    <w:rsid w:val="007541B2"/>
    <w:rsid w:val="00757803"/>
    <w:rsid w:val="00757EBE"/>
    <w:rsid w:val="00761411"/>
    <w:rsid w:val="00761E2E"/>
    <w:rsid w:val="00761F13"/>
    <w:rsid w:val="007663DD"/>
    <w:rsid w:val="00770903"/>
    <w:rsid w:val="00771E7D"/>
    <w:rsid w:val="00774075"/>
    <w:rsid w:val="0077474A"/>
    <w:rsid w:val="0077572E"/>
    <w:rsid w:val="00775C38"/>
    <w:rsid w:val="007778FC"/>
    <w:rsid w:val="0078027E"/>
    <w:rsid w:val="00782376"/>
    <w:rsid w:val="00786C90"/>
    <w:rsid w:val="00792093"/>
    <w:rsid w:val="007A7DA9"/>
    <w:rsid w:val="007B35FE"/>
    <w:rsid w:val="007B37C2"/>
    <w:rsid w:val="007B5FFD"/>
    <w:rsid w:val="007C40EF"/>
    <w:rsid w:val="007C6A6C"/>
    <w:rsid w:val="007C79F0"/>
    <w:rsid w:val="007D3C72"/>
    <w:rsid w:val="007D3F94"/>
    <w:rsid w:val="007D4A4F"/>
    <w:rsid w:val="007D6801"/>
    <w:rsid w:val="007E1217"/>
    <w:rsid w:val="007E177C"/>
    <w:rsid w:val="007E506B"/>
    <w:rsid w:val="007E559E"/>
    <w:rsid w:val="007E6D15"/>
    <w:rsid w:val="007F20D7"/>
    <w:rsid w:val="00801CBB"/>
    <w:rsid w:val="00803987"/>
    <w:rsid w:val="0080503E"/>
    <w:rsid w:val="00811648"/>
    <w:rsid w:val="00811ABF"/>
    <w:rsid w:val="00817649"/>
    <w:rsid w:val="0081793E"/>
    <w:rsid w:val="0082095E"/>
    <w:rsid w:val="00821EA5"/>
    <w:rsid w:val="008316EB"/>
    <w:rsid w:val="00833BA0"/>
    <w:rsid w:val="00834174"/>
    <w:rsid w:val="008352C4"/>
    <w:rsid w:val="008402A8"/>
    <w:rsid w:val="00841D34"/>
    <w:rsid w:val="008466CD"/>
    <w:rsid w:val="008501ED"/>
    <w:rsid w:val="00854193"/>
    <w:rsid w:val="008543B0"/>
    <w:rsid w:val="008568DE"/>
    <w:rsid w:val="00856960"/>
    <w:rsid w:val="0086079D"/>
    <w:rsid w:val="00865085"/>
    <w:rsid w:val="00870961"/>
    <w:rsid w:val="008710ED"/>
    <w:rsid w:val="00873FA4"/>
    <w:rsid w:val="00877E2A"/>
    <w:rsid w:val="00880250"/>
    <w:rsid w:val="00880EFC"/>
    <w:rsid w:val="00885C82"/>
    <w:rsid w:val="00892B7D"/>
    <w:rsid w:val="00892C31"/>
    <w:rsid w:val="00893BD8"/>
    <w:rsid w:val="00895CC2"/>
    <w:rsid w:val="0089714A"/>
    <w:rsid w:val="00897EED"/>
    <w:rsid w:val="008A017A"/>
    <w:rsid w:val="008A4205"/>
    <w:rsid w:val="008A463C"/>
    <w:rsid w:val="008A5632"/>
    <w:rsid w:val="008B1476"/>
    <w:rsid w:val="008B2528"/>
    <w:rsid w:val="008B2C82"/>
    <w:rsid w:val="008C0762"/>
    <w:rsid w:val="008C14D7"/>
    <w:rsid w:val="008C30C2"/>
    <w:rsid w:val="008C72F4"/>
    <w:rsid w:val="008C74C3"/>
    <w:rsid w:val="008D6DFD"/>
    <w:rsid w:val="008F49B6"/>
    <w:rsid w:val="008F56A0"/>
    <w:rsid w:val="008F6ECB"/>
    <w:rsid w:val="009009AD"/>
    <w:rsid w:val="00901263"/>
    <w:rsid w:val="00905886"/>
    <w:rsid w:val="00905D83"/>
    <w:rsid w:val="00915421"/>
    <w:rsid w:val="00930C4C"/>
    <w:rsid w:val="009366BD"/>
    <w:rsid w:val="00944EA6"/>
    <w:rsid w:val="00946387"/>
    <w:rsid w:val="00957158"/>
    <w:rsid w:val="0095760E"/>
    <w:rsid w:val="0096146E"/>
    <w:rsid w:val="00963576"/>
    <w:rsid w:val="009660AF"/>
    <w:rsid w:val="0097007F"/>
    <w:rsid w:val="00970A27"/>
    <w:rsid w:val="00973682"/>
    <w:rsid w:val="00974706"/>
    <w:rsid w:val="00982F5C"/>
    <w:rsid w:val="009865C3"/>
    <w:rsid w:val="009871C0"/>
    <w:rsid w:val="00991959"/>
    <w:rsid w:val="00992E64"/>
    <w:rsid w:val="009A1718"/>
    <w:rsid w:val="009A4D14"/>
    <w:rsid w:val="009B1CE0"/>
    <w:rsid w:val="009B2289"/>
    <w:rsid w:val="009B2ABA"/>
    <w:rsid w:val="009B4484"/>
    <w:rsid w:val="009B7A23"/>
    <w:rsid w:val="009D3E88"/>
    <w:rsid w:val="009D55EA"/>
    <w:rsid w:val="009E2422"/>
    <w:rsid w:val="009E4973"/>
    <w:rsid w:val="009F1002"/>
    <w:rsid w:val="009F203A"/>
    <w:rsid w:val="009F70A8"/>
    <w:rsid w:val="00A02679"/>
    <w:rsid w:val="00A0338A"/>
    <w:rsid w:val="00A04581"/>
    <w:rsid w:val="00A05B8D"/>
    <w:rsid w:val="00A13271"/>
    <w:rsid w:val="00A17AC3"/>
    <w:rsid w:val="00A24C7D"/>
    <w:rsid w:val="00A254F5"/>
    <w:rsid w:val="00A2750A"/>
    <w:rsid w:val="00A3000A"/>
    <w:rsid w:val="00A3439F"/>
    <w:rsid w:val="00A34AFB"/>
    <w:rsid w:val="00A37478"/>
    <w:rsid w:val="00A37EBA"/>
    <w:rsid w:val="00A42554"/>
    <w:rsid w:val="00A47128"/>
    <w:rsid w:val="00A47228"/>
    <w:rsid w:val="00A50789"/>
    <w:rsid w:val="00A53B34"/>
    <w:rsid w:val="00A554E5"/>
    <w:rsid w:val="00A568A6"/>
    <w:rsid w:val="00A5709D"/>
    <w:rsid w:val="00A62C10"/>
    <w:rsid w:val="00A64DA6"/>
    <w:rsid w:val="00A65740"/>
    <w:rsid w:val="00A662FA"/>
    <w:rsid w:val="00A7121C"/>
    <w:rsid w:val="00A72880"/>
    <w:rsid w:val="00A72C29"/>
    <w:rsid w:val="00A74E98"/>
    <w:rsid w:val="00A77EE6"/>
    <w:rsid w:val="00A820F1"/>
    <w:rsid w:val="00A83A28"/>
    <w:rsid w:val="00A90197"/>
    <w:rsid w:val="00A9080E"/>
    <w:rsid w:val="00A90C85"/>
    <w:rsid w:val="00A94A16"/>
    <w:rsid w:val="00A953D3"/>
    <w:rsid w:val="00A97116"/>
    <w:rsid w:val="00A97FE9"/>
    <w:rsid w:val="00AA1211"/>
    <w:rsid w:val="00AA26B7"/>
    <w:rsid w:val="00AA3230"/>
    <w:rsid w:val="00AB0401"/>
    <w:rsid w:val="00AB3C5D"/>
    <w:rsid w:val="00AB47CD"/>
    <w:rsid w:val="00AB4A53"/>
    <w:rsid w:val="00AB5B88"/>
    <w:rsid w:val="00AB64E3"/>
    <w:rsid w:val="00AC10AF"/>
    <w:rsid w:val="00AC2099"/>
    <w:rsid w:val="00AC334D"/>
    <w:rsid w:val="00AC4368"/>
    <w:rsid w:val="00AC6778"/>
    <w:rsid w:val="00AD23BA"/>
    <w:rsid w:val="00AD26DA"/>
    <w:rsid w:val="00AD38E7"/>
    <w:rsid w:val="00AE5329"/>
    <w:rsid w:val="00AE5D6B"/>
    <w:rsid w:val="00AE66C7"/>
    <w:rsid w:val="00AE7CFC"/>
    <w:rsid w:val="00AF1931"/>
    <w:rsid w:val="00AF3437"/>
    <w:rsid w:val="00AF37D6"/>
    <w:rsid w:val="00AF3B90"/>
    <w:rsid w:val="00B01A6C"/>
    <w:rsid w:val="00B01EBE"/>
    <w:rsid w:val="00B13F4F"/>
    <w:rsid w:val="00B1495E"/>
    <w:rsid w:val="00B15322"/>
    <w:rsid w:val="00B20D63"/>
    <w:rsid w:val="00B244EE"/>
    <w:rsid w:val="00B250DF"/>
    <w:rsid w:val="00B260E8"/>
    <w:rsid w:val="00B32A35"/>
    <w:rsid w:val="00B32F9A"/>
    <w:rsid w:val="00B34BCF"/>
    <w:rsid w:val="00B353E5"/>
    <w:rsid w:val="00B432F1"/>
    <w:rsid w:val="00B44A1C"/>
    <w:rsid w:val="00B5530F"/>
    <w:rsid w:val="00B618EA"/>
    <w:rsid w:val="00B633F3"/>
    <w:rsid w:val="00B6533E"/>
    <w:rsid w:val="00B6675C"/>
    <w:rsid w:val="00B672A8"/>
    <w:rsid w:val="00B672CA"/>
    <w:rsid w:val="00B70758"/>
    <w:rsid w:val="00B73557"/>
    <w:rsid w:val="00B75388"/>
    <w:rsid w:val="00B8493F"/>
    <w:rsid w:val="00B84F80"/>
    <w:rsid w:val="00B863BA"/>
    <w:rsid w:val="00B908DB"/>
    <w:rsid w:val="00B90A4F"/>
    <w:rsid w:val="00B91E59"/>
    <w:rsid w:val="00B929F9"/>
    <w:rsid w:val="00B92A37"/>
    <w:rsid w:val="00B92CD7"/>
    <w:rsid w:val="00B93CBC"/>
    <w:rsid w:val="00B945F8"/>
    <w:rsid w:val="00B967A0"/>
    <w:rsid w:val="00B97808"/>
    <w:rsid w:val="00BB6E6E"/>
    <w:rsid w:val="00BB7444"/>
    <w:rsid w:val="00BC5425"/>
    <w:rsid w:val="00BD1E76"/>
    <w:rsid w:val="00BD36E0"/>
    <w:rsid w:val="00BD4402"/>
    <w:rsid w:val="00BD49E6"/>
    <w:rsid w:val="00BD6A3C"/>
    <w:rsid w:val="00BE0AEA"/>
    <w:rsid w:val="00BE1609"/>
    <w:rsid w:val="00BE537C"/>
    <w:rsid w:val="00BE5777"/>
    <w:rsid w:val="00BE6D2D"/>
    <w:rsid w:val="00BF0D4E"/>
    <w:rsid w:val="00BF0D6E"/>
    <w:rsid w:val="00BF1554"/>
    <w:rsid w:val="00BF22E9"/>
    <w:rsid w:val="00BF4535"/>
    <w:rsid w:val="00BF4B83"/>
    <w:rsid w:val="00BF779D"/>
    <w:rsid w:val="00C0239B"/>
    <w:rsid w:val="00C0424E"/>
    <w:rsid w:val="00C078D3"/>
    <w:rsid w:val="00C16AE1"/>
    <w:rsid w:val="00C21AB0"/>
    <w:rsid w:val="00C26D8D"/>
    <w:rsid w:val="00C31E21"/>
    <w:rsid w:val="00C351DA"/>
    <w:rsid w:val="00C372DD"/>
    <w:rsid w:val="00C40DDD"/>
    <w:rsid w:val="00C46757"/>
    <w:rsid w:val="00C516E0"/>
    <w:rsid w:val="00C52F82"/>
    <w:rsid w:val="00C57AC9"/>
    <w:rsid w:val="00C60D0F"/>
    <w:rsid w:val="00C71743"/>
    <w:rsid w:val="00C7692D"/>
    <w:rsid w:val="00C77E1C"/>
    <w:rsid w:val="00C8191D"/>
    <w:rsid w:val="00C84C41"/>
    <w:rsid w:val="00C86A69"/>
    <w:rsid w:val="00C90D3E"/>
    <w:rsid w:val="00C931ED"/>
    <w:rsid w:val="00C93450"/>
    <w:rsid w:val="00C95600"/>
    <w:rsid w:val="00CA0275"/>
    <w:rsid w:val="00CA0A42"/>
    <w:rsid w:val="00CA10A5"/>
    <w:rsid w:val="00CA11EC"/>
    <w:rsid w:val="00CA4CCE"/>
    <w:rsid w:val="00CA4E66"/>
    <w:rsid w:val="00CA64B9"/>
    <w:rsid w:val="00CA69E8"/>
    <w:rsid w:val="00CA7A9D"/>
    <w:rsid w:val="00CA7ACB"/>
    <w:rsid w:val="00CB0C06"/>
    <w:rsid w:val="00CB11D4"/>
    <w:rsid w:val="00CB4D50"/>
    <w:rsid w:val="00CB7CB4"/>
    <w:rsid w:val="00CC4601"/>
    <w:rsid w:val="00CD2F92"/>
    <w:rsid w:val="00CD3A51"/>
    <w:rsid w:val="00CD566B"/>
    <w:rsid w:val="00CE64E3"/>
    <w:rsid w:val="00CF1A76"/>
    <w:rsid w:val="00CF468F"/>
    <w:rsid w:val="00CF6C3D"/>
    <w:rsid w:val="00D01FB4"/>
    <w:rsid w:val="00D10609"/>
    <w:rsid w:val="00D116EF"/>
    <w:rsid w:val="00D15034"/>
    <w:rsid w:val="00D2757F"/>
    <w:rsid w:val="00D34F0C"/>
    <w:rsid w:val="00D366BD"/>
    <w:rsid w:val="00D3724D"/>
    <w:rsid w:val="00D376F0"/>
    <w:rsid w:val="00D42C72"/>
    <w:rsid w:val="00D43A2B"/>
    <w:rsid w:val="00D5030F"/>
    <w:rsid w:val="00D539AE"/>
    <w:rsid w:val="00D57631"/>
    <w:rsid w:val="00D61DD1"/>
    <w:rsid w:val="00D630DA"/>
    <w:rsid w:val="00D71DAF"/>
    <w:rsid w:val="00D71E55"/>
    <w:rsid w:val="00D71FF5"/>
    <w:rsid w:val="00D721B2"/>
    <w:rsid w:val="00D77482"/>
    <w:rsid w:val="00D77845"/>
    <w:rsid w:val="00D77C8B"/>
    <w:rsid w:val="00D823F0"/>
    <w:rsid w:val="00D841CA"/>
    <w:rsid w:val="00D8479F"/>
    <w:rsid w:val="00D87DA7"/>
    <w:rsid w:val="00D90CC8"/>
    <w:rsid w:val="00D924E7"/>
    <w:rsid w:val="00D9253F"/>
    <w:rsid w:val="00D9349E"/>
    <w:rsid w:val="00D93FF1"/>
    <w:rsid w:val="00D967E2"/>
    <w:rsid w:val="00D9749F"/>
    <w:rsid w:val="00DA02FA"/>
    <w:rsid w:val="00DA3E63"/>
    <w:rsid w:val="00DB1D7F"/>
    <w:rsid w:val="00DB2F0A"/>
    <w:rsid w:val="00DC7B61"/>
    <w:rsid w:val="00DD27F1"/>
    <w:rsid w:val="00E0087D"/>
    <w:rsid w:val="00E00F35"/>
    <w:rsid w:val="00E03127"/>
    <w:rsid w:val="00E042FD"/>
    <w:rsid w:val="00E0706C"/>
    <w:rsid w:val="00E12A2B"/>
    <w:rsid w:val="00E20A6A"/>
    <w:rsid w:val="00E23804"/>
    <w:rsid w:val="00E25EF5"/>
    <w:rsid w:val="00E307B9"/>
    <w:rsid w:val="00E31440"/>
    <w:rsid w:val="00E3231D"/>
    <w:rsid w:val="00E32594"/>
    <w:rsid w:val="00E34215"/>
    <w:rsid w:val="00E400B4"/>
    <w:rsid w:val="00E4056E"/>
    <w:rsid w:val="00E466F4"/>
    <w:rsid w:val="00E4763D"/>
    <w:rsid w:val="00E51A1E"/>
    <w:rsid w:val="00E601C2"/>
    <w:rsid w:val="00E60DC0"/>
    <w:rsid w:val="00E610EF"/>
    <w:rsid w:val="00E62185"/>
    <w:rsid w:val="00E72B1F"/>
    <w:rsid w:val="00E7695B"/>
    <w:rsid w:val="00E7729E"/>
    <w:rsid w:val="00E77475"/>
    <w:rsid w:val="00E8050B"/>
    <w:rsid w:val="00E83303"/>
    <w:rsid w:val="00E84BDA"/>
    <w:rsid w:val="00E87114"/>
    <w:rsid w:val="00E94F44"/>
    <w:rsid w:val="00E97F7C"/>
    <w:rsid w:val="00EA08A6"/>
    <w:rsid w:val="00EA6568"/>
    <w:rsid w:val="00EA6C8D"/>
    <w:rsid w:val="00EB01FC"/>
    <w:rsid w:val="00EC5409"/>
    <w:rsid w:val="00EC70F9"/>
    <w:rsid w:val="00EC771A"/>
    <w:rsid w:val="00ED06DC"/>
    <w:rsid w:val="00ED3849"/>
    <w:rsid w:val="00ED52B4"/>
    <w:rsid w:val="00ED5BE6"/>
    <w:rsid w:val="00EE3ABD"/>
    <w:rsid w:val="00EE609E"/>
    <w:rsid w:val="00EE6A5C"/>
    <w:rsid w:val="00EE7617"/>
    <w:rsid w:val="00EF090A"/>
    <w:rsid w:val="00EF5952"/>
    <w:rsid w:val="00EF6421"/>
    <w:rsid w:val="00EF7E9C"/>
    <w:rsid w:val="00F018BA"/>
    <w:rsid w:val="00F132FD"/>
    <w:rsid w:val="00F13E84"/>
    <w:rsid w:val="00F14AC7"/>
    <w:rsid w:val="00F14C13"/>
    <w:rsid w:val="00F20F33"/>
    <w:rsid w:val="00F224E3"/>
    <w:rsid w:val="00F22E0E"/>
    <w:rsid w:val="00F25213"/>
    <w:rsid w:val="00F25988"/>
    <w:rsid w:val="00F422F5"/>
    <w:rsid w:val="00F44B30"/>
    <w:rsid w:val="00F556DC"/>
    <w:rsid w:val="00F55C7E"/>
    <w:rsid w:val="00F56AA0"/>
    <w:rsid w:val="00F607D2"/>
    <w:rsid w:val="00F63B97"/>
    <w:rsid w:val="00F64104"/>
    <w:rsid w:val="00F715EB"/>
    <w:rsid w:val="00F754D4"/>
    <w:rsid w:val="00F75C61"/>
    <w:rsid w:val="00F811B5"/>
    <w:rsid w:val="00F8696E"/>
    <w:rsid w:val="00F92564"/>
    <w:rsid w:val="00F978F3"/>
    <w:rsid w:val="00FA183C"/>
    <w:rsid w:val="00FB3F0E"/>
    <w:rsid w:val="00FB46E1"/>
    <w:rsid w:val="00FB726E"/>
    <w:rsid w:val="00FB7BB4"/>
    <w:rsid w:val="00FC6798"/>
    <w:rsid w:val="00FC7105"/>
    <w:rsid w:val="00FD25EF"/>
    <w:rsid w:val="00FD2EB0"/>
    <w:rsid w:val="00FE2828"/>
    <w:rsid w:val="00FE457E"/>
    <w:rsid w:val="00FE48F4"/>
    <w:rsid w:val="00FE5AB2"/>
    <w:rsid w:val="00FE5B8E"/>
    <w:rsid w:val="00FE6468"/>
    <w:rsid w:val="00FE7DF5"/>
    <w:rsid w:val="00FF0B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C24E4"/>
  <w15:docId w15:val="{965454F8-62F9-47F5-B3DD-6C5C33F4D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2706"/>
    <w:pPr>
      <w:spacing w:after="60" w:line="240" w:lineRule="auto"/>
      <w:jc w:val="both"/>
    </w:pPr>
  </w:style>
  <w:style w:type="paragraph" w:styleId="Heading1">
    <w:name w:val="heading 1"/>
    <w:basedOn w:val="Normal"/>
    <w:next w:val="Normal"/>
    <w:link w:val="Heading1Char"/>
    <w:uiPriority w:val="9"/>
    <w:qFormat/>
    <w:rsid w:val="004275F7"/>
    <w:pPr>
      <w:keepNext/>
      <w:keepLines/>
      <w:spacing w:before="240" w:after="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BE537C"/>
    <w:pPr>
      <w:keepNext/>
      <w:keepLines/>
      <w:spacing w:before="240" w:after="120"/>
      <w:outlineLvl w:val="1"/>
    </w:pPr>
    <w:rPr>
      <w:rFonts w:asciiTheme="majorHAnsi" w:eastAsiaTheme="majorEastAsia" w:hAnsiTheme="majorHAnsi" w:cstheme="majorBidi"/>
      <w:b/>
      <w:sz w:val="24"/>
      <w:szCs w:val="26"/>
    </w:rPr>
  </w:style>
  <w:style w:type="paragraph" w:styleId="Heading4">
    <w:name w:val="heading 4"/>
    <w:basedOn w:val="Normal"/>
    <w:next w:val="Normal"/>
    <w:link w:val="Heading4Char"/>
    <w:uiPriority w:val="9"/>
    <w:semiHidden/>
    <w:unhideWhenUsed/>
    <w:qFormat/>
    <w:rsid w:val="00401D2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75F7"/>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BE537C"/>
    <w:rPr>
      <w:rFonts w:asciiTheme="majorHAnsi" w:eastAsiaTheme="majorEastAsia" w:hAnsiTheme="majorHAnsi" w:cstheme="majorBidi"/>
      <w:b/>
      <w:sz w:val="24"/>
      <w:szCs w:val="26"/>
    </w:rPr>
  </w:style>
  <w:style w:type="paragraph" w:styleId="Title">
    <w:name w:val="Title"/>
    <w:basedOn w:val="Normal"/>
    <w:next w:val="Normal"/>
    <w:link w:val="TitleChar"/>
    <w:uiPriority w:val="10"/>
    <w:qFormat/>
    <w:rsid w:val="0060604D"/>
    <w:pPr>
      <w:spacing w:after="0"/>
      <w:contextualSpacing/>
    </w:pPr>
    <w:rPr>
      <w:rFonts w:asciiTheme="majorHAnsi" w:eastAsiaTheme="majorEastAsia" w:hAnsiTheme="majorHAnsi" w:cstheme="majorBidi"/>
      <w:b/>
      <w:spacing w:val="-10"/>
      <w:kern w:val="28"/>
      <w:sz w:val="32"/>
      <w:szCs w:val="56"/>
    </w:rPr>
  </w:style>
  <w:style w:type="character" w:customStyle="1" w:styleId="TitleChar">
    <w:name w:val="Title Char"/>
    <w:basedOn w:val="DefaultParagraphFont"/>
    <w:link w:val="Title"/>
    <w:uiPriority w:val="10"/>
    <w:rsid w:val="0060604D"/>
    <w:rPr>
      <w:rFonts w:asciiTheme="majorHAnsi" w:eastAsiaTheme="majorEastAsia" w:hAnsiTheme="majorHAnsi" w:cstheme="majorBidi"/>
      <w:b/>
      <w:spacing w:val="-10"/>
      <w:kern w:val="28"/>
      <w:sz w:val="32"/>
      <w:szCs w:val="56"/>
    </w:rPr>
  </w:style>
  <w:style w:type="paragraph" w:styleId="CommentText">
    <w:name w:val="annotation text"/>
    <w:basedOn w:val="Normal"/>
    <w:link w:val="CommentTextChar"/>
    <w:uiPriority w:val="99"/>
    <w:unhideWhenUsed/>
    <w:rsid w:val="0060604D"/>
    <w:pPr>
      <w:spacing w:after="120"/>
    </w:pPr>
    <w:rPr>
      <w:rFonts w:ascii="Constantia" w:hAnsi="Constantia"/>
      <w:sz w:val="20"/>
      <w:szCs w:val="20"/>
      <w:lang w:val="en-GB"/>
    </w:rPr>
  </w:style>
  <w:style w:type="character" w:customStyle="1" w:styleId="CommentTextChar">
    <w:name w:val="Comment Text Char"/>
    <w:basedOn w:val="DefaultParagraphFont"/>
    <w:link w:val="CommentText"/>
    <w:uiPriority w:val="99"/>
    <w:rsid w:val="0060604D"/>
    <w:rPr>
      <w:rFonts w:ascii="Constantia" w:hAnsi="Constantia"/>
      <w:sz w:val="20"/>
      <w:szCs w:val="20"/>
      <w:lang w:val="en-GB"/>
    </w:rPr>
  </w:style>
  <w:style w:type="table" w:styleId="TableGrid">
    <w:name w:val="Table Grid"/>
    <w:basedOn w:val="TableNormal"/>
    <w:uiPriority w:val="59"/>
    <w:rsid w:val="0060604D"/>
    <w:pPr>
      <w:keepNext/>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604D"/>
    <w:pPr>
      <w:ind w:left="720"/>
      <w:contextualSpacing/>
    </w:pPr>
  </w:style>
  <w:style w:type="paragraph" w:styleId="TOCHeading">
    <w:name w:val="TOC Heading"/>
    <w:basedOn w:val="Heading1"/>
    <w:next w:val="Normal"/>
    <w:uiPriority w:val="39"/>
    <w:unhideWhenUsed/>
    <w:qFormat/>
    <w:rsid w:val="000E2888"/>
    <w:pPr>
      <w:spacing w:before="480" w:line="276" w:lineRule="auto"/>
      <w:outlineLvl w:val="9"/>
    </w:pPr>
    <w:rPr>
      <w:bCs/>
      <w:color w:val="2E74B5" w:themeColor="accent1" w:themeShade="BF"/>
      <w:szCs w:val="28"/>
    </w:rPr>
  </w:style>
  <w:style w:type="paragraph" w:styleId="TOC1">
    <w:name w:val="toc 1"/>
    <w:basedOn w:val="Normal"/>
    <w:next w:val="Normal"/>
    <w:autoRedefine/>
    <w:uiPriority w:val="39"/>
    <w:unhideWhenUsed/>
    <w:rsid w:val="000E2888"/>
    <w:pPr>
      <w:spacing w:after="100"/>
    </w:pPr>
  </w:style>
  <w:style w:type="character" w:styleId="Hyperlink">
    <w:name w:val="Hyperlink"/>
    <w:basedOn w:val="DefaultParagraphFont"/>
    <w:uiPriority w:val="99"/>
    <w:unhideWhenUsed/>
    <w:rsid w:val="000E2888"/>
    <w:rPr>
      <w:color w:val="0563C1" w:themeColor="hyperlink"/>
      <w:u w:val="single"/>
    </w:rPr>
  </w:style>
  <w:style w:type="paragraph" w:styleId="BalloonText">
    <w:name w:val="Balloon Text"/>
    <w:basedOn w:val="Normal"/>
    <w:link w:val="BalloonTextChar"/>
    <w:uiPriority w:val="99"/>
    <w:semiHidden/>
    <w:unhideWhenUsed/>
    <w:rsid w:val="000E288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2888"/>
    <w:rPr>
      <w:rFonts w:ascii="Tahoma" w:hAnsi="Tahoma" w:cs="Tahoma"/>
      <w:sz w:val="16"/>
      <w:szCs w:val="16"/>
    </w:rPr>
  </w:style>
  <w:style w:type="paragraph" w:customStyle="1" w:styleId="Listeafsnit">
    <w:name w:val="Listeafsnit"/>
    <w:basedOn w:val="Normal"/>
    <w:uiPriority w:val="99"/>
    <w:qFormat/>
    <w:rsid w:val="005A2706"/>
    <w:pPr>
      <w:spacing w:after="200" w:line="276" w:lineRule="auto"/>
      <w:ind w:left="720"/>
      <w:contextualSpacing/>
    </w:pPr>
    <w:rPr>
      <w:rFonts w:ascii="Cambria" w:eastAsia="Times New Roman" w:hAnsi="Cambria" w:cs="Times New Roman"/>
      <w:lang w:val="en-CA"/>
    </w:rPr>
  </w:style>
  <w:style w:type="paragraph" w:styleId="Header">
    <w:name w:val="header"/>
    <w:basedOn w:val="Normal"/>
    <w:link w:val="HeaderChar"/>
    <w:uiPriority w:val="99"/>
    <w:unhideWhenUsed/>
    <w:rsid w:val="00B01A6C"/>
    <w:pPr>
      <w:tabs>
        <w:tab w:val="center" w:pos="4513"/>
        <w:tab w:val="right" w:pos="9026"/>
      </w:tabs>
      <w:spacing w:after="0"/>
    </w:pPr>
  </w:style>
  <w:style w:type="character" w:customStyle="1" w:styleId="HeaderChar">
    <w:name w:val="Header Char"/>
    <w:basedOn w:val="DefaultParagraphFont"/>
    <w:link w:val="Header"/>
    <w:uiPriority w:val="99"/>
    <w:rsid w:val="00B01A6C"/>
  </w:style>
  <w:style w:type="paragraph" w:styleId="Footer">
    <w:name w:val="footer"/>
    <w:basedOn w:val="Normal"/>
    <w:link w:val="FooterChar"/>
    <w:uiPriority w:val="99"/>
    <w:unhideWhenUsed/>
    <w:rsid w:val="00B01A6C"/>
    <w:pPr>
      <w:tabs>
        <w:tab w:val="center" w:pos="4513"/>
        <w:tab w:val="right" w:pos="9026"/>
      </w:tabs>
      <w:spacing w:after="0"/>
    </w:pPr>
  </w:style>
  <w:style w:type="character" w:customStyle="1" w:styleId="FooterChar">
    <w:name w:val="Footer Char"/>
    <w:basedOn w:val="DefaultParagraphFont"/>
    <w:link w:val="Footer"/>
    <w:uiPriority w:val="99"/>
    <w:rsid w:val="00B01A6C"/>
  </w:style>
  <w:style w:type="paragraph" w:customStyle="1" w:styleId="EndNoteBibliographyTitle">
    <w:name w:val="EndNote Bibliography Title"/>
    <w:basedOn w:val="Normal"/>
    <w:link w:val="EndNoteBibliographyTitleChar"/>
    <w:rsid w:val="00A74E9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74E98"/>
    <w:rPr>
      <w:rFonts w:ascii="Calibri" w:hAnsi="Calibri"/>
      <w:noProof/>
    </w:rPr>
  </w:style>
  <w:style w:type="paragraph" w:customStyle="1" w:styleId="EndNoteBibliography">
    <w:name w:val="EndNote Bibliography"/>
    <w:basedOn w:val="Normal"/>
    <w:link w:val="EndNoteBibliographyChar"/>
    <w:rsid w:val="00A74E98"/>
    <w:rPr>
      <w:rFonts w:ascii="Calibri" w:hAnsi="Calibri"/>
      <w:noProof/>
    </w:rPr>
  </w:style>
  <w:style w:type="character" w:customStyle="1" w:styleId="EndNoteBibliographyChar">
    <w:name w:val="EndNote Bibliography Char"/>
    <w:basedOn w:val="DefaultParagraphFont"/>
    <w:link w:val="EndNoteBibliography"/>
    <w:rsid w:val="00A74E98"/>
    <w:rPr>
      <w:rFonts w:ascii="Calibri" w:hAnsi="Calibri"/>
      <w:noProof/>
    </w:rPr>
  </w:style>
  <w:style w:type="character" w:styleId="CommentReference">
    <w:name w:val="annotation reference"/>
    <w:basedOn w:val="DefaultParagraphFont"/>
    <w:uiPriority w:val="99"/>
    <w:semiHidden/>
    <w:unhideWhenUsed/>
    <w:rsid w:val="0062661A"/>
    <w:rPr>
      <w:sz w:val="16"/>
      <w:szCs w:val="16"/>
    </w:rPr>
  </w:style>
  <w:style w:type="paragraph" w:styleId="CommentSubject">
    <w:name w:val="annotation subject"/>
    <w:basedOn w:val="CommentText"/>
    <w:next w:val="CommentText"/>
    <w:link w:val="CommentSubjectChar"/>
    <w:uiPriority w:val="99"/>
    <w:semiHidden/>
    <w:unhideWhenUsed/>
    <w:rsid w:val="0062661A"/>
    <w:pPr>
      <w:spacing w:after="60"/>
    </w:pPr>
    <w:rPr>
      <w:rFonts w:asciiTheme="minorHAnsi" w:hAnsiTheme="minorHAnsi"/>
      <w:b/>
      <w:bCs/>
      <w:lang w:val="en-US"/>
    </w:rPr>
  </w:style>
  <w:style w:type="character" w:customStyle="1" w:styleId="CommentSubjectChar">
    <w:name w:val="Comment Subject Char"/>
    <w:basedOn w:val="CommentTextChar"/>
    <w:link w:val="CommentSubject"/>
    <w:uiPriority w:val="99"/>
    <w:semiHidden/>
    <w:rsid w:val="0062661A"/>
    <w:rPr>
      <w:rFonts w:ascii="Constantia" w:hAnsi="Constantia"/>
      <w:b/>
      <w:bCs/>
      <w:sz w:val="20"/>
      <w:szCs w:val="20"/>
      <w:lang w:val="en-GB"/>
    </w:rPr>
  </w:style>
  <w:style w:type="paragraph" w:styleId="Revision">
    <w:name w:val="Revision"/>
    <w:hidden/>
    <w:uiPriority w:val="99"/>
    <w:semiHidden/>
    <w:rsid w:val="009865C3"/>
    <w:pPr>
      <w:spacing w:after="0" w:line="240" w:lineRule="auto"/>
    </w:pPr>
  </w:style>
  <w:style w:type="paragraph" w:styleId="EndnoteText">
    <w:name w:val="endnote text"/>
    <w:basedOn w:val="Normal"/>
    <w:link w:val="EndnoteTextChar"/>
    <w:uiPriority w:val="99"/>
    <w:unhideWhenUsed/>
    <w:rsid w:val="00C16AE1"/>
    <w:pPr>
      <w:spacing w:after="0"/>
    </w:pPr>
    <w:rPr>
      <w:sz w:val="20"/>
      <w:szCs w:val="20"/>
    </w:rPr>
  </w:style>
  <w:style w:type="character" w:customStyle="1" w:styleId="EndnoteTextChar">
    <w:name w:val="Endnote Text Char"/>
    <w:basedOn w:val="DefaultParagraphFont"/>
    <w:link w:val="EndnoteText"/>
    <w:uiPriority w:val="99"/>
    <w:rsid w:val="00C16AE1"/>
    <w:rPr>
      <w:sz w:val="20"/>
      <w:szCs w:val="20"/>
    </w:rPr>
  </w:style>
  <w:style w:type="character" w:styleId="EndnoteReference">
    <w:name w:val="endnote reference"/>
    <w:basedOn w:val="DefaultParagraphFont"/>
    <w:uiPriority w:val="99"/>
    <w:semiHidden/>
    <w:unhideWhenUsed/>
    <w:rsid w:val="00C16AE1"/>
    <w:rPr>
      <w:vertAlign w:val="superscript"/>
    </w:rPr>
  </w:style>
  <w:style w:type="paragraph" w:styleId="Caption">
    <w:name w:val="caption"/>
    <w:basedOn w:val="Normal"/>
    <w:next w:val="Normal"/>
    <w:uiPriority w:val="35"/>
    <w:unhideWhenUsed/>
    <w:qFormat/>
    <w:rsid w:val="00B250DF"/>
    <w:pPr>
      <w:spacing w:after="200"/>
    </w:pPr>
    <w:rPr>
      <w:iCs/>
      <w:szCs w:val="18"/>
    </w:rPr>
  </w:style>
  <w:style w:type="character" w:customStyle="1" w:styleId="Heading4Char">
    <w:name w:val="Heading 4 Char"/>
    <w:basedOn w:val="DefaultParagraphFont"/>
    <w:link w:val="Heading4"/>
    <w:uiPriority w:val="9"/>
    <w:semiHidden/>
    <w:rsid w:val="00401D2F"/>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070657">
      <w:bodyDiv w:val="1"/>
      <w:marLeft w:val="0"/>
      <w:marRight w:val="0"/>
      <w:marTop w:val="0"/>
      <w:marBottom w:val="0"/>
      <w:divBdr>
        <w:top w:val="none" w:sz="0" w:space="0" w:color="auto"/>
        <w:left w:val="none" w:sz="0" w:space="0" w:color="auto"/>
        <w:bottom w:val="none" w:sz="0" w:space="0" w:color="auto"/>
        <w:right w:val="none" w:sz="0" w:space="0" w:color="auto"/>
      </w:divBdr>
    </w:div>
    <w:div w:id="1171867953">
      <w:bodyDiv w:val="1"/>
      <w:marLeft w:val="0"/>
      <w:marRight w:val="0"/>
      <w:marTop w:val="0"/>
      <w:marBottom w:val="0"/>
      <w:divBdr>
        <w:top w:val="none" w:sz="0" w:space="0" w:color="auto"/>
        <w:left w:val="none" w:sz="0" w:space="0" w:color="auto"/>
        <w:bottom w:val="none" w:sz="0" w:space="0" w:color="auto"/>
        <w:right w:val="none" w:sz="0" w:space="0" w:color="auto"/>
      </w:divBdr>
    </w:div>
    <w:div w:id="1524590402">
      <w:bodyDiv w:val="1"/>
      <w:marLeft w:val="0"/>
      <w:marRight w:val="0"/>
      <w:marTop w:val="0"/>
      <w:marBottom w:val="0"/>
      <w:divBdr>
        <w:top w:val="none" w:sz="0" w:space="0" w:color="auto"/>
        <w:left w:val="none" w:sz="0" w:space="0" w:color="auto"/>
        <w:bottom w:val="none" w:sz="0" w:space="0" w:color="auto"/>
        <w:right w:val="none" w:sz="0" w:space="0" w:color="auto"/>
      </w:divBdr>
      <w:divsChild>
        <w:div w:id="7469987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10079656">
              <w:marLeft w:val="0"/>
              <w:marRight w:val="0"/>
              <w:marTop w:val="0"/>
              <w:marBottom w:val="0"/>
              <w:divBdr>
                <w:top w:val="none" w:sz="0" w:space="0" w:color="auto"/>
                <w:left w:val="none" w:sz="0" w:space="0" w:color="auto"/>
                <w:bottom w:val="none" w:sz="0" w:space="0" w:color="auto"/>
                <w:right w:val="none" w:sz="0" w:space="0" w:color="auto"/>
              </w:divBdr>
              <w:divsChild>
                <w:div w:id="1802335167">
                  <w:marLeft w:val="0"/>
                  <w:marRight w:val="0"/>
                  <w:marTop w:val="0"/>
                  <w:marBottom w:val="0"/>
                  <w:divBdr>
                    <w:top w:val="none" w:sz="0" w:space="0" w:color="auto"/>
                    <w:left w:val="none" w:sz="0" w:space="0" w:color="auto"/>
                    <w:bottom w:val="none" w:sz="0" w:space="0" w:color="auto"/>
                    <w:right w:val="none" w:sz="0" w:space="0" w:color="auto"/>
                  </w:divBdr>
                  <w:divsChild>
                    <w:div w:id="123184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iskofbias.inf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icmje.org/coi_disclosure.pdf" TargetMode="External"/><Relationship Id="rId4" Type="http://schemas.openxmlformats.org/officeDocument/2006/relationships/settings" Target="settings.xml"/><Relationship Id="rId9" Type="http://schemas.openxmlformats.org/officeDocument/2006/relationships/hyperlink" Target="http://www.riskofbias.info"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4195B-43B2-4CD4-9E9A-F6C679E09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7789</Words>
  <Characters>101403</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18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T Higgins</dc:creator>
  <cp:keywords/>
  <dc:description/>
  <cp:lastModifiedBy>Kirkham, Jamie</cp:lastModifiedBy>
  <cp:revision>2</cp:revision>
  <cp:lastPrinted>2016-07-29T08:56:00Z</cp:lastPrinted>
  <dcterms:created xsi:type="dcterms:W3CDTF">2017-11-07T08:55:00Z</dcterms:created>
  <dcterms:modified xsi:type="dcterms:W3CDTF">2017-11-07T08:55:00Z</dcterms:modified>
</cp:coreProperties>
</file>